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88A194" w14:textId="77777777" w:rsidR="00BB2DE8" w:rsidRDefault="00BB2DE8" w:rsidP="00BE7BD6">
      <w:pPr>
        <w:pStyle w:val="Heading1"/>
      </w:pPr>
      <w:bookmarkStart w:id="0" w:name="_Toc75783387"/>
    </w:p>
    <w:p w14:paraId="74DD3DF1" w14:textId="77777777" w:rsidR="00BB2DE8" w:rsidRDefault="00BB2DE8" w:rsidP="00BB2DE8">
      <w:pPr>
        <w:pStyle w:val="Title"/>
      </w:pPr>
      <w:r>
        <w:t>Aotea Bird Count</w:t>
      </w:r>
    </w:p>
    <w:p w14:paraId="4E3874F3" w14:textId="6D887B91" w:rsidR="00BB2DE8" w:rsidRDefault="00BB2DE8" w:rsidP="00BB2DE8">
      <w:pPr>
        <w:pStyle w:val="Heading2"/>
      </w:pPr>
      <w:r>
        <w:t>Results from the Decemb</w:t>
      </w:r>
      <w:r w:rsidR="00C64638">
        <w:t>er</w:t>
      </w:r>
      <w:r>
        <w:t xml:space="preserve"> 2020 survey</w:t>
      </w:r>
    </w:p>
    <w:p w14:paraId="70F4ADD5" w14:textId="77777777" w:rsidR="00BB2DE8" w:rsidRDefault="00BB2DE8" w:rsidP="00BB2DE8">
      <w:pPr>
        <w:pStyle w:val="Heading3"/>
      </w:pPr>
    </w:p>
    <w:p w14:paraId="0C95B505" w14:textId="77777777" w:rsidR="00BB2DE8" w:rsidRDefault="00BB2DE8" w:rsidP="00BB2DE8">
      <w:pPr>
        <w:pStyle w:val="Heading3"/>
      </w:pPr>
    </w:p>
    <w:p w14:paraId="614FF1E2" w14:textId="77777777" w:rsidR="00BB2DE8" w:rsidRDefault="00BB2DE8" w:rsidP="00BB2DE8">
      <w:pPr>
        <w:pStyle w:val="Heading3"/>
      </w:pPr>
    </w:p>
    <w:p w14:paraId="26C25AB0" w14:textId="77777777" w:rsidR="00BB2DE8" w:rsidRDefault="00BB2DE8" w:rsidP="00BB2DE8">
      <w:pPr>
        <w:pStyle w:val="Heading3"/>
      </w:pPr>
    </w:p>
    <w:p w14:paraId="5B5589B0" w14:textId="77777777" w:rsidR="00BB2DE8" w:rsidRDefault="00BB2DE8" w:rsidP="00BB2DE8">
      <w:pPr>
        <w:pStyle w:val="Heading3"/>
      </w:pPr>
    </w:p>
    <w:p w14:paraId="1337815D" w14:textId="77777777" w:rsidR="00BB2DE8" w:rsidRDefault="00BB2DE8" w:rsidP="00BB2DE8">
      <w:pPr>
        <w:pStyle w:val="Heading1"/>
      </w:pPr>
      <w:r>
        <w:t>Acknowledgements</w:t>
      </w:r>
    </w:p>
    <w:p w14:paraId="79529B6E" w14:textId="77395269" w:rsidR="00BB2DE8" w:rsidRDefault="00EB7954" w:rsidP="00BB2DE8">
      <w:r>
        <w:t xml:space="preserve">Thanks to </w:t>
      </w:r>
      <w:r w:rsidR="00FB22C5">
        <w:t xml:space="preserve">all </w:t>
      </w:r>
      <w:r>
        <w:t>the volunteers who graciously gave their time to participate in underta</w:t>
      </w:r>
      <w:r w:rsidR="00D9280E">
        <w:t>k</w:t>
      </w:r>
      <w:r>
        <w:t xml:space="preserve">ing the training sessions for the five-minute bird counts and conducting the </w:t>
      </w:r>
      <w:r w:rsidR="00563D5E">
        <w:t>surveys</w:t>
      </w:r>
      <w:r>
        <w:t xml:space="preserve"> across Aotea. Without such enthusiastic </w:t>
      </w:r>
      <w:r w:rsidR="00563D5E">
        <w:t>individuals</w:t>
      </w:r>
      <w:r w:rsidR="00D9280E">
        <w:t>,</w:t>
      </w:r>
      <w:r w:rsidR="00563D5E">
        <w:t xml:space="preserve"> the reports and valuable findings would not be possible.</w:t>
      </w:r>
    </w:p>
    <w:p w14:paraId="391366FF" w14:textId="7C9D858C" w:rsidR="00563D5E" w:rsidRDefault="00563D5E" w:rsidP="00BB2DE8">
      <w:r>
        <w:t xml:space="preserve">Thanks also to the hard work from Thomas Daly, Emma Waterhouse, Kate Waterhouse, Judy Gilbert, John Ogden, Jacqueline </w:t>
      </w:r>
      <w:proofErr w:type="spellStart"/>
      <w:r>
        <w:t>Beggs</w:t>
      </w:r>
      <w:proofErr w:type="spellEnd"/>
      <w:r>
        <w:t xml:space="preserve"> and Shanti Morgan for organising the Aotea Bird Count. We are also grateful to George Perry and Kate Waterhouse for </w:t>
      </w:r>
      <w:r w:rsidR="00D9280E">
        <w:t xml:space="preserve">their </w:t>
      </w:r>
      <w:r>
        <w:t>comments on the initial drafts of the report.</w:t>
      </w:r>
    </w:p>
    <w:p w14:paraId="2717FA45" w14:textId="59896EB7" w:rsidR="00563D5E" w:rsidRDefault="00563D5E" w:rsidP="00BB2DE8">
      <w:r>
        <w:t>We are especially grateful for the expertise and intimate knowledge of Aotea from George Perry, John Ogden and the many scientists who have published work related to Aotea.</w:t>
      </w:r>
    </w:p>
    <w:p w14:paraId="185A6AD7" w14:textId="77777777" w:rsidR="00E21C07" w:rsidRDefault="00E21C07" w:rsidP="00BB2DE8"/>
    <w:p w14:paraId="65C52EDC" w14:textId="4635C885" w:rsidR="00EB7954" w:rsidRDefault="00EB7954" w:rsidP="00BB2DE8">
      <w:pPr>
        <w:sectPr w:rsidR="00EB7954" w:rsidSect="00E21C07">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titlePg/>
          <w:docGrid w:linePitch="360"/>
        </w:sectPr>
      </w:pPr>
    </w:p>
    <w:p w14:paraId="5F2DD28F" w14:textId="31AB7638" w:rsidR="00BE7BD6" w:rsidRDefault="00BE7BD6" w:rsidP="00BE7BD6">
      <w:pPr>
        <w:pStyle w:val="Heading1"/>
      </w:pPr>
      <w:commentRangeStart w:id="1"/>
      <w:commentRangeStart w:id="2"/>
      <w:r>
        <w:lastRenderedPageBreak/>
        <w:t>Summary</w:t>
      </w:r>
      <w:commentRangeEnd w:id="1"/>
      <w:r>
        <w:rPr>
          <w:rStyle w:val="CommentReference"/>
        </w:rPr>
        <w:commentReference w:id="1"/>
      </w:r>
      <w:commentRangeEnd w:id="2"/>
      <w:r>
        <w:rPr>
          <w:rStyle w:val="CommentReference"/>
        </w:rPr>
        <w:commentReference w:id="2"/>
      </w:r>
      <w:bookmarkEnd w:id="0"/>
    </w:p>
    <w:p w14:paraId="723C2875" w14:textId="77777777" w:rsidR="005363AB" w:rsidRDefault="005363AB"/>
    <w:p w14:paraId="49B2F8E1" w14:textId="2CFE9892" w:rsidR="00345AD6" w:rsidRDefault="006C1E6D" w:rsidP="00345AD6">
      <w:r>
        <w:t>This report presents the analysis of the Aotea Bird Count</w:t>
      </w:r>
      <w:r w:rsidR="00345AD6">
        <w:t xml:space="preserve"> (ABC)</w:t>
      </w:r>
      <w:r>
        <w:t xml:space="preserve"> data collected in 2020. </w:t>
      </w:r>
      <w:r w:rsidR="00345AD6">
        <w:t xml:space="preserve">The bird count is organised by the Aotea Great Barrier Environmental Trust, Auckland Council and the sanctuaries located on Aotea and is </w:t>
      </w:r>
      <w:r w:rsidR="00FB22C5">
        <w:t>carries out</w:t>
      </w:r>
      <w:r w:rsidR="00345AD6">
        <w:t xml:space="preserve"> by community volunteers.</w:t>
      </w:r>
      <w:r w:rsidR="00FB22C5">
        <w:t xml:space="preserve"> </w:t>
      </w:r>
      <w:r w:rsidR="00FB22C5">
        <w:t xml:space="preserve">The objective of the ABC is to establish longitudinal monitoring of species abundances in response to management interventions and pressures. A standard five-minute bird count method is used that is employed widely </w:t>
      </w:r>
      <w:proofErr w:type="spellStart"/>
      <w:r w:rsidR="00FB22C5">
        <w:t>through out</w:t>
      </w:r>
      <w:proofErr w:type="spellEnd"/>
      <w:r w:rsidR="00FB22C5">
        <w:t xml:space="preserve"> New Zealand.</w:t>
      </w:r>
      <w:r w:rsidR="00345AD6">
        <w:t xml:space="preserve"> In this report, the bird count data are analysed for:</w:t>
      </w:r>
    </w:p>
    <w:p w14:paraId="6CB1E9D9" w14:textId="01FE9991" w:rsidR="005363AB" w:rsidRDefault="009F3DEB" w:rsidP="00345AD6">
      <w:pPr>
        <w:pStyle w:val="ListParagraph"/>
        <w:numPr>
          <w:ilvl w:val="0"/>
          <w:numId w:val="8"/>
        </w:numPr>
      </w:pPr>
      <w:r>
        <w:t>I</w:t>
      </w:r>
      <w:r w:rsidR="00345AD6">
        <w:t>sland-wide species abundances</w:t>
      </w:r>
      <w:r>
        <w:t>.</w:t>
      </w:r>
    </w:p>
    <w:p w14:paraId="4EF72268" w14:textId="1F55F2BF" w:rsidR="00345AD6" w:rsidRDefault="009F3DEB" w:rsidP="00345AD6">
      <w:pPr>
        <w:pStyle w:val="ListParagraph"/>
        <w:numPr>
          <w:ilvl w:val="0"/>
          <w:numId w:val="8"/>
        </w:numPr>
      </w:pPr>
      <w:r>
        <w:t>S</w:t>
      </w:r>
      <w:r w:rsidR="00345AD6">
        <w:t>ite-level species abundance, richness and diversity</w:t>
      </w:r>
      <w:r>
        <w:t>.</w:t>
      </w:r>
    </w:p>
    <w:p w14:paraId="57466E23" w14:textId="3F4E3D2A" w:rsidR="00345AD6" w:rsidRDefault="009F3DEB" w:rsidP="00345AD6">
      <w:pPr>
        <w:pStyle w:val="ListParagraph"/>
        <w:numPr>
          <w:ilvl w:val="0"/>
          <w:numId w:val="8"/>
        </w:numPr>
      </w:pPr>
      <w:r>
        <w:t>S</w:t>
      </w:r>
      <w:r w:rsidR="00345AD6">
        <w:t xml:space="preserve">ite-level abundances of four </w:t>
      </w:r>
      <w:r w:rsidR="00BB2DE8">
        <w:t xml:space="preserve">key </w:t>
      </w:r>
      <w:r w:rsidR="00345AD6">
        <w:t xml:space="preserve">target species </w:t>
      </w:r>
      <w:r w:rsidR="00345AD6" w:rsidRPr="00DF4EEA">
        <w:t>(</w:t>
      </w:r>
      <w:proofErr w:type="spellStart"/>
      <w:r w:rsidR="00345AD6">
        <w:t>kākāriki</w:t>
      </w:r>
      <w:proofErr w:type="spellEnd"/>
      <w:r w:rsidR="00345AD6" w:rsidRPr="00DF4EEA">
        <w:t xml:space="preserve">, </w:t>
      </w:r>
      <w:proofErr w:type="spellStart"/>
      <w:r w:rsidR="00345AD6">
        <w:t>kākā</w:t>
      </w:r>
      <w:proofErr w:type="spellEnd"/>
      <w:r w:rsidR="00345AD6" w:rsidRPr="00DF4EEA">
        <w:t xml:space="preserve">, </w:t>
      </w:r>
      <w:proofErr w:type="spellStart"/>
      <w:r w:rsidR="00345AD6">
        <w:t>tūī</w:t>
      </w:r>
      <w:proofErr w:type="spellEnd"/>
      <w:r w:rsidR="00345AD6" w:rsidRPr="00DF4EEA">
        <w:t xml:space="preserve"> and </w:t>
      </w:r>
      <w:proofErr w:type="spellStart"/>
      <w:r w:rsidR="00345AD6">
        <w:t>kererū</w:t>
      </w:r>
      <w:proofErr w:type="spellEnd"/>
      <w:r w:rsidR="00345AD6" w:rsidRPr="00DF4EEA">
        <w:t>)</w:t>
      </w:r>
      <w:r>
        <w:t>.</w:t>
      </w:r>
    </w:p>
    <w:p w14:paraId="00E295BF" w14:textId="378D5272" w:rsidR="00345AD6" w:rsidRDefault="009F3DEB" w:rsidP="00345AD6">
      <w:pPr>
        <w:pStyle w:val="ListParagraph"/>
        <w:numPr>
          <w:ilvl w:val="0"/>
          <w:numId w:val="8"/>
        </w:numPr>
      </w:pPr>
      <w:r>
        <w:t>D</w:t>
      </w:r>
      <w:r w:rsidR="00345AD6">
        <w:t>ifferences in species composition among sites</w:t>
      </w:r>
      <w:r>
        <w:t>.</w:t>
      </w:r>
    </w:p>
    <w:p w14:paraId="16FF1756" w14:textId="4C949E6D" w:rsidR="006C1E6D" w:rsidRDefault="006C1E6D"/>
    <w:p w14:paraId="4AFBF184" w14:textId="705310EF" w:rsidR="006C1E6D" w:rsidRDefault="009B0E38">
      <w:r>
        <w:t>Analysis of the data highlight some key patterns in the abundances of bird species across Aotea:</w:t>
      </w:r>
    </w:p>
    <w:p w14:paraId="271ADCC8" w14:textId="3360F0B1" w:rsidR="006C1E6D" w:rsidRDefault="006C1E6D"/>
    <w:p w14:paraId="423BA1EA" w14:textId="3BC038F4" w:rsidR="005363AB" w:rsidRDefault="006C1E6D" w:rsidP="00345AD6">
      <w:pPr>
        <w:pStyle w:val="ListParagraph"/>
        <w:numPr>
          <w:ilvl w:val="0"/>
          <w:numId w:val="9"/>
        </w:numPr>
      </w:pPr>
      <w:r>
        <w:t xml:space="preserve">The most abundant species on the island are the </w:t>
      </w:r>
      <w:proofErr w:type="spellStart"/>
      <w:r>
        <w:t>kākā</w:t>
      </w:r>
      <w:proofErr w:type="spellEnd"/>
      <w:r>
        <w:t xml:space="preserve">, </w:t>
      </w:r>
      <w:proofErr w:type="spellStart"/>
      <w:r>
        <w:t>tūī</w:t>
      </w:r>
      <w:proofErr w:type="spellEnd"/>
      <w:r>
        <w:t>, grey warbler, kingfisher and fantail.</w:t>
      </w:r>
    </w:p>
    <w:p w14:paraId="33A67BE2" w14:textId="24F2E872" w:rsidR="00345AD6" w:rsidRDefault="006C1E6D" w:rsidP="00345AD6">
      <w:pPr>
        <w:pStyle w:val="ListParagraph"/>
        <w:numPr>
          <w:ilvl w:val="0"/>
          <w:numId w:val="9"/>
        </w:numPr>
      </w:pPr>
      <w:r>
        <w:t>The number of individuals observed (seen and heard) among site</w:t>
      </w:r>
      <w:r w:rsidR="00BB2DE8">
        <w:t>s</w:t>
      </w:r>
      <w:r>
        <w:t xml:space="preserve"> ranged between [72, 235]. Species richness (number of species present) had a range of [7,23]</w:t>
      </w:r>
      <w:r w:rsidR="00BB2DE8">
        <w:t>,</w:t>
      </w:r>
      <w:r>
        <w:t xml:space="preserve"> and species diversity ranged between [1.54, 2.89]. The highest species richness and diversi</w:t>
      </w:r>
      <w:r w:rsidR="00BB2DE8">
        <w:t>t</w:t>
      </w:r>
      <w:r>
        <w:t>y w</w:t>
      </w:r>
      <w:r w:rsidR="00BB2DE8">
        <w:t>ere</w:t>
      </w:r>
      <w:r>
        <w:t xml:space="preserve"> found in the Medlands and Motu </w:t>
      </w:r>
      <w:r w:rsidR="0053382A">
        <w:t>Kaikoura</w:t>
      </w:r>
      <w:r w:rsidR="00BB2DE8">
        <w:t>,</w:t>
      </w:r>
      <w:r w:rsidR="0053382A">
        <w:t xml:space="preserve"> while the lowest values were at Cooper’s Castle and </w:t>
      </w:r>
      <w:proofErr w:type="spellStart"/>
      <w:r w:rsidR="0053382A">
        <w:t>Te</w:t>
      </w:r>
      <w:proofErr w:type="spellEnd"/>
      <w:r w:rsidR="0053382A">
        <w:t xml:space="preserve"> </w:t>
      </w:r>
      <w:proofErr w:type="spellStart"/>
      <w:r w:rsidR="0053382A">
        <w:t>Paparahi</w:t>
      </w:r>
      <w:proofErr w:type="spellEnd"/>
      <w:r w:rsidR="0053382A">
        <w:t>.</w:t>
      </w:r>
    </w:p>
    <w:p w14:paraId="02475876" w14:textId="6EE16BAE" w:rsidR="00345AD6" w:rsidRDefault="006C1E6D" w:rsidP="002C1ADF">
      <w:pPr>
        <w:pStyle w:val="ListParagraph"/>
        <w:numPr>
          <w:ilvl w:val="0"/>
          <w:numId w:val="9"/>
        </w:numPr>
      </w:pPr>
      <w:r>
        <w:t>Of the four target species</w:t>
      </w:r>
      <w:r w:rsidR="002772AA">
        <w:t xml:space="preserve">, </w:t>
      </w:r>
      <w:proofErr w:type="spellStart"/>
      <w:r>
        <w:t>kākā</w:t>
      </w:r>
      <w:proofErr w:type="spellEnd"/>
      <w:r>
        <w:t xml:space="preserve"> and </w:t>
      </w:r>
      <w:proofErr w:type="spellStart"/>
      <w:r>
        <w:t>tūī</w:t>
      </w:r>
      <w:proofErr w:type="spellEnd"/>
      <w:r>
        <w:t xml:space="preserve"> were common throughout Aotea. </w:t>
      </w:r>
      <w:proofErr w:type="spellStart"/>
      <w:r>
        <w:t>Kererū</w:t>
      </w:r>
      <w:proofErr w:type="spellEnd"/>
      <w:r>
        <w:t xml:space="preserve"> were present in low abundances at most sites</w:t>
      </w:r>
      <w:r w:rsidR="00BB2DE8">
        <w:t>,</w:t>
      </w:r>
      <w:r>
        <w:t xml:space="preserve"> and </w:t>
      </w:r>
      <w:proofErr w:type="spellStart"/>
      <w:r w:rsidR="00BB2DE8">
        <w:t>kākāriki</w:t>
      </w:r>
      <w:proofErr w:type="spellEnd"/>
      <w:r w:rsidR="00BB2DE8">
        <w:t xml:space="preserve"> </w:t>
      </w:r>
      <w:r>
        <w:t xml:space="preserve">were only found at </w:t>
      </w:r>
      <w:proofErr w:type="spellStart"/>
      <w:r>
        <w:t>Okiwi</w:t>
      </w:r>
      <w:proofErr w:type="spellEnd"/>
      <w:r>
        <w:t>.</w:t>
      </w:r>
    </w:p>
    <w:p w14:paraId="3E8368D2" w14:textId="034A698D" w:rsidR="00345AD6" w:rsidRDefault="00345AD6" w:rsidP="002C1ADF">
      <w:pPr>
        <w:pStyle w:val="ListParagraph"/>
        <w:numPr>
          <w:ilvl w:val="0"/>
          <w:numId w:val="9"/>
        </w:numPr>
      </w:pPr>
      <w:r>
        <w:t xml:space="preserve">Species composition </w:t>
      </w:r>
      <w:r w:rsidR="00BB2DE8">
        <w:t>is not homogeneous across the site and forms three primary groups based on statistical analyses for</w:t>
      </w:r>
      <w:r w:rsidR="009B0E38">
        <w:t xml:space="preserve"> site</w:t>
      </w:r>
      <w:r w:rsidR="00BB2DE8">
        <w:t xml:space="preserve"> similarity.</w:t>
      </w:r>
    </w:p>
    <w:p w14:paraId="59EDE357" w14:textId="406C3CB2" w:rsidR="00345AD6" w:rsidRDefault="00345AD6"/>
    <w:p w14:paraId="13615A60" w14:textId="4C5BF014" w:rsidR="00345AD6" w:rsidRDefault="009F1377">
      <w:r>
        <w:t xml:space="preserve">Additionally, a graphical comparison of changes in species richness and diversity between 2019 and 2020 is presented. </w:t>
      </w:r>
      <w:r w:rsidR="009F3DEB">
        <w:t>Results suggest that d</w:t>
      </w:r>
      <w:r w:rsidR="00345AD6">
        <w:t xml:space="preserve">ata from the ABC are a valuable source of information on species abundances and diversity across Aotea. If repeated at regular intervals, data from the ABC can be used to track species abundances and locations through time, especially of vulnerable endemic species such as the kakariki and </w:t>
      </w:r>
      <w:proofErr w:type="spellStart"/>
      <w:r w:rsidR="00345AD6">
        <w:t>pāteke</w:t>
      </w:r>
      <w:proofErr w:type="spellEnd"/>
      <w:r w:rsidR="00345AD6">
        <w:t xml:space="preserve">. Additionally, such data can inform the success of management interventions such as the proposed </w:t>
      </w:r>
      <w:proofErr w:type="spellStart"/>
      <w:r w:rsidR="00345AD6" w:rsidRPr="00714D98">
        <w:t>Tū</w:t>
      </w:r>
      <w:proofErr w:type="spellEnd"/>
      <w:r w:rsidR="00345AD6" w:rsidRPr="00714D98">
        <w:t xml:space="preserve"> Mai Taonga</w:t>
      </w:r>
      <w:r w:rsidR="00345AD6">
        <w:t xml:space="preserve"> project aimed at promoting the recovery of species</w:t>
      </w:r>
      <w:r w:rsidR="00C64638">
        <w:t>,</w:t>
      </w:r>
      <w:r w:rsidR="00345AD6">
        <w:t xml:space="preserve"> including the black petrel and </w:t>
      </w:r>
      <w:proofErr w:type="spellStart"/>
      <w:r w:rsidR="00345AD6">
        <w:t>pāteke</w:t>
      </w:r>
      <w:proofErr w:type="spellEnd"/>
      <w:r w:rsidR="00345AD6">
        <w:t>.</w:t>
      </w:r>
    </w:p>
    <w:p w14:paraId="6C1744C3" w14:textId="3E2FF13B" w:rsidR="00BE7BD6" w:rsidRDefault="00BE7BD6">
      <w:pPr>
        <w:rPr>
          <w:rFonts w:asciiTheme="majorHAnsi" w:eastAsiaTheme="majorEastAsia" w:hAnsiTheme="majorHAnsi" w:cstheme="majorBidi"/>
          <w:color w:val="262626" w:themeColor="text1" w:themeTint="D9"/>
          <w:sz w:val="32"/>
          <w:szCs w:val="32"/>
        </w:rPr>
      </w:pPr>
      <w:r>
        <w:br w:type="page"/>
      </w:r>
      <w:commentRangeStart w:id="3"/>
      <w:commentRangeStart w:id="4"/>
      <w:commentRangeEnd w:id="3"/>
      <w:r w:rsidR="0060783A">
        <w:rPr>
          <w:rStyle w:val="CommentReference"/>
        </w:rPr>
        <w:commentReference w:id="3"/>
      </w:r>
      <w:commentRangeEnd w:id="4"/>
      <w:r w:rsidR="00FB22C5">
        <w:rPr>
          <w:rStyle w:val="CommentReference"/>
        </w:rPr>
        <w:commentReference w:id="4"/>
      </w:r>
    </w:p>
    <w:p w14:paraId="0D7EAA07" w14:textId="77777777" w:rsidR="00025284" w:rsidRDefault="00025284" w:rsidP="00FE2521">
      <w:pPr>
        <w:pStyle w:val="Heading1"/>
      </w:pPr>
    </w:p>
    <w:sdt>
      <w:sdtPr>
        <w:rPr>
          <w:rFonts w:asciiTheme="minorHAnsi" w:eastAsiaTheme="minorEastAsia" w:hAnsiTheme="minorHAnsi" w:cstheme="minorBidi"/>
          <w:color w:val="auto"/>
          <w:sz w:val="22"/>
          <w:szCs w:val="22"/>
        </w:rPr>
        <w:id w:val="1401559167"/>
        <w:docPartObj>
          <w:docPartGallery w:val="Table of Contents"/>
          <w:docPartUnique/>
        </w:docPartObj>
      </w:sdtPr>
      <w:sdtEndPr>
        <w:rPr>
          <w:b/>
          <w:bCs/>
          <w:noProof/>
        </w:rPr>
      </w:sdtEndPr>
      <w:sdtContent>
        <w:p w14:paraId="767E4788" w14:textId="6D2E1B44" w:rsidR="00025284" w:rsidRDefault="00025284">
          <w:pPr>
            <w:pStyle w:val="TOCHeading"/>
          </w:pPr>
          <w:r>
            <w:t>Contents</w:t>
          </w:r>
        </w:p>
        <w:p w14:paraId="32595A64" w14:textId="315526B8" w:rsidR="00025284" w:rsidRDefault="00025284">
          <w:pPr>
            <w:pStyle w:val="TOC1"/>
            <w:tabs>
              <w:tab w:val="right" w:leader="dot" w:pos="9016"/>
            </w:tabs>
            <w:rPr>
              <w:noProof/>
            </w:rPr>
          </w:pPr>
          <w:r>
            <w:fldChar w:fldCharType="begin"/>
          </w:r>
          <w:r>
            <w:instrText xml:space="preserve"> TOC \o "1-3" \h \z \u </w:instrText>
          </w:r>
          <w:r>
            <w:fldChar w:fldCharType="separate"/>
          </w:r>
          <w:hyperlink w:anchor="_Toc75783387" w:history="1">
            <w:r w:rsidRPr="00F550A9">
              <w:rPr>
                <w:rStyle w:val="Hyperlink"/>
                <w:noProof/>
              </w:rPr>
              <w:t>Summary</w:t>
            </w:r>
            <w:r>
              <w:rPr>
                <w:noProof/>
                <w:webHidden/>
              </w:rPr>
              <w:tab/>
            </w:r>
            <w:r>
              <w:rPr>
                <w:noProof/>
                <w:webHidden/>
              </w:rPr>
              <w:fldChar w:fldCharType="begin"/>
            </w:r>
            <w:r>
              <w:rPr>
                <w:noProof/>
                <w:webHidden/>
              </w:rPr>
              <w:instrText xml:space="preserve"> PAGEREF _Toc75783387 \h </w:instrText>
            </w:r>
            <w:r>
              <w:rPr>
                <w:noProof/>
                <w:webHidden/>
              </w:rPr>
            </w:r>
            <w:r>
              <w:rPr>
                <w:noProof/>
                <w:webHidden/>
              </w:rPr>
              <w:fldChar w:fldCharType="separate"/>
            </w:r>
            <w:r>
              <w:rPr>
                <w:noProof/>
                <w:webHidden/>
              </w:rPr>
              <w:t>2</w:t>
            </w:r>
            <w:r>
              <w:rPr>
                <w:noProof/>
                <w:webHidden/>
              </w:rPr>
              <w:fldChar w:fldCharType="end"/>
            </w:r>
          </w:hyperlink>
        </w:p>
        <w:p w14:paraId="28ED6D32" w14:textId="7D3AF514" w:rsidR="00025284" w:rsidRDefault="0028761B">
          <w:pPr>
            <w:pStyle w:val="TOC1"/>
            <w:tabs>
              <w:tab w:val="right" w:leader="dot" w:pos="9016"/>
            </w:tabs>
            <w:rPr>
              <w:noProof/>
            </w:rPr>
          </w:pPr>
          <w:hyperlink w:anchor="_Toc75783388" w:history="1">
            <w:r w:rsidR="00025284" w:rsidRPr="00F550A9">
              <w:rPr>
                <w:rStyle w:val="Hyperlink"/>
                <w:noProof/>
              </w:rPr>
              <w:t>1 – Introduction</w:t>
            </w:r>
            <w:r w:rsidR="00025284">
              <w:rPr>
                <w:noProof/>
                <w:webHidden/>
              </w:rPr>
              <w:tab/>
            </w:r>
            <w:r w:rsidR="00025284">
              <w:rPr>
                <w:noProof/>
                <w:webHidden/>
              </w:rPr>
              <w:fldChar w:fldCharType="begin"/>
            </w:r>
            <w:r w:rsidR="00025284">
              <w:rPr>
                <w:noProof/>
                <w:webHidden/>
              </w:rPr>
              <w:instrText xml:space="preserve"> PAGEREF _Toc75783388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3782D9DA" w14:textId="4BDEE81B" w:rsidR="00025284" w:rsidRDefault="0028761B">
          <w:pPr>
            <w:pStyle w:val="TOC2"/>
            <w:tabs>
              <w:tab w:val="right" w:leader="dot" w:pos="9016"/>
            </w:tabs>
            <w:rPr>
              <w:noProof/>
            </w:rPr>
          </w:pPr>
          <w:hyperlink w:anchor="_Toc75783389" w:history="1">
            <w:r w:rsidR="00025284" w:rsidRPr="00F550A9">
              <w:rPr>
                <w:rStyle w:val="Hyperlink"/>
                <w:noProof/>
              </w:rPr>
              <w:t>1.1 – Aotea, Great Barrier Island</w:t>
            </w:r>
            <w:r w:rsidR="00025284">
              <w:rPr>
                <w:noProof/>
                <w:webHidden/>
              </w:rPr>
              <w:tab/>
            </w:r>
            <w:r w:rsidR="00025284">
              <w:rPr>
                <w:noProof/>
                <w:webHidden/>
              </w:rPr>
              <w:fldChar w:fldCharType="begin"/>
            </w:r>
            <w:r w:rsidR="00025284">
              <w:rPr>
                <w:noProof/>
                <w:webHidden/>
              </w:rPr>
              <w:instrText xml:space="preserve"> PAGEREF _Toc75783389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31EC4CFF" w14:textId="78392423" w:rsidR="00025284" w:rsidRDefault="0028761B">
          <w:pPr>
            <w:pStyle w:val="TOC2"/>
            <w:tabs>
              <w:tab w:val="right" w:leader="dot" w:pos="9016"/>
            </w:tabs>
            <w:rPr>
              <w:noProof/>
            </w:rPr>
          </w:pPr>
          <w:hyperlink w:anchor="_Toc75783390" w:history="1">
            <w:r w:rsidR="00025284" w:rsidRPr="00F550A9">
              <w:rPr>
                <w:rStyle w:val="Hyperlink"/>
                <w:noProof/>
              </w:rPr>
              <w:t>1.2 – Birds of Aotea</w:t>
            </w:r>
            <w:r w:rsidR="00025284">
              <w:rPr>
                <w:noProof/>
                <w:webHidden/>
              </w:rPr>
              <w:tab/>
            </w:r>
            <w:r w:rsidR="00025284">
              <w:rPr>
                <w:noProof/>
                <w:webHidden/>
              </w:rPr>
              <w:fldChar w:fldCharType="begin"/>
            </w:r>
            <w:r w:rsidR="00025284">
              <w:rPr>
                <w:noProof/>
                <w:webHidden/>
              </w:rPr>
              <w:instrText xml:space="preserve"> PAGEREF _Toc75783390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5152B371" w14:textId="193A5BA4" w:rsidR="00025284" w:rsidRDefault="0028761B">
          <w:pPr>
            <w:pStyle w:val="TOC2"/>
            <w:tabs>
              <w:tab w:val="right" w:leader="dot" w:pos="9016"/>
            </w:tabs>
            <w:rPr>
              <w:noProof/>
            </w:rPr>
          </w:pPr>
          <w:hyperlink w:anchor="_Toc75783391" w:history="1">
            <w:r w:rsidR="00025284" w:rsidRPr="00F550A9">
              <w:rPr>
                <w:rStyle w:val="Hyperlink"/>
                <w:noProof/>
              </w:rPr>
              <w:t>1.3 – Key target species</w:t>
            </w:r>
            <w:r w:rsidR="00025284">
              <w:rPr>
                <w:noProof/>
                <w:webHidden/>
              </w:rPr>
              <w:tab/>
            </w:r>
            <w:r w:rsidR="00025284">
              <w:rPr>
                <w:noProof/>
                <w:webHidden/>
              </w:rPr>
              <w:fldChar w:fldCharType="begin"/>
            </w:r>
            <w:r w:rsidR="00025284">
              <w:rPr>
                <w:noProof/>
                <w:webHidden/>
              </w:rPr>
              <w:instrText xml:space="preserve"> PAGEREF _Toc75783391 \h </w:instrText>
            </w:r>
            <w:r w:rsidR="00025284">
              <w:rPr>
                <w:noProof/>
                <w:webHidden/>
              </w:rPr>
            </w:r>
            <w:r w:rsidR="00025284">
              <w:rPr>
                <w:noProof/>
                <w:webHidden/>
              </w:rPr>
              <w:fldChar w:fldCharType="separate"/>
            </w:r>
            <w:r w:rsidR="00025284">
              <w:rPr>
                <w:noProof/>
                <w:webHidden/>
              </w:rPr>
              <w:t>3</w:t>
            </w:r>
            <w:r w:rsidR="00025284">
              <w:rPr>
                <w:noProof/>
                <w:webHidden/>
              </w:rPr>
              <w:fldChar w:fldCharType="end"/>
            </w:r>
          </w:hyperlink>
        </w:p>
        <w:p w14:paraId="6CBAE9F6" w14:textId="62D0ACC2" w:rsidR="00025284" w:rsidRDefault="0028761B">
          <w:pPr>
            <w:pStyle w:val="TOC2"/>
            <w:tabs>
              <w:tab w:val="right" w:leader="dot" w:pos="9016"/>
            </w:tabs>
            <w:rPr>
              <w:noProof/>
            </w:rPr>
          </w:pPr>
          <w:hyperlink w:anchor="_Toc75783392" w:history="1">
            <w:r w:rsidR="00025284" w:rsidRPr="00F550A9">
              <w:rPr>
                <w:rStyle w:val="Hyperlink"/>
                <w:noProof/>
              </w:rPr>
              <w:t>1.4 – Objectives of the Aotea Bird Count</w:t>
            </w:r>
            <w:r w:rsidR="00025284">
              <w:rPr>
                <w:noProof/>
                <w:webHidden/>
              </w:rPr>
              <w:tab/>
            </w:r>
            <w:r w:rsidR="00025284">
              <w:rPr>
                <w:noProof/>
                <w:webHidden/>
              </w:rPr>
              <w:fldChar w:fldCharType="begin"/>
            </w:r>
            <w:r w:rsidR="00025284">
              <w:rPr>
                <w:noProof/>
                <w:webHidden/>
              </w:rPr>
              <w:instrText xml:space="preserve"> PAGEREF _Toc75783392 \h </w:instrText>
            </w:r>
            <w:r w:rsidR="00025284">
              <w:rPr>
                <w:noProof/>
                <w:webHidden/>
              </w:rPr>
            </w:r>
            <w:r w:rsidR="00025284">
              <w:rPr>
                <w:noProof/>
                <w:webHidden/>
              </w:rPr>
              <w:fldChar w:fldCharType="separate"/>
            </w:r>
            <w:r w:rsidR="00025284">
              <w:rPr>
                <w:noProof/>
                <w:webHidden/>
              </w:rPr>
              <w:t>3</w:t>
            </w:r>
            <w:r w:rsidR="00025284">
              <w:rPr>
                <w:noProof/>
                <w:webHidden/>
              </w:rPr>
              <w:fldChar w:fldCharType="end"/>
            </w:r>
          </w:hyperlink>
        </w:p>
        <w:p w14:paraId="59AE827E" w14:textId="48E5A3D4" w:rsidR="00025284" w:rsidRDefault="0028761B">
          <w:pPr>
            <w:pStyle w:val="TOC1"/>
            <w:tabs>
              <w:tab w:val="right" w:leader="dot" w:pos="9016"/>
            </w:tabs>
            <w:rPr>
              <w:noProof/>
            </w:rPr>
          </w:pPr>
          <w:hyperlink w:anchor="_Toc75783393" w:history="1">
            <w:r w:rsidR="00025284" w:rsidRPr="00F550A9">
              <w:rPr>
                <w:rStyle w:val="Hyperlink"/>
                <w:noProof/>
              </w:rPr>
              <w:t>2 – Methods</w:t>
            </w:r>
            <w:r w:rsidR="00025284">
              <w:rPr>
                <w:noProof/>
                <w:webHidden/>
              </w:rPr>
              <w:tab/>
            </w:r>
            <w:r w:rsidR="00025284">
              <w:rPr>
                <w:noProof/>
                <w:webHidden/>
              </w:rPr>
              <w:fldChar w:fldCharType="begin"/>
            </w:r>
            <w:r w:rsidR="00025284">
              <w:rPr>
                <w:noProof/>
                <w:webHidden/>
              </w:rPr>
              <w:instrText xml:space="preserve"> PAGEREF _Toc75783393 \h </w:instrText>
            </w:r>
            <w:r w:rsidR="00025284">
              <w:rPr>
                <w:noProof/>
                <w:webHidden/>
              </w:rPr>
            </w:r>
            <w:r w:rsidR="00025284">
              <w:rPr>
                <w:noProof/>
                <w:webHidden/>
              </w:rPr>
              <w:fldChar w:fldCharType="separate"/>
            </w:r>
            <w:r w:rsidR="00025284">
              <w:rPr>
                <w:noProof/>
                <w:webHidden/>
              </w:rPr>
              <w:t>4</w:t>
            </w:r>
            <w:r w:rsidR="00025284">
              <w:rPr>
                <w:noProof/>
                <w:webHidden/>
              </w:rPr>
              <w:fldChar w:fldCharType="end"/>
            </w:r>
          </w:hyperlink>
        </w:p>
        <w:p w14:paraId="16D10CFE" w14:textId="17C1E833" w:rsidR="00025284" w:rsidRDefault="0028761B">
          <w:pPr>
            <w:pStyle w:val="TOC2"/>
            <w:tabs>
              <w:tab w:val="right" w:leader="dot" w:pos="9016"/>
            </w:tabs>
            <w:rPr>
              <w:noProof/>
            </w:rPr>
          </w:pPr>
          <w:hyperlink w:anchor="_Toc75783394" w:history="1">
            <w:r w:rsidR="00025284" w:rsidRPr="00F550A9">
              <w:rPr>
                <w:rStyle w:val="Hyperlink"/>
                <w:noProof/>
              </w:rPr>
              <w:t>2.2 – Data collection</w:t>
            </w:r>
            <w:r w:rsidR="00025284">
              <w:rPr>
                <w:noProof/>
                <w:webHidden/>
              </w:rPr>
              <w:tab/>
            </w:r>
            <w:r w:rsidR="00025284">
              <w:rPr>
                <w:noProof/>
                <w:webHidden/>
              </w:rPr>
              <w:fldChar w:fldCharType="begin"/>
            </w:r>
            <w:r w:rsidR="00025284">
              <w:rPr>
                <w:noProof/>
                <w:webHidden/>
              </w:rPr>
              <w:instrText xml:space="preserve"> PAGEREF _Toc75783394 \h </w:instrText>
            </w:r>
            <w:r w:rsidR="00025284">
              <w:rPr>
                <w:noProof/>
                <w:webHidden/>
              </w:rPr>
            </w:r>
            <w:r w:rsidR="00025284">
              <w:rPr>
                <w:noProof/>
                <w:webHidden/>
              </w:rPr>
              <w:fldChar w:fldCharType="separate"/>
            </w:r>
            <w:r w:rsidR="00025284">
              <w:rPr>
                <w:noProof/>
                <w:webHidden/>
              </w:rPr>
              <w:t>4</w:t>
            </w:r>
            <w:r w:rsidR="00025284">
              <w:rPr>
                <w:noProof/>
                <w:webHidden/>
              </w:rPr>
              <w:fldChar w:fldCharType="end"/>
            </w:r>
          </w:hyperlink>
        </w:p>
        <w:p w14:paraId="6CEC315B" w14:textId="6AE73E68" w:rsidR="00025284" w:rsidRDefault="0028761B">
          <w:pPr>
            <w:pStyle w:val="TOC2"/>
            <w:tabs>
              <w:tab w:val="right" w:leader="dot" w:pos="9016"/>
            </w:tabs>
            <w:rPr>
              <w:noProof/>
            </w:rPr>
          </w:pPr>
          <w:hyperlink w:anchor="_Toc75783395" w:history="1">
            <w:r w:rsidR="00025284" w:rsidRPr="00F550A9">
              <w:rPr>
                <w:rStyle w:val="Hyperlink"/>
                <w:noProof/>
              </w:rPr>
              <w:t>2.3 – Analysis</w:t>
            </w:r>
            <w:r w:rsidR="00025284">
              <w:rPr>
                <w:noProof/>
                <w:webHidden/>
              </w:rPr>
              <w:tab/>
            </w:r>
            <w:r w:rsidR="00025284">
              <w:rPr>
                <w:noProof/>
                <w:webHidden/>
              </w:rPr>
              <w:fldChar w:fldCharType="begin"/>
            </w:r>
            <w:r w:rsidR="00025284">
              <w:rPr>
                <w:noProof/>
                <w:webHidden/>
              </w:rPr>
              <w:instrText xml:space="preserve"> PAGEREF _Toc75783395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3C2E5C08" w14:textId="7EA1ACB8" w:rsidR="00025284" w:rsidRDefault="0028761B">
          <w:pPr>
            <w:pStyle w:val="TOC3"/>
            <w:tabs>
              <w:tab w:val="right" w:leader="dot" w:pos="9016"/>
            </w:tabs>
            <w:rPr>
              <w:noProof/>
            </w:rPr>
          </w:pPr>
          <w:hyperlink w:anchor="_Toc75783396" w:history="1">
            <w:r w:rsidR="00025284" w:rsidRPr="00F550A9">
              <w:rPr>
                <w:rStyle w:val="Hyperlink"/>
                <w:noProof/>
              </w:rPr>
              <w:t>Richness and diversity</w:t>
            </w:r>
            <w:r w:rsidR="00025284">
              <w:rPr>
                <w:noProof/>
                <w:webHidden/>
              </w:rPr>
              <w:tab/>
            </w:r>
            <w:r w:rsidR="00025284">
              <w:rPr>
                <w:noProof/>
                <w:webHidden/>
              </w:rPr>
              <w:fldChar w:fldCharType="begin"/>
            </w:r>
            <w:r w:rsidR="00025284">
              <w:rPr>
                <w:noProof/>
                <w:webHidden/>
              </w:rPr>
              <w:instrText xml:space="preserve"> PAGEREF _Toc75783396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598D6F01" w14:textId="411CB33A" w:rsidR="00025284" w:rsidRDefault="0028761B">
          <w:pPr>
            <w:pStyle w:val="TOC3"/>
            <w:tabs>
              <w:tab w:val="right" w:leader="dot" w:pos="9016"/>
            </w:tabs>
            <w:rPr>
              <w:noProof/>
            </w:rPr>
          </w:pPr>
          <w:hyperlink w:anchor="_Toc75783397" w:history="1">
            <w:r w:rsidR="00025284" w:rsidRPr="00F550A9">
              <w:rPr>
                <w:rStyle w:val="Hyperlink"/>
                <w:noProof/>
              </w:rPr>
              <w:t>Total count and target species</w:t>
            </w:r>
            <w:r w:rsidR="00025284">
              <w:rPr>
                <w:noProof/>
                <w:webHidden/>
              </w:rPr>
              <w:tab/>
            </w:r>
            <w:r w:rsidR="00025284">
              <w:rPr>
                <w:noProof/>
                <w:webHidden/>
              </w:rPr>
              <w:fldChar w:fldCharType="begin"/>
            </w:r>
            <w:r w:rsidR="00025284">
              <w:rPr>
                <w:noProof/>
                <w:webHidden/>
              </w:rPr>
              <w:instrText xml:space="preserve"> PAGEREF _Toc75783397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21E859E0" w14:textId="1A2377DE" w:rsidR="00025284" w:rsidRDefault="0028761B">
          <w:pPr>
            <w:pStyle w:val="TOC3"/>
            <w:tabs>
              <w:tab w:val="right" w:leader="dot" w:pos="9016"/>
            </w:tabs>
            <w:rPr>
              <w:noProof/>
            </w:rPr>
          </w:pPr>
          <w:hyperlink w:anchor="_Toc75783398" w:history="1">
            <w:r w:rsidR="00025284" w:rsidRPr="00F550A9">
              <w:rPr>
                <w:rStyle w:val="Hyperlink"/>
                <w:noProof/>
              </w:rPr>
              <w:t>Hierarchical cluster analysis</w:t>
            </w:r>
            <w:r w:rsidR="00025284">
              <w:rPr>
                <w:noProof/>
                <w:webHidden/>
              </w:rPr>
              <w:tab/>
            </w:r>
            <w:r w:rsidR="00025284">
              <w:rPr>
                <w:noProof/>
                <w:webHidden/>
              </w:rPr>
              <w:fldChar w:fldCharType="begin"/>
            </w:r>
            <w:r w:rsidR="00025284">
              <w:rPr>
                <w:noProof/>
                <w:webHidden/>
              </w:rPr>
              <w:instrText xml:space="preserve"> PAGEREF _Toc75783398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69CC980D" w14:textId="3E6310F5" w:rsidR="00025284" w:rsidRDefault="0028761B">
          <w:pPr>
            <w:pStyle w:val="TOC1"/>
            <w:tabs>
              <w:tab w:val="right" w:leader="dot" w:pos="9016"/>
            </w:tabs>
            <w:rPr>
              <w:noProof/>
            </w:rPr>
          </w:pPr>
          <w:hyperlink w:anchor="_Toc75783399" w:history="1">
            <w:r w:rsidR="00025284" w:rsidRPr="00F550A9">
              <w:rPr>
                <w:rStyle w:val="Hyperlink"/>
                <w:noProof/>
              </w:rPr>
              <w:t>3 – Results</w:t>
            </w:r>
            <w:r w:rsidR="00025284">
              <w:rPr>
                <w:noProof/>
                <w:webHidden/>
              </w:rPr>
              <w:tab/>
            </w:r>
            <w:r w:rsidR="00025284">
              <w:rPr>
                <w:noProof/>
                <w:webHidden/>
              </w:rPr>
              <w:fldChar w:fldCharType="begin"/>
            </w:r>
            <w:r w:rsidR="00025284">
              <w:rPr>
                <w:noProof/>
                <w:webHidden/>
              </w:rPr>
              <w:instrText xml:space="preserve"> PAGEREF _Toc75783399 \h </w:instrText>
            </w:r>
            <w:r w:rsidR="00025284">
              <w:rPr>
                <w:noProof/>
                <w:webHidden/>
              </w:rPr>
            </w:r>
            <w:r w:rsidR="00025284">
              <w:rPr>
                <w:noProof/>
                <w:webHidden/>
              </w:rPr>
              <w:fldChar w:fldCharType="separate"/>
            </w:r>
            <w:r w:rsidR="00025284">
              <w:rPr>
                <w:noProof/>
                <w:webHidden/>
              </w:rPr>
              <w:t>6</w:t>
            </w:r>
            <w:r w:rsidR="00025284">
              <w:rPr>
                <w:noProof/>
                <w:webHidden/>
              </w:rPr>
              <w:fldChar w:fldCharType="end"/>
            </w:r>
          </w:hyperlink>
        </w:p>
        <w:p w14:paraId="68F214F8" w14:textId="44ADB9A7" w:rsidR="00025284" w:rsidRDefault="0028761B">
          <w:pPr>
            <w:pStyle w:val="TOC2"/>
            <w:tabs>
              <w:tab w:val="right" w:leader="dot" w:pos="9016"/>
            </w:tabs>
            <w:rPr>
              <w:noProof/>
            </w:rPr>
          </w:pPr>
          <w:hyperlink w:anchor="_Toc75783400" w:history="1">
            <w:r w:rsidR="00025284" w:rsidRPr="00F550A9">
              <w:rPr>
                <w:rStyle w:val="Hyperlink"/>
                <w:noProof/>
              </w:rPr>
              <w:t>3.1 – Overall observations</w:t>
            </w:r>
            <w:r w:rsidR="00025284">
              <w:rPr>
                <w:noProof/>
                <w:webHidden/>
              </w:rPr>
              <w:tab/>
            </w:r>
            <w:r w:rsidR="00025284">
              <w:rPr>
                <w:noProof/>
                <w:webHidden/>
              </w:rPr>
              <w:fldChar w:fldCharType="begin"/>
            </w:r>
            <w:r w:rsidR="00025284">
              <w:rPr>
                <w:noProof/>
                <w:webHidden/>
              </w:rPr>
              <w:instrText xml:space="preserve"> PAGEREF _Toc75783400 \h </w:instrText>
            </w:r>
            <w:r w:rsidR="00025284">
              <w:rPr>
                <w:noProof/>
                <w:webHidden/>
              </w:rPr>
            </w:r>
            <w:r w:rsidR="00025284">
              <w:rPr>
                <w:noProof/>
                <w:webHidden/>
              </w:rPr>
              <w:fldChar w:fldCharType="separate"/>
            </w:r>
            <w:r w:rsidR="00025284">
              <w:rPr>
                <w:noProof/>
                <w:webHidden/>
              </w:rPr>
              <w:t>6</w:t>
            </w:r>
            <w:r w:rsidR="00025284">
              <w:rPr>
                <w:noProof/>
                <w:webHidden/>
              </w:rPr>
              <w:fldChar w:fldCharType="end"/>
            </w:r>
          </w:hyperlink>
        </w:p>
        <w:p w14:paraId="2A1B5DAA" w14:textId="672126DA" w:rsidR="00025284" w:rsidRDefault="0028761B">
          <w:pPr>
            <w:pStyle w:val="TOC2"/>
            <w:tabs>
              <w:tab w:val="right" w:leader="dot" w:pos="9016"/>
            </w:tabs>
            <w:rPr>
              <w:noProof/>
            </w:rPr>
          </w:pPr>
          <w:hyperlink w:anchor="_Toc75783401" w:history="1">
            <w:r w:rsidR="00025284" w:rsidRPr="00F550A9">
              <w:rPr>
                <w:rStyle w:val="Hyperlink"/>
                <w:noProof/>
              </w:rPr>
              <w:t>3.2 – Richness and diversity</w:t>
            </w:r>
            <w:r w:rsidR="00025284">
              <w:rPr>
                <w:noProof/>
                <w:webHidden/>
              </w:rPr>
              <w:tab/>
            </w:r>
            <w:r w:rsidR="00025284">
              <w:rPr>
                <w:noProof/>
                <w:webHidden/>
              </w:rPr>
              <w:fldChar w:fldCharType="begin"/>
            </w:r>
            <w:r w:rsidR="00025284">
              <w:rPr>
                <w:noProof/>
                <w:webHidden/>
              </w:rPr>
              <w:instrText xml:space="preserve"> PAGEREF _Toc75783401 \h </w:instrText>
            </w:r>
            <w:r w:rsidR="00025284">
              <w:rPr>
                <w:noProof/>
                <w:webHidden/>
              </w:rPr>
            </w:r>
            <w:r w:rsidR="00025284">
              <w:rPr>
                <w:noProof/>
                <w:webHidden/>
              </w:rPr>
              <w:fldChar w:fldCharType="separate"/>
            </w:r>
            <w:r w:rsidR="00025284">
              <w:rPr>
                <w:noProof/>
                <w:webHidden/>
              </w:rPr>
              <w:t>7</w:t>
            </w:r>
            <w:r w:rsidR="00025284">
              <w:rPr>
                <w:noProof/>
                <w:webHidden/>
              </w:rPr>
              <w:fldChar w:fldCharType="end"/>
            </w:r>
          </w:hyperlink>
        </w:p>
        <w:p w14:paraId="76E507FD" w14:textId="2CCEEA62" w:rsidR="00025284" w:rsidRDefault="0028761B">
          <w:pPr>
            <w:pStyle w:val="TOC2"/>
            <w:tabs>
              <w:tab w:val="right" w:leader="dot" w:pos="9016"/>
            </w:tabs>
            <w:rPr>
              <w:noProof/>
            </w:rPr>
          </w:pPr>
          <w:hyperlink w:anchor="_Toc75783402" w:history="1">
            <w:r w:rsidR="00025284" w:rsidRPr="00F550A9">
              <w:rPr>
                <w:rStyle w:val="Hyperlink"/>
                <w:noProof/>
              </w:rPr>
              <w:t>3.3 – Total counts</w:t>
            </w:r>
            <w:r w:rsidR="00025284">
              <w:rPr>
                <w:noProof/>
                <w:webHidden/>
              </w:rPr>
              <w:tab/>
            </w:r>
            <w:r w:rsidR="00025284">
              <w:rPr>
                <w:noProof/>
                <w:webHidden/>
              </w:rPr>
              <w:fldChar w:fldCharType="begin"/>
            </w:r>
            <w:r w:rsidR="00025284">
              <w:rPr>
                <w:noProof/>
                <w:webHidden/>
              </w:rPr>
              <w:instrText xml:space="preserve"> PAGEREF _Toc75783402 \h </w:instrText>
            </w:r>
            <w:r w:rsidR="00025284">
              <w:rPr>
                <w:noProof/>
                <w:webHidden/>
              </w:rPr>
            </w:r>
            <w:r w:rsidR="00025284">
              <w:rPr>
                <w:noProof/>
                <w:webHidden/>
              </w:rPr>
              <w:fldChar w:fldCharType="separate"/>
            </w:r>
            <w:r w:rsidR="00025284">
              <w:rPr>
                <w:noProof/>
                <w:webHidden/>
              </w:rPr>
              <w:t>9</w:t>
            </w:r>
            <w:r w:rsidR="00025284">
              <w:rPr>
                <w:noProof/>
                <w:webHidden/>
              </w:rPr>
              <w:fldChar w:fldCharType="end"/>
            </w:r>
          </w:hyperlink>
        </w:p>
        <w:p w14:paraId="4B706ED1" w14:textId="22EB26B5" w:rsidR="00025284" w:rsidRDefault="0028761B">
          <w:pPr>
            <w:pStyle w:val="TOC2"/>
            <w:tabs>
              <w:tab w:val="right" w:leader="dot" w:pos="9016"/>
            </w:tabs>
            <w:rPr>
              <w:noProof/>
            </w:rPr>
          </w:pPr>
          <w:hyperlink w:anchor="_Toc75783403" w:history="1">
            <w:r w:rsidR="00025284" w:rsidRPr="00F550A9">
              <w:rPr>
                <w:rStyle w:val="Hyperlink"/>
                <w:noProof/>
              </w:rPr>
              <w:t>3.4 – Site dissimilarity</w:t>
            </w:r>
            <w:r w:rsidR="00025284">
              <w:rPr>
                <w:noProof/>
                <w:webHidden/>
              </w:rPr>
              <w:tab/>
            </w:r>
            <w:r w:rsidR="00025284">
              <w:rPr>
                <w:noProof/>
                <w:webHidden/>
              </w:rPr>
              <w:fldChar w:fldCharType="begin"/>
            </w:r>
            <w:r w:rsidR="00025284">
              <w:rPr>
                <w:noProof/>
                <w:webHidden/>
              </w:rPr>
              <w:instrText xml:space="preserve"> PAGEREF _Toc75783403 \h </w:instrText>
            </w:r>
            <w:r w:rsidR="00025284">
              <w:rPr>
                <w:noProof/>
                <w:webHidden/>
              </w:rPr>
            </w:r>
            <w:r w:rsidR="00025284">
              <w:rPr>
                <w:noProof/>
                <w:webHidden/>
              </w:rPr>
              <w:fldChar w:fldCharType="separate"/>
            </w:r>
            <w:r w:rsidR="00025284">
              <w:rPr>
                <w:noProof/>
                <w:webHidden/>
              </w:rPr>
              <w:t>11</w:t>
            </w:r>
            <w:r w:rsidR="00025284">
              <w:rPr>
                <w:noProof/>
                <w:webHidden/>
              </w:rPr>
              <w:fldChar w:fldCharType="end"/>
            </w:r>
          </w:hyperlink>
        </w:p>
        <w:p w14:paraId="33583625" w14:textId="4FA39D28" w:rsidR="00025284" w:rsidRDefault="0028761B">
          <w:pPr>
            <w:pStyle w:val="TOC1"/>
            <w:tabs>
              <w:tab w:val="right" w:leader="dot" w:pos="9016"/>
            </w:tabs>
            <w:rPr>
              <w:noProof/>
            </w:rPr>
          </w:pPr>
          <w:hyperlink w:anchor="_Toc75783404" w:history="1">
            <w:r w:rsidR="00025284" w:rsidRPr="00F550A9">
              <w:rPr>
                <w:rStyle w:val="Hyperlink"/>
                <w:noProof/>
              </w:rPr>
              <w:t>4 – Discussion</w:t>
            </w:r>
            <w:r w:rsidR="00025284">
              <w:rPr>
                <w:noProof/>
                <w:webHidden/>
              </w:rPr>
              <w:tab/>
            </w:r>
            <w:r w:rsidR="00025284">
              <w:rPr>
                <w:noProof/>
                <w:webHidden/>
              </w:rPr>
              <w:fldChar w:fldCharType="begin"/>
            </w:r>
            <w:r w:rsidR="00025284">
              <w:rPr>
                <w:noProof/>
                <w:webHidden/>
              </w:rPr>
              <w:instrText xml:space="preserve"> PAGEREF _Toc75783404 \h </w:instrText>
            </w:r>
            <w:r w:rsidR="00025284">
              <w:rPr>
                <w:noProof/>
                <w:webHidden/>
              </w:rPr>
            </w:r>
            <w:r w:rsidR="00025284">
              <w:rPr>
                <w:noProof/>
                <w:webHidden/>
              </w:rPr>
              <w:fldChar w:fldCharType="separate"/>
            </w:r>
            <w:r w:rsidR="00025284">
              <w:rPr>
                <w:noProof/>
                <w:webHidden/>
              </w:rPr>
              <w:t>12</w:t>
            </w:r>
            <w:r w:rsidR="00025284">
              <w:rPr>
                <w:noProof/>
                <w:webHidden/>
              </w:rPr>
              <w:fldChar w:fldCharType="end"/>
            </w:r>
          </w:hyperlink>
        </w:p>
        <w:p w14:paraId="5A220AB2" w14:textId="413D0B97" w:rsidR="00025284" w:rsidRDefault="0028761B">
          <w:pPr>
            <w:pStyle w:val="TOC2"/>
            <w:tabs>
              <w:tab w:val="right" w:leader="dot" w:pos="9016"/>
            </w:tabs>
            <w:rPr>
              <w:noProof/>
            </w:rPr>
          </w:pPr>
          <w:hyperlink w:anchor="_Toc75783405" w:history="1">
            <w:r w:rsidR="00025284" w:rsidRPr="00F550A9">
              <w:rPr>
                <w:rStyle w:val="Hyperlink"/>
                <w:noProof/>
              </w:rPr>
              <w:t>4.2 – Limitations</w:t>
            </w:r>
            <w:r w:rsidR="00025284">
              <w:rPr>
                <w:noProof/>
                <w:webHidden/>
              </w:rPr>
              <w:tab/>
            </w:r>
            <w:r w:rsidR="00025284">
              <w:rPr>
                <w:noProof/>
                <w:webHidden/>
              </w:rPr>
              <w:fldChar w:fldCharType="begin"/>
            </w:r>
            <w:r w:rsidR="00025284">
              <w:rPr>
                <w:noProof/>
                <w:webHidden/>
              </w:rPr>
              <w:instrText xml:space="preserve"> PAGEREF _Toc75783405 \h </w:instrText>
            </w:r>
            <w:r w:rsidR="00025284">
              <w:rPr>
                <w:noProof/>
                <w:webHidden/>
              </w:rPr>
            </w:r>
            <w:r w:rsidR="00025284">
              <w:rPr>
                <w:noProof/>
                <w:webHidden/>
              </w:rPr>
              <w:fldChar w:fldCharType="separate"/>
            </w:r>
            <w:r w:rsidR="00025284">
              <w:rPr>
                <w:noProof/>
                <w:webHidden/>
              </w:rPr>
              <w:t>12</w:t>
            </w:r>
            <w:r w:rsidR="00025284">
              <w:rPr>
                <w:noProof/>
                <w:webHidden/>
              </w:rPr>
              <w:fldChar w:fldCharType="end"/>
            </w:r>
          </w:hyperlink>
        </w:p>
        <w:p w14:paraId="67014606" w14:textId="2A312261" w:rsidR="00025284" w:rsidRDefault="0028761B">
          <w:pPr>
            <w:pStyle w:val="TOC2"/>
            <w:tabs>
              <w:tab w:val="right" w:leader="dot" w:pos="9016"/>
            </w:tabs>
            <w:rPr>
              <w:noProof/>
            </w:rPr>
          </w:pPr>
          <w:hyperlink w:anchor="_Toc75783406" w:history="1">
            <w:r w:rsidR="00025284" w:rsidRPr="00F550A9">
              <w:rPr>
                <w:rStyle w:val="Hyperlink"/>
                <w:noProof/>
              </w:rPr>
              <w:t>4.3 – Conclusion</w:t>
            </w:r>
            <w:r w:rsidR="00025284">
              <w:rPr>
                <w:noProof/>
                <w:webHidden/>
              </w:rPr>
              <w:tab/>
            </w:r>
            <w:r w:rsidR="00025284">
              <w:rPr>
                <w:noProof/>
                <w:webHidden/>
              </w:rPr>
              <w:fldChar w:fldCharType="begin"/>
            </w:r>
            <w:r w:rsidR="00025284">
              <w:rPr>
                <w:noProof/>
                <w:webHidden/>
              </w:rPr>
              <w:instrText xml:space="preserve"> PAGEREF _Toc75783406 \h </w:instrText>
            </w:r>
            <w:r w:rsidR="00025284">
              <w:rPr>
                <w:noProof/>
                <w:webHidden/>
              </w:rPr>
            </w:r>
            <w:r w:rsidR="00025284">
              <w:rPr>
                <w:noProof/>
                <w:webHidden/>
              </w:rPr>
              <w:fldChar w:fldCharType="separate"/>
            </w:r>
            <w:r w:rsidR="00025284">
              <w:rPr>
                <w:noProof/>
                <w:webHidden/>
              </w:rPr>
              <w:t>13</w:t>
            </w:r>
            <w:r w:rsidR="00025284">
              <w:rPr>
                <w:noProof/>
                <w:webHidden/>
              </w:rPr>
              <w:fldChar w:fldCharType="end"/>
            </w:r>
          </w:hyperlink>
        </w:p>
        <w:p w14:paraId="36E83B95" w14:textId="2277101C" w:rsidR="00025284" w:rsidRDefault="0028761B">
          <w:pPr>
            <w:pStyle w:val="TOC1"/>
            <w:tabs>
              <w:tab w:val="right" w:leader="dot" w:pos="9016"/>
            </w:tabs>
            <w:rPr>
              <w:noProof/>
            </w:rPr>
          </w:pPr>
          <w:hyperlink w:anchor="_Toc75783407" w:history="1">
            <w:r w:rsidR="00025284" w:rsidRPr="00F550A9">
              <w:rPr>
                <w:rStyle w:val="Hyperlink"/>
                <w:noProof/>
              </w:rPr>
              <w:t>References</w:t>
            </w:r>
            <w:r w:rsidR="00025284">
              <w:rPr>
                <w:noProof/>
                <w:webHidden/>
              </w:rPr>
              <w:tab/>
            </w:r>
            <w:r w:rsidR="00025284">
              <w:rPr>
                <w:noProof/>
                <w:webHidden/>
              </w:rPr>
              <w:fldChar w:fldCharType="begin"/>
            </w:r>
            <w:r w:rsidR="00025284">
              <w:rPr>
                <w:noProof/>
                <w:webHidden/>
              </w:rPr>
              <w:instrText xml:space="preserve"> PAGEREF _Toc75783407 \h </w:instrText>
            </w:r>
            <w:r w:rsidR="00025284">
              <w:rPr>
                <w:noProof/>
                <w:webHidden/>
              </w:rPr>
            </w:r>
            <w:r w:rsidR="00025284">
              <w:rPr>
                <w:noProof/>
                <w:webHidden/>
              </w:rPr>
              <w:fldChar w:fldCharType="separate"/>
            </w:r>
            <w:r w:rsidR="00025284">
              <w:rPr>
                <w:noProof/>
                <w:webHidden/>
              </w:rPr>
              <w:t>14</w:t>
            </w:r>
            <w:r w:rsidR="00025284">
              <w:rPr>
                <w:noProof/>
                <w:webHidden/>
              </w:rPr>
              <w:fldChar w:fldCharType="end"/>
            </w:r>
          </w:hyperlink>
        </w:p>
        <w:p w14:paraId="06429016" w14:textId="62343D94" w:rsidR="00025284" w:rsidRDefault="0028761B">
          <w:pPr>
            <w:pStyle w:val="TOC1"/>
            <w:tabs>
              <w:tab w:val="right" w:leader="dot" w:pos="9016"/>
            </w:tabs>
            <w:rPr>
              <w:noProof/>
            </w:rPr>
          </w:pPr>
          <w:hyperlink w:anchor="_Toc75783408" w:history="1">
            <w:r w:rsidR="00025284" w:rsidRPr="00F550A9">
              <w:rPr>
                <w:rStyle w:val="Hyperlink"/>
                <w:noProof/>
              </w:rPr>
              <w:t>Appendix A</w:t>
            </w:r>
            <w:r w:rsidR="00025284">
              <w:rPr>
                <w:noProof/>
                <w:webHidden/>
              </w:rPr>
              <w:tab/>
            </w:r>
            <w:r w:rsidR="00025284">
              <w:rPr>
                <w:noProof/>
                <w:webHidden/>
              </w:rPr>
              <w:fldChar w:fldCharType="begin"/>
            </w:r>
            <w:r w:rsidR="00025284">
              <w:rPr>
                <w:noProof/>
                <w:webHidden/>
              </w:rPr>
              <w:instrText xml:space="preserve"> PAGEREF _Toc75783408 \h </w:instrText>
            </w:r>
            <w:r w:rsidR="00025284">
              <w:rPr>
                <w:noProof/>
                <w:webHidden/>
              </w:rPr>
            </w:r>
            <w:r w:rsidR="00025284">
              <w:rPr>
                <w:noProof/>
                <w:webHidden/>
              </w:rPr>
              <w:fldChar w:fldCharType="separate"/>
            </w:r>
            <w:r w:rsidR="00025284">
              <w:rPr>
                <w:noProof/>
                <w:webHidden/>
              </w:rPr>
              <w:t>16</w:t>
            </w:r>
            <w:r w:rsidR="00025284">
              <w:rPr>
                <w:noProof/>
                <w:webHidden/>
              </w:rPr>
              <w:fldChar w:fldCharType="end"/>
            </w:r>
          </w:hyperlink>
        </w:p>
        <w:p w14:paraId="429E3E03" w14:textId="125B39D6" w:rsidR="00025284" w:rsidRDefault="0028761B">
          <w:pPr>
            <w:pStyle w:val="TOC1"/>
            <w:tabs>
              <w:tab w:val="right" w:leader="dot" w:pos="9016"/>
            </w:tabs>
            <w:rPr>
              <w:noProof/>
            </w:rPr>
          </w:pPr>
          <w:hyperlink w:anchor="_Toc75783409" w:history="1">
            <w:r w:rsidR="00025284" w:rsidRPr="00F550A9">
              <w:rPr>
                <w:rStyle w:val="Hyperlink"/>
                <w:noProof/>
              </w:rPr>
              <w:t>Appendix B</w:t>
            </w:r>
            <w:r w:rsidR="00025284">
              <w:rPr>
                <w:noProof/>
                <w:webHidden/>
              </w:rPr>
              <w:tab/>
            </w:r>
            <w:r w:rsidR="00025284">
              <w:rPr>
                <w:noProof/>
                <w:webHidden/>
              </w:rPr>
              <w:fldChar w:fldCharType="begin"/>
            </w:r>
            <w:r w:rsidR="00025284">
              <w:rPr>
                <w:noProof/>
                <w:webHidden/>
              </w:rPr>
              <w:instrText xml:space="preserve"> PAGEREF _Toc75783409 \h </w:instrText>
            </w:r>
            <w:r w:rsidR="00025284">
              <w:rPr>
                <w:noProof/>
                <w:webHidden/>
              </w:rPr>
            </w:r>
            <w:r w:rsidR="00025284">
              <w:rPr>
                <w:noProof/>
                <w:webHidden/>
              </w:rPr>
              <w:fldChar w:fldCharType="separate"/>
            </w:r>
            <w:r w:rsidR="00025284">
              <w:rPr>
                <w:noProof/>
                <w:webHidden/>
              </w:rPr>
              <w:t>18</w:t>
            </w:r>
            <w:r w:rsidR="00025284">
              <w:rPr>
                <w:noProof/>
                <w:webHidden/>
              </w:rPr>
              <w:fldChar w:fldCharType="end"/>
            </w:r>
          </w:hyperlink>
        </w:p>
        <w:p w14:paraId="658B262A" w14:textId="50C69424" w:rsidR="00025284" w:rsidRDefault="00025284">
          <w:r>
            <w:rPr>
              <w:b/>
              <w:bCs/>
              <w:noProof/>
            </w:rPr>
            <w:fldChar w:fldCharType="end"/>
          </w:r>
        </w:p>
      </w:sdtContent>
    </w:sdt>
    <w:p w14:paraId="3CFF6185" w14:textId="77777777" w:rsidR="00E21C07" w:rsidRDefault="00E21C07">
      <w:pPr>
        <w:sectPr w:rsidR="00E21C07" w:rsidSect="00E21C07">
          <w:pgSz w:w="11906" w:h="16838"/>
          <w:pgMar w:top="1440" w:right="1440" w:bottom="1440" w:left="1440" w:header="708" w:footer="708" w:gutter="0"/>
          <w:pgNumType w:fmt="lowerRoman" w:start="1"/>
          <w:cols w:space="708"/>
          <w:docGrid w:linePitch="360"/>
        </w:sectPr>
      </w:pPr>
    </w:p>
    <w:p w14:paraId="38233A20" w14:textId="27227333" w:rsidR="00526E43" w:rsidRDefault="00526E43" w:rsidP="00FE2521">
      <w:pPr>
        <w:pStyle w:val="Heading1"/>
      </w:pPr>
      <w:bookmarkStart w:id="5" w:name="_Toc75783388"/>
      <w:r>
        <w:lastRenderedPageBreak/>
        <w:t>1 – Introduction</w:t>
      </w:r>
      <w:bookmarkEnd w:id="5"/>
    </w:p>
    <w:p w14:paraId="5D304525" w14:textId="5B75156D" w:rsidR="001244C8" w:rsidRDefault="64322DCE" w:rsidP="001244C8">
      <w:r>
        <w:t xml:space="preserve">This report presents the second in a series from the Aotea Bird Count (ABC) survey based on the new data collected in 2020. The first report </w:t>
      </w:r>
      <w:r w:rsidR="00623293">
        <w:fldChar w:fldCharType="begin"/>
      </w:r>
      <w:r w:rsidR="00623293">
        <w:instrText xml:space="preserve"> ADDIN ZOTERO_ITEM CSL_CITATION {"citationID":"egdLTPgu","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623293">
        <w:fldChar w:fldCharType="separate"/>
      </w:r>
      <w:r w:rsidR="005363AB" w:rsidRPr="005363AB">
        <w:rPr>
          <w:rFonts w:ascii="Calibri" w:hAnsi="Calibri" w:cs="Calibri"/>
        </w:rPr>
        <w:t>(Simmonds, 2020)</w:t>
      </w:r>
      <w:r w:rsidR="00623293">
        <w:fldChar w:fldCharType="end"/>
      </w:r>
      <w:r>
        <w:t xml:space="preserve"> was based on data collected in 2019. This report focuses on analysing the data from 2020 because meaningfully analysing patterns of change requires more than two years of data. However,</w:t>
      </w:r>
      <w:r w:rsidR="009F1377">
        <w:t xml:space="preserve"> visualisation</w:t>
      </w:r>
      <w:r w:rsidR="00FB22C5">
        <w:t>s</w:t>
      </w:r>
      <w:r w:rsidR="009F1377">
        <w:t xml:space="preserve"> of change</w:t>
      </w:r>
      <w:r w:rsidR="00096F73">
        <w:t>s</w:t>
      </w:r>
      <w:r w:rsidR="009F1377">
        <w:t xml:space="preserve"> in species richness and diversity between the data from 2019 and 2020 </w:t>
      </w:r>
      <w:r w:rsidR="00FB22C5">
        <w:t>are</w:t>
      </w:r>
      <w:r w:rsidR="009F1377">
        <w:t xml:space="preserve"> presented. I</w:t>
      </w:r>
      <w:r>
        <w:t>n the longer term, the ABC will be a valuable dataset of the birds of Aotea and changes in their abundance and distribution. In addition, data from the ABC can help monitor the success of management plans on, for example, the abundance of key species in managed areas.</w:t>
      </w:r>
    </w:p>
    <w:p w14:paraId="43638D4B" w14:textId="77777777" w:rsidR="001244C8" w:rsidRDefault="001244C8" w:rsidP="001F7FAC"/>
    <w:p w14:paraId="37462BED" w14:textId="7625481C" w:rsidR="00645825" w:rsidRDefault="00645825" w:rsidP="002E0BEC">
      <w:pPr>
        <w:pStyle w:val="Heading2"/>
      </w:pPr>
      <w:bookmarkStart w:id="6" w:name="_Toc75783389"/>
      <w:r>
        <w:t>1.</w:t>
      </w:r>
      <w:r w:rsidR="001244C8">
        <w:t>1</w:t>
      </w:r>
      <w:r>
        <w:t xml:space="preserve"> </w:t>
      </w:r>
      <w:r w:rsidR="003E0CB6">
        <w:t>–</w:t>
      </w:r>
      <w:r>
        <w:t xml:space="preserve"> </w:t>
      </w:r>
      <w:r w:rsidR="003E0CB6">
        <w:t>Aotea, Great Barrier Is</w:t>
      </w:r>
      <w:r w:rsidR="000A3007">
        <w:t>l</w:t>
      </w:r>
      <w:r w:rsidR="003E0CB6">
        <w:t>and</w:t>
      </w:r>
      <w:bookmarkEnd w:id="6"/>
    </w:p>
    <w:p w14:paraId="6FC0F361" w14:textId="3A87448E" w:rsidR="00645825" w:rsidRDefault="64322DCE" w:rsidP="00526E43">
      <w:pPr>
        <w:keepNext/>
      </w:pPr>
      <w:r>
        <w:t xml:space="preserve">Aotea, Great Barrier Island (henceforth Aotea) is a small island (c. 27,761 ha) located approximately 17 km northeast from the north island of New Zealand (Figure 1) and includes many small surrounding islands </w:t>
      </w:r>
      <w:r w:rsidR="0014013F">
        <w:fldChar w:fldCharType="begin"/>
      </w:r>
      <w:r w:rsidR="005363AB">
        <w:instrText xml:space="preserve"> ADDIN ZOTERO_ITEM CSL_CITATION {"citationID":"Fo3yVkvv","properties":{"formattedCitation":"(Russell and Taylor, 2017)","plainCitation":"(Russell and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14013F">
        <w:fldChar w:fldCharType="separate"/>
      </w:r>
      <w:r w:rsidR="005363AB" w:rsidRPr="005363AB">
        <w:rPr>
          <w:rFonts w:ascii="Calibri" w:hAnsi="Calibri" w:cs="Calibri"/>
        </w:rPr>
        <w:t>(Russell and Taylor, 2017)</w:t>
      </w:r>
      <w:r w:rsidR="0014013F">
        <w:fldChar w:fldCharType="end"/>
      </w:r>
      <w:r>
        <w:t xml:space="preserve">. Aotea comprises ten major habitat types, including wetlands, coastal cliffs, forests, and dunes, making it home to diverse animal and plant life </w:t>
      </w:r>
      <w:r w:rsidR="0014013F">
        <w:fldChar w:fldCharType="begin"/>
      </w:r>
      <w:r w:rsidR="0014013F">
        <w:instrText xml:space="preserve"> ADDIN ZOTERO_ITEM CSL_CITATION {"citationID":"vOFCXraI","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14013F">
        <w:fldChar w:fldCharType="separate"/>
      </w:r>
      <w:r w:rsidR="005363AB" w:rsidRPr="005363AB">
        <w:rPr>
          <w:rFonts w:ascii="Calibri" w:hAnsi="Calibri" w:cs="Calibri"/>
        </w:rPr>
        <w:t>(Armitage, 2004)</w:t>
      </w:r>
      <w:r w:rsidR="0014013F">
        <w:fldChar w:fldCharType="end"/>
      </w:r>
      <w:r>
        <w:t xml:space="preserve">. The east coast comprises primarily of wetlands and infilled marine </w:t>
      </w:r>
      <w:proofErr w:type="spellStart"/>
      <w:r>
        <w:t>embayments</w:t>
      </w:r>
      <w:proofErr w:type="spellEnd"/>
      <w:r>
        <w:t xml:space="preserve">, and the west coast drops sharply into the sea. A central ridge of mountains reaching an elevation of 627 </w:t>
      </w:r>
      <w:proofErr w:type="spellStart"/>
      <w:r>
        <w:t>m.a.s.l</w:t>
      </w:r>
      <w:proofErr w:type="spellEnd"/>
      <w:r>
        <w:t xml:space="preserve"> runs down the island </w:t>
      </w:r>
      <w:r w:rsidR="0014013F">
        <w:fldChar w:fldCharType="begin"/>
      </w:r>
      <w:r w:rsidR="005363AB">
        <w:instrText xml:space="preserve"> ADDIN ZOTERO_ITEM CSL_CITATION {"citationID":"XbCOlgw2","properties":{"formattedCitation":"(Perry {\\i{}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013F">
        <w:fldChar w:fldCharType="separate"/>
      </w:r>
      <w:r w:rsidR="005363AB" w:rsidRPr="005363AB">
        <w:rPr>
          <w:rFonts w:ascii="Calibri" w:hAnsi="Calibri" w:cs="Calibri"/>
          <w:szCs w:val="24"/>
        </w:rPr>
        <w:t xml:space="preserve">(Perry </w:t>
      </w:r>
      <w:r w:rsidR="005363AB" w:rsidRPr="005363AB">
        <w:rPr>
          <w:rFonts w:ascii="Calibri" w:hAnsi="Calibri" w:cs="Calibri"/>
          <w:i/>
          <w:iCs/>
          <w:szCs w:val="24"/>
        </w:rPr>
        <w:t>et al.</w:t>
      </w:r>
      <w:r w:rsidR="005363AB" w:rsidRPr="005363AB">
        <w:rPr>
          <w:rFonts w:ascii="Calibri" w:hAnsi="Calibri" w:cs="Calibri"/>
          <w:szCs w:val="24"/>
        </w:rPr>
        <w:t>, 2010)</w:t>
      </w:r>
      <w:r w:rsidR="0014013F">
        <w:fldChar w:fldCharType="end"/>
      </w:r>
      <w:r>
        <w:t xml:space="preserve">. </w:t>
      </w:r>
      <w:commentRangeStart w:id="7"/>
      <w:commentRangeStart w:id="8"/>
      <w:r>
        <w:t xml:space="preserve">Predator </w:t>
      </w:r>
      <w:commentRangeEnd w:id="7"/>
      <w:r w:rsidR="0014013F">
        <w:rPr>
          <w:rStyle w:val="CommentReference"/>
        </w:rPr>
        <w:commentReference w:id="7"/>
      </w:r>
      <w:commentRangeEnd w:id="8"/>
      <w:r w:rsidR="0014013F">
        <w:rPr>
          <w:rStyle w:val="CommentReference"/>
        </w:rPr>
        <w:commentReference w:id="8"/>
      </w:r>
      <w:r>
        <w:t xml:space="preserve">control projects have been developed on Aotea with </w:t>
      </w:r>
      <w:proofErr w:type="spellStart"/>
      <w:r>
        <w:t>Glenfern</w:t>
      </w:r>
      <w:proofErr w:type="spellEnd"/>
      <w:r>
        <w:t xml:space="preserve"> sanctuary (</w:t>
      </w:r>
      <w:commentRangeStart w:id="9"/>
      <w:r>
        <w:t>83 ha</w:t>
      </w:r>
      <w:commentRangeEnd w:id="9"/>
      <w:r w:rsidR="0014013F">
        <w:rPr>
          <w:rStyle w:val="CommentReference"/>
        </w:rPr>
        <w:commentReference w:id="9"/>
      </w:r>
      <w:r>
        <w:t>) established as a restoration area in the late 1990s, and Windy Hill sanctuary (800 ha)</w:t>
      </w:r>
      <w:r w:rsidR="00AD78C9">
        <w:t>,</w:t>
      </w:r>
      <w:r>
        <w:t xml:space="preserve"> established in 2000 </w:t>
      </w:r>
      <w:r w:rsidR="0014013F">
        <w:fldChar w:fldCharType="begin"/>
      </w:r>
      <w:r w:rsidR="005363AB">
        <w:instrText xml:space="preserve"> ADDIN ZOTERO_ITEM CSL_CITATION {"citationID":"lXV052aw","properties":{"formattedCitation":"(Clout and Russell, 2006; Perry {\\i{}et al.}, 2010)","plainCitation":"(Clout and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013F">
        <w:fldChar w:fldCharType="separate"/>
      </w:r>
      <w:r w:rsidR="005363AB" w:rsidRPr="005363AB">
        <w:rPr>
          <w:rFonts w:ascii="Calibri" w:hAnsi="Calibri" w:cs="Calibri"/>
          <w:szCs w:val="24"/>
        </w:rPr>
        <w:t xml:space="preserve">(Clout and Russell, 2006; Perry </w:t>
      </w:r>
      <w:r w:rsidR="005363AB" w:rsidRPr="005363AB">
        <w:rPr>
          <w:rFonts w:ascii="Calibri" w:hAnsi="Calibri" w:cs="Calibri"/>
          <w:i/>
          <w:iCs/>
          <w:szCs w:val="24"/>
        </w:rPr>
        <w:t>et al.</w:t>
      </w:r>
      <w:r w:rsidR="005363AB" w:rsidRPr="005363AB">
        <w:rPr>
          <w:rFonts w:ascii="Calibri" w:hAnsi="Calibri" w:cs="Calibri"/>
          <w:szCs w:val="24"/>
        </w:rPr>
        <w:t>, 2010)</w:t>
      </w:r>
      <w:r w:rsidR="0014013F">
        <w:fldChar w:fldCharType="end"/>
      </w:r>
      <w:r>
        <w:t xml:space="preserve">. </w:t>
      </w:r>
      <w:r w:rsidR="00714D98">
        <w:t xml:space="preserve">In addition, the </w:t>
      </w:r>
      <w:proofErr w:type="spellStart"/>
      <w:r w:rsidR="00714D98" w:rsidRPr="00714D98">
        <w:t>Tū</w:t>
      </w:r>
      <w:proofErr w:type="spellEnd"/>
      <w:r w:rsidR="00714D98" w:rsidRPr="00714D98">
        <w:t xml:space="preserve"> Mai Taonga</w:t>
      </w:r>
      <w:r w:rsidR="00714D98">
        <w:t xml:space="preserve"> is currently proposed to encompass the northern half of Aotea to reduce feral cat numbers and protect species such as the black petrel and </w:t>
      </w:r>
      <w:proofErr w:type="spellStart"/>
      <w:r w:rsidR="00714D98" w:rsidRPr="00714D98">
        <w:t>pāteke</w:t>
      </w:r>
      <w:proofErr w:type="spellEnd"/>
      <w:r w:rsidR="00714D98">
        <w:t xml:space="preserve"> </w:t>
      </w:r>
      <w:commentRangeStart w:id="10"/>
      <w:r w:rsidR="00714D98">
        <w:fldChar w:fldCharType="begin"/>
      </w:r>
      <w:r w:rsidR="00714D98">
        <w:instrText xml:space="preserve"> ADDIN ZOTERO_ITEM CSL_CITATION {"citationID":"IVxeS6Tu","properties":{"formattedCitation":"(T\\uc0\\u363{} Mai Taonga, 2020)","plainCitation":"(Tū Mai Taonga, 2020)","noteIndex":0},"citationItems":[{"id":880,"uris":["http://zotero.org/users/local/z7VYnidG/items/RW4LT7EG"],"uri":["http://zotero.org/users/local/z7VYnidG/items/RW4LT7EG"],"itemData":{"id":880,"type":"webpage","abstract":"A collaborative project initiated by the Aotea Conservation Park Advisory Committee (iwi representatives and members of the community), Department of Conservation and Auckland Council, with the support of the island’s three sanctuaries. The key objective is to protect native species and ecosystems in the park.","container-title":"Tu Mai Taonga","language":"en","title":"Protecting Aotea Ecology | Tū Mai Taonga","URL":"https://www.tumaitaonga.nz","author":[{"literal":"Tū Mai Taonga"}],"accessed":{"date-parts":[["2021",6,28]]},"issued":{"date-parts":[["2020"]]}}}],"schema":"https://github.com/citation-style-language/schema/raw/master/csl-citation.json"} </w:instrText>
      </w:r>
      <w:r w:rsidR="00714D98">
        <w:fldChar w:fldCharType="separate"/>
      </w:r>
      <w:r w:rsidR="005363AB" w:rsidRPr="005363AB">
        <w:rPr>
          <w:rFonts w:ascii="Calibri" w:hAnsi="Calibri" w:cs="Calibri"/>
          <w:szCs w:val="24"/>
        </w:rPr>
        <w:t>(</w:t>
      </w:r>
      <w:proofErr w:type="spellStart"/>
      <w:r w:rsidR="005363AB" w:rsidRPr="005363AB">
        <w:rPr>
          <w:rFonts w:ascii="Calibri" w:hAnsi="Calibri" w:cs="Calibri"/>
          <w:szCs w:val="24"/>
        </w:rPr>
        <w:t>Tū</w:t>
      </w:r>
      <w:proofErr w:type="spellEnd"/>
      <w:r w:rsidR="005363AB" w:rsidRPr="005363AB">
        <w:rPr>
          <w:rFonts w:ascii="Calibri" w:hAnsi="Calibri" w:cs="Calibri"/>
          <w:szCs w:val="24"/>
        </w:rPr>
        <w:t xml:space="preserve"> Mai Taonga, 2020)</w:t>
      </w:r>
      <w:r w:rsidR="00714D98">
        <w:fldChar w:fldCharType="end"/>
      </w:r>
      <w:commentRangeEnd w:id="10"/>
      <w:r w:rsidR="00393E34">
        <w:rPr>
          <w:rStyle w:val="CommentReference"/>
        </w:rPr>
        <w:commentReference w:id="10"/>
      </w:r>
      <w:r w:rsidR="00714D98">
        <w:t>.</w:t>
      </w:r>
      <w:r w:rsidR="00096F73">
        <w:t xml:space="preserve"> </w:t>
      </w:r>
      <w:r w:rsidR="00096F73" w:rsidRPr="00096F73">
        <w:t>Community projects control rats in some locations</w:t>
      </w:r>
      <w:r w:rsidR="00096F73">
        <w:t>,</w:t>
      </w:r>
      <w:r w:rsidR="00096F73" w:rsidRPr="00096F73">
        <w:t xml:space="preserve"> including </w:t>
      </w:r>
      <w:proofErr w:type="spellStart"/>
      <w:r w:rsidR="00096F73" w:rsidRPr="00096F73">
        <w:t>Okiwi</w:t>
      </w:r>
      <w:proofErr w:type="spellEnd"/>
      <w:r w:rsidR="00096F73" w:rsidRPr="00096F73">
        <w:t xml:space="preserve">, </w:t>
      </w:r>
      <w:proofErr w:type="spellStart"/>
      <w:r w:rsidR="00096F73" w:rsidRPr="00096F73">
        <w:t>Awana</w:t>
      </w:r>
      <w:proofErr w:type="spellEnd"/>
      <w:r w:rsidR="00096F73" w:rsidRPr="00096F73">
        <w:t xml:space="preserve"> and </w:t>
      </w:r>
      <w:proofErr w:type="spellStart"/>
      <w:r w:rsidR="00096F73" w:rsidRPr="00096F73">
        <w:t>Oruawharo</w:t>
      </w:r>
      <w:proofErr w:type="spellEnd"/>
      <w:r w:rsidR="00096F73" w:rsidRPr="00096F73">
        <w:t xml:space="preserve"> </w:t>
      </w:r>
      <w:proofErr w:type="spellStart"/>
      <w:r w:rsidR="00096F73" w:rsidRPr="00096F73">
        <w:t>Medlands</w:t>
      </w:r>
      <w:proofErr w:type="spellEnd"/>
      <w:r w:rsidR="00096F73">
        <w:t>, and</w:t>
      </w:r>
      <w:r w:rsidR="00096F73" w:rsidRPr="00096F73">
        <w:t xml:space="preserve"> Auckland Council and the Department of Conservation carry out feral cat control on roadsides, on </w:t>
      </w:r>
      <w:proofErr w:type="spellStart"/>
      <w:r w:rsidR="00096F73" w:rsidRPr="00096F73">
        <w:t>Hirakimata</w:t>
      </w:r>
      <w:proofErr w:type="spellEnd"/>
      <w:r w:rsidR="00096F73" w:rsidRPr="00096F73">
        <w:t xml:space="preserve"> and in the </w:t>
      </w:r>
      <w:proofErr w:type="spellStart"/>
      <w:r w:rsidR="00096F73" w:rsidRPr="00096F73">
        <w:t>Whangpoua</w:t>
      </w:r>
      <w:proofErr w:type="spellEnd"/>
      <w:r w:rsidR="00096F73" w:rsidRPr="00096F73">
        <w:t xml:space="preserve"> basin.</w:t>
      </w:r>
    </w:p>
    <w:p w14:paraId="080E2A2E" w14:textId="77777777" w:rsidR="001F7FAC" w:rsidRPr="00DB5A12" w:rsidRDefault="001F7FAC" w:rsidP="00526E43">
      <w:pPr>
        <w:keepNext/>
      </w:pPr>
    </w:p>
    <w:p w14:paraId="60C3ED43" w14:textId="7B03B6EF" w:rsidR="001C1B0C" w:rsidRDefault="001C1B0C" w:rsidP="002E0BEC">
      <w:pPr>
        <w:pStyle w:val="Heading2"/>
      </w:pPr>
      <w:bookmarkStart w:id="11" w:name="_Toc75783390"/>
      <w:r>
        <w:t>1.</w:t>
      </w:r>
      <w:r w:rsidR="001244C8">
        <w:t>2</w:t>
      </w:r>
      <w:r>
        <w:t xml:space="preserve"> – Birds of Aotea</w:t>
      </w:r>
      <w:bookmarkEnd w:id="11"/>
    </w:p>
    <w:p w14:paraId="3A287DB6" w14:textId="35936D42" w:rsidR="0061155E" w:rsidRDefault="005D4CEF" w:rsidP="00526E43">
      <w:pPr>
        <w:keepNext/>
      </w:pPr>
      <w:r>
        <w:t xml:space="preserve">Aotea is home to </w:t>
      </w:r>
      <w:r w:rsidR="003B60A3">
        <w:t>many</w:t>
      </w:r>
      <w:r>
        <w:t xml:space="preserve"> native and endemic</w:t>
      </w:r>
      <w:r w:rsidR="00F8614E">
        <w:t xml:space="preserve"> bird species ranging from</w:t>
      </w:r>
      <w:r>
        <w:t xml:space="preserve"> </w:t>
      </w:r>
      <w:r w:rsidR="00504D30">
        <w:t>seabirds</w:t>
      </w:r>
      <w:r w:rsidR="002B53D5">
        <w:t xml:space="preserve"> and</w:t>
      </w:r>
      <w:r w:rsidR="00504D30">
        <w:t xml:space="preserve"> </w:t>
      </w:r>
      <w:r w:rsidR="00D11FA4">
        <w:t>wetland birds</w:t>
      </w:r>
      <w:r w:rsidR="002B53D5">
        <w:t xml:space="preserve"> to </w:t>
      </w:r>
      <w:r w:rsidR="003B60A3">
        <w:t xml:space="preserve">open country birds and bush birds. </w:t>
      </w:r>
      <w:r w:rsidR="00991BB3">
        <w:t>S</w:t>
      </w:r>
      <w:r w:rsidR="002B2998">
        <w:t>pecies include</w:t>
      </w:r>
      <w:r w:rsidR="00662DD3">
        <w:t xml:space="preserve"> the black pet</w:t>
      </w:r>
      <w:r w:rsidR="0068121B">
        <w:t>rel,</w:t>
      </w:r>
      <w:r w:rsidR="002B2998">
        <w:t xml:space="preserve"> </w:t>
      </w:r>
      <w:r w:rsidR="00F808F8">
        <w:t xml:space="preserve">blue penguins, gannets, </w:t>
      </w:r>
      <w:proofErr w:type="spellStart"/>
      <w:r w:rsidR="00C10225">
        <w:t>pāteke</w:t>
      </w:r>
      <w:proofErr w:type="spellEnd"/>
      <w:r w:rsidR="00C217F9">
        <w:t>,</w:t>
      </w:r>
      <w:r w:rsidR="00620528">
        <w:t xml:space="preserve"> </w:t>
      </w:r>
      <w:r w:rsidR="0068121B">
        <w:t>banded rails</w:t>
      </w:r>
      <w:r w:rsidR="0003010D">
        <w:t>,</w:t>
      </w:r>
      <w:r w:rsidR="007F4F89">
        <w:t xml:space="preserve"> tomtits,</w:t>
      </w:r>
      <w:r w:rsidR="0068121B">
        <w:t xml:space="preserve"> and the iconic </w:t>
      </w:r>
      <w:proofErr w:type="spellStart"/>
      <w:r w:rsidR="00C10225">
        <w:t>tūī</w:t>
      </w:r>
      <w:proofErr w:type="spellEnd"/>
      <w:r w:rsidR="0068121B">
        <w:t xml:space="preserve">, </w:t>
      </w:r>
      <w:proofErr w:type="spellStart"/>
      <w:r w:rsidR="00C10225">
        <w:t>kākā</w:t>
      </w:r>
      <w:proofErr w:type="spellEnd"/>
      <w:r w:rsidR="0068121B">
        <w:t xml:space="preserve"> and </w:t>
      </w:r>
      <w:proofErr w:type="spellStart"/>
      <w:r w:rsidR="00C10225">
        <w:t>kākāriki</w:t>
      </w:r>
      <w:proofErr w:type="spellEnd"/>
      <w:r w:rsidR="007F4F89">
        <w:t xml:space="preserve"> </w:t>
      </w:r>
      <w:r w:rsidR="007F4F89">
        <w:fldChar w:fldCharType="begin"/>
      </w:r>
      <w:r w:rsidR="007F4F89">
        <w:instrText xml:space="preserve"> ADDIN ZOTERO_ITEM CSL_CITATION {"citationID":"xDhfnd4j","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7F4F89">
        <w:fldChar w:fldCharType="separate"/>
      </w:r>
      <w:r w:rsidR="005363AB" w:rsidRPr="005363AB">
        <w:rPr>
          <w:rFonts w:ascii="Calibri" w:hAnsi="Calibri" w:cs="Calibri"/>
        </w:rPr>
        <w:t>(Armitage, 2004)</w:t>
      </w:r>
      <w:r w:rsidR="007F4F89">
        <w:fldChar w:fldCharType="end"/>
      </w:r>
      <w:r w:rsidR="0068121B">
        <w:t>.</w:t>
      </w:r>
      <w:r w:rsidR="004B6A85">
        <w:t xml:space="preserve"> </w:t>
      </w:r>
      <w:r w:rsidR="0085518F">
        <w:t xml:space="preserve">This diverse range of bird species is </w:t>
      </w:r>
      <w:r w:rsidR="00450027">
        <w:t>key to</w:t>
      </w:r>
      <w:r w:rsidR="0085518F">
        <w:t xml:space="preserve"> </w:t>
      </w:r>
      <w:r w:rsidR="00227282">
        <w:t xml:space="preserve">both </w:t>
      </w:r>
      <w:r w:rsidR="00091915">
        <w:t xml:space="preserve">the </w:t>
      </w:r>
      <w:r w:rsidR="00227282">
        <w:t xml:space="preserve">cultural heritage and </w:t>
      </w:r>
      <w:r w:rsidR="00F1341D">
        <w:t>biological importance of Aotea.</w:t>
      </w:r>
    </w:p>
    <w:p w14:paraId="799158C8" w14:textId="78358ABF" w:rsidR="000754B7" w:rsidRDefault="64322DCE" w:rsidP="00E568D4">
      <w:pPr>
        <w:keepNext/>
      </w:pPr>
      <w:r>
        <w:t>Aotea is unique in that some of the predatory mammals, such as the Norway rat (</w:t>
      </w:r>
      <w:r w:rsidRPr="64322DCE">
        <w:rPr>
          <w:i/>
          <w:iCs/>
        </w:rPr>
        <w:t>Rattus norvegicus</w:t>
      </w:r>
      <w:r>
        <w:t xml:space="preserve">) and mustelids (weasels, stoats and ferrets) brought to New Zealand by Europeans, never became established </w:t>
      </w:r>
      <w:r w:rsidR="000754B7">
        <w:fldChar w:fldCharType="begin"/>
      </w:r>
      <w:r w:rsidR="000754B7">
        <w:instrText xml:space="preserve"> ADDIN ZOTERO_ITEM CSL_CITATION {"citationID":"F9SctL28","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0754B7">
        <w:fldChar w:fldCharType="separate"/>
      </w:r>
      <w:r w:rsidR="005363AB" w:rsidRPr="005363AB">
        <w:rPr>
          <w:rFonts w:ascii="Calibri" w:hAnsi="Calibri" w:cs="Calibri"/>
        </w:rPr>
        <w:t>(Armitage, 2004)</w:t>
      </w:r>
      <w:r w:rsidR="000754B7">
        <w:fldChar w:fldCharType="end"/>
      </w:r>
      <w:r>
        <w:t xml:space="preserve">. The absence of mustelids is important to the survival of species still extant on the island today such as </w:t>
      </w:r>
      <w:proofErr w:type="spellStart"/>
      <w:r>
        <w:t>pāteke</w:t>
      </w:r>
      <w:proofErr w:type="spellEnd"/>
      <w:r>
        <w:t xml:space="preserve">, </w:t>
      </w:r>
      <w:proofErr w:type="spellStart"/>
      <w:r>
        <w:t>kākā</w:t>
      </w:r>
      <w:proofErr w:type="spellEnd"/>
      <w:r>
        <w:t xml:space="preserve"> and banded rail. Cats (</w:t>
      </w:r>
      <w:r w:rsidRPr="64322DCE">
        <w:rPr>
          <w:i/>
          <w:iCs/>
        </w:rPr>
        <w:t xml:space="preserve">Felis </w:t>
      </w:r>
      <w:proofErr w:type="spellStart"/>
      <w:r w:rsidRPr="64322DCE">
        <w:rPr>
          <w:i/>
          <w:iCs/>
        </w:rPr>
        <w:t>catus</w:t>
      </w:r>
      <w:proofErr w:type="spellEnd"/>
      <w:r>
        <w:t>) and ship rats (</w:t>
      </w:r>
      <w:r w:rsidRPr="64322DCE">
        <w:rPr>
          <w:i/>
          <w:iCs/>
        </w:rPr>
        <w:t xml:space="preserve">Rattus </w:t>
      </w:r>
      <w:proofErr w:type="spellStart"/>
      <w:r w:rsidRPr="64322DCE">
        <w:rPr>
          <w:i/>
          <w:iCs/>
        </w:rPr>
        <w:t>rattus</w:t>
      </w:r>
      <w:proofErr w:type="spellEnd"/>
      <w:r>
        <w:t xml:space="preserve">) are thought to have been rare or absent from Aotea in the </w:t>
      </w:r>
      <w:proofErr w:type="spellStart"/>
      <w:r>
        <w:t>mid 19</w:t>
      </w:r>
      <w:r w:rsidRPr="64322DCE">
        <w:rPr>
          <w:vertAlign w:val="superscript"/>
        </w:rPr>
        <w:t>th</w:t>
      </w:r>
      <w:proofErr w:type="spellEnd"/>
      <w:r>
        <w:t xml:space="preserve"> century. Thus, species vulnerable to their predation, such as the </w:t>
      </w:r>
      <w:proofErr w:type="spellStart"/>
      <w:r>
        <w:t>kākāriki</w:t>
      </w:r>
      <w:proofErr w:type="spellEnd"/>
      <w:r>
        <w:t xml:space="preserve"> persisted better on Aotea than on the two main islands of New Zealand after European arrival </w:t>
      </w:r>
      <w:r w:rsidR="000754B7">
        <w:fldChar w:fldCharType="begin"/>
      </w:r>
      <w:r w:rsidR="000754B7">
        <w:instrText xml:space="preserve"> ADDIN ZOTERO_ITEM CSL_CITATION {"citationID":"2sI8DZaF","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0754B7">
        <w:fldChar w:fldCharType="separate"/>
      </w:r>
      <w:r w:rsidR="005363AB" w:rsidRPr="005363AB">
        <w:rPr>
          <w:rFonts w:ascii="Calibri" w:hAnsi="Calibri" w:cs="Calibri"/>
        </w:rPr>
        <w:t>(Armitage, 2004)</w:t>
      </w:r>
      <w:r w:rsidR="000754B7">
        <w:fldChar w:fldCharType="end"/>
      </w:r>
      <w:r>
        <w:t>. However, while many introduced pests did not establish on Aotea, two species of rat (</w:t>
      </w:r>
      <w:r w:rsidRPr="64322DCE">
        <w:rPr>
          <w:i/>
          <w:iCs/>
        </w:rPr>
        <w:t xml:space="preserve">Rattus </w:t>
      </w:r>
      <w:proofErr w:type="spellStart"/>
      <w:r w:rsidRPr="64322DCE">
        <w:rPr>
          <w:i/>
          <w:iCs/>
        </w:rPr>
        <w:t>rattus</w:t>
      </w:r>
      <w:proofErr w:type="spellEnd"/>
      <w:r w:rsidRPr="64322DCE">
        <w:rPr>
          <w:i/>
          <w:iCs/>
        </w:rPr>
        <w:t xml:space="preserve"> and Rattus </w:t>
      </w:r>
      <w:proofErr w:type="spellStart"/>
      <w:r w:rsidRPr="64322DCE">
        <w:rPr>
          <w:i/>
          <w:iCs/>
        </w:rPr>
        <w:t>exulans</w:t>
      </w:r>
      <w:proofErr w:type="spellEnd"/>
      <w:r>
        <w:t>), mice (</w:t>
      </w:r>
      <w:r w:rsidRPr="64322DCE">
        <w:rPr>
          <w:i/>
          <w:iCs/>
        </w:rPr>
        <w:t>Mus musculus</w:t>
      </w:r>
      <w:r>
        <w:t>), rabbits (</w:t>
      </w:r>
      <w:r w:rsidRPr="64322DCE">
        <w:rPr>
          <w:i/>
          <w:iCs/>
        </w:rPr>
        <w:t>Oryctolagus cuniculus</w:t>
      </w:r>
      <w:r>
        <w:t>), feral cats (</w:t>
      </w:r>
      <w:r w:rsidRPr="64322DCE">
        <w:rPr>
          <w:i/>
          <w:iCs/>
        </w:rPr>
        <w:t xml:space="preserve">Felis </w:t>
      </w:r>
      <w:proofErr w:type="spellStart"/>
      <w:r w:rsidRPr="64322DCE">
        <w:rPr>
          <w:i/>
          <w:iCs/>
        </w:rPr>
        <w:t>catus</w:t>
      </w:r>
      <w:proofErr w:type="spellEnd"/>
      <w:r>
        <w:t>), and pigs (</w:t>
      </w:r>
      <w:r w:rsidRPr="64322DCE">
        <w:rPr>
          <w:i/>
          <w:iCs/>
        </w:rPr>
        <w:t>Sus scrofa</w:t>
      </w:r>
      <w:r>
        <w:t xml:space="preserve">) are present today, posing a threat to the island’s birdlife </w:t>
      </w:r>
      <w:r w:rsidR="000754B7">
        <w:fldChar w:fldCharType="begin"/>
      </w:r>
      <w:r w:rsidR="005363AB">
        <w:instrText xml:space="preserve"> ADDIN ZOTERO_ITEM CSL_CITATION {"citationID":"WfApQthl","properties":{"formattedCitation":"(Ogden and Gilbert, 2009, 2011)","plainCitation":"(Ogden and Gilbert, 2009, 2011)","noteIndex":0},"citationItems":[{"id":818,"uris":["http://zotero.org/users/local/z7VYnidG/items/HIWMC2LB"],"uri":["http://zotero.org/users/local/z7VYnidG/items/HIWMC2LB"],"itemData":{"id":818,"type":"article-journal","abstract":"Great Barrier Island (c. 27,400 ha) is the largest off-shore Island in New Zealand. Some of the most serious introduced mammalian pests of New Zealand are absent, but feral cats and rodents are present. Community based trusts are spear-heading ecological studies to support conservation and a pest eradication programme. Rodent numbers are greatest in late summer/autumn and lowest in winter/early spring. Maximum abundances were recorded in riparian and coastal vegetation, and in mature forest. Monitoring shows that trapping alone is not able to reduce rat numbers sufficiently for safety in avian re-introductions. A combination of trapping and strategically pulsed toxin baits, however, achieved low levels of rats. Ecosystem recovery is demonstrated by increases in key tree seedlings, large invertebrates and lizards in managed compared to unmanaged areas, and by the survivorship of translocated robins (Petroica longipes). The Great Barrier Island Charitable Trust is communicating these benefits, and associated risks, to the Island community, with a view to promoting pest eradication as a key component in an ecology-based economy, centred on eco-tourism.","container-title":"Biological Invasions","DOI":"10.1007/s10530-008-9398-8","ISSN":"1573-1464","issue":"7","journalAbbreviation":"Biol Invasions","language":"en","page":"1705-1717","source":"Springer Link","title":"Prospects for the eradication of rats from a large inhabited island: community based ecosystem studies on Great Barrier Island, New Zealand","title-short":"Prospects for the eradication of rats from a large inhabited island","volume":"11","author":[{"family":"Ogden","given":"John"},{"family":"Gilbert","given":"Judy"}],"issued":{"date-parts":[["2009",8,1]]}}},{"id":798,"uris":["http://zotero.org/users/local/z7VYnidG/items/YPH6ZJUN"],"uri":["http://zotero.org/users/local/z7VYnidG/items/YPH6ZJUN"],"itemData":{"id":798,"type":"article-journal","abstract":"Great Barrier Island is one of the largest inhabited offshore islands in the New Zealand Group; it is scenically spectacular with large areas of regenerating forest, and rare species of plants, reptiles and birds. Many of New Zealand’s worst introduced mammalian pests are absent from the island, but mice (Mus musculus), rats, (Rattus rattus and R. exulans), rabbits (Oryctolagus cuniculus), pigs (Sus scrofa) and feral cats (Felis catus) are present. The island has C. 800 permanent inhabitants, but numbers are swelled in summer by ‘off-island’ house-owners and visitors, whose expenditure enhances the economy. Recognisable factions in the population have divergent views on the importance of biodiversity conservation and sustainability in the future economy of the island. Since 2003, the Great Barrier Island Charitable Trust (GBICT) has advocated the eradication of rats and cats from the island, with a strategy that aims to educate and involve the local community in related conservation and educational projects, while lifting the biodiversity profile of the island within administrative agencies. This paper outlines these methods and discusses some of the successes and set-backs encountered.","language":"en","page":"5","source":"Zotero","title":"Running the gauntlet: advocating rat and feral cat eradication on an inhabited island – Great Barrier Island, New Zealand","author":[{"family":"Ogden","given":"J"},{"family":"Gilbert","given":"J"}],"issued":{"date-parts":[["2011"]]}}}],"schema":"https://github.com/citation-style-language/schema/raw/master/csl-citation.json"} </w:instrText>
      </w:r>
      <w:r w:rsidR="000754B7">
        <w:fldChar w:fldCharType="separate"/>
      </w:r>
      <w:r w:rsidR="005363AB" w:rsidRPr="005363AB">
        <w:rPr>
          <w:rFonts w:ascii="Calibri" w:hAnsi="Calibri" w:cs="Calibri"/>
        </w:rPr>
        <w:t>(Ogden and Gilbert, 2009, 2011)</w:t>
      </w:r>
      <w:r w:rsidR="000754B7">
        <w:fldChar w:fldCharType="end"/>
      </w:r>
      <w:r>
        <w:t xml:space="preserve">. The last remaining </w:t>
      </w:r>
      <w:proofErr w:type="spellStart"/>
      <w:r w:rsidR="00AD78C9">
        <w:t>kōkako</w:t>
      </w:r>
      <w:proofErr w:type="spellEnd"/>
      <w:r w:rsidR="00714D98">
        <w:t xml:space="preserve"> </w:t>
      </w:r>
      <w:r>
        <w:t xml:space="preserve">on Aotea were moved to nearby </w:t>
      </w:r>
      <w:proofErr w:type="spellStart"/>
      <w:r>
        <w:t>Hauturu</w:t>
      </w:r>
      <w:proofErr w:type="spellEnd"/>
      <w:r>
        <w:t xml:space="preserve"> predator-free island in 1994, and a number of bird species, including the tomtit and </w:t>
      </w:r>
      <w:proofErr w:type="spellStart"/>
      <w:r>
        <w:t>kākāriki</w:t>
      </w:r>
      <w:proofErr w:type="spellEnd"/>
      <w:r>
        <w:t xml:space="preserve"> are at risk of local extinction </w:t>
      </w:r>
      <w:r w:rsidR="000754B7">
        <w:fldChar w:fldCharType="begin"/>
      </w:r>
      <w:r w:rsidR="005363AB">
        <w:instrText xml:space="preserve"> ADDIN ZOTERO_ITEM CSL_CITATION {"citationID":"PLxAVU5r","properties":{"formattedCitation":"(Russell and Taylor, 2017)","plainCitation":"(Russell and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0754B7">
        <w:fldChar w:fldCharType="separate"/>
      </w:r>
      <w:r w:rsidR="005363AB" w:rsidRPr="005363AB">
        <w:rPr>
          <w:rFonts w:ascii="Calibri" w:hAnsi="Calibri" w:cs="Calibri"/>
        </w:rPr>
        <w:t>(Russell and Taylor, 2017)</w:t>
      </w:r>
      <w:r w:rsidR="000754B7">
        <w:fldChar w:fldCharType="end"/>
      </w:r>
      <w:r>
        <w:t xml:space="preserve">. Historically, much of the loss of the native and endemic birdlife was probably due to </w:t>
      </w:r>
      <w:r>
        <w:lastRenderedPageBreak/>
        <w:t>the introduction of the Polynesian rat (</w:t>
      </w:r>
      <w:r w:rsidRPr="64322DCE">
        <w:rPr>
          <w:i/>
          <w:iCs/>
        </w:rPr>
        <w:t xml:space="preserve">Rattus </w:t>
      </w:r>
      <w:proofErr w:type="spellStart"/>
      <w:r w:rsidRPr="64322DCE">
        <w:rPr>
          <w:i/>
          <w:iCs/>
        </w:rPr>
        <w:t>exulans</w:t>
      </w:r>
      <w:proofErr w:type="spellEnd"/>
      <w:r>
        <w:t>) and dogs (</w:t>
      </w:r>
      <w:r w:rsidRPr="64322DCE">
        <w:rPr>
          <w:i/>
          <w:iCs/>
        </w:rPr>
        <w:t xml:space="preserve">Canis </w:t>
      </w:r>
      <w:proofErr w:type="spellStart"/>
      <w:r w:rsidRPr="64322DCE">
        <w:rPr>
          <w:i/>
          <w:iCs/>
        </w:rPr>
        <w:t>familiaris</w:t>
      </w:r>
      <w:proofErr w:type="spellEnd"/>
      <w:r>
        <w:t>) that accompanied the first human settlers of Aotea, and the loss of forest due to fire and logging during Māori (since the late 13</w:t>
      </w:r>
      <w:r w:rsidRPr="64322DCE">
        <w:rPr>
          <w:vertAlign w:val="superscript"/>
        </w:rPr>
        <w:t>th</w:t>
      </w:r>
      <w:r>
        <w:t xml:space="preserve"> / early 14</w:t>
      </w:r>
      <w:r w:rsidRPr="64322DCE">
        <w:rPr>
          <w:vertAlign w:val="superscript"/>
        </w:rPr>
        <w:t>th</w:t>
      </w:r>
      <w:r>
        <w:t xml:space="preserve"> century) and European settlement </w:t>
      </w:r>
      <w:r w:rsidR="000754B7">
        <w:fldChar w:fldCharType="begin"/>
      </w:r>
      <w:r w:rsidR="005363AB">
        <w:instrText xml:space="preserve"> ADDIN ZOTERO_ITEM CSL_CITATION {"citationID":"9AgY5C3w","properties":{"formattedCitation":"(Clout and Russell, 2006; Perry {\\i{}et al.}, 2010)","plainCitation":"(Clout and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0754B7">
        <w:fldChar w:fldCharType="separate"/>
      </w:r>
      <w:r w:rsidR="005363AB" w:rsidRPr="005363AB">
        <w:rPr>
          <w:rFonts w:ascii="Calibri" w:hAnsi="Calibri" w:cs="Calibri"/>
          <w:szCs w:val="24"/>
        </w:rPr>
        <w:t xml:space="preserve">(Clout and Russell, 2006; Perry </w:t>
      </w:r>
      <w:r w:rsidR="005363AB" w:rsidRPr="005363AB">
        <w:rPr>
          <w:rFonts w:ascii="Calibri" w:hAnsi="Calibri" w:cs="Calibri"/>
          <w:i/>
          <w:iCs/>
          <w:szCs w:val="24"/>
        </w:rPr>
        <w:t>et al.</w:t>
      </w:r>
      <w:r w:rsidR="005363AB" w:rsidRPr="005363AB">
        <w:rPr>
          <w:rFonts w:ascii="Calibri" w:hAnsi="Calibri" w:cs="Calibri"/>
          <w:szCs w:val="24"/>
        </w:rPr>
        <w:t>, 2010)</w:t>
      </w:r>
      <w:r w:rsidR="000754B7">
        <w:fldChar w:fldCharType="end"/>
      </w:r>
      <w:r>
        <w:t xml:space="preserve">. </w:t>
      </w:r>
    </w:p>
    <w:p w14:paraId="0313DF82" w14:textId="77777777" w:rsidR="00E568D4" w:rsidRPr="00D41376" w:rsidRDefault="00E568D4" w:rsidP="00E568D4">
      <w:pPr>
        <w:keepNext/>
      </w:pPr>
    </w:p>
    <w:p w14:paraId="06A94A32" w14:textId="6FAA334E" w:rsidR="00E777C4" w:rsidRDefault="00220D81" w:rsidP="002E0BEC">
      <w:pPr>
        <w:pStyle w:val="Heading2"/>
      </w:pPr>
      <w:bookmarkStart w:id="12" w:name="_Toc75783391"/>
      <w:r>
        <w:t>1.</w:t>
      </w:r>
      <w:r w:rsidR="00FE2521">
        <w:t>3</w:t>
      </w:r>
      <w:r>
        <w:t xml:space="preserve"> </w:t>
      </w:r>
      <w:r w:rsidR="00E02779">
        <w:t xml:space="preserve">– </w:t>
      </w:r>
      <w:r w:rsidR="008D207A">
        <w:t>Key t</w:t>
      </w:r>
      <w:r w:rsidR="00E02779">
        <w:t>arget species</w:t>
      </w:r>
      <w:bookmarkEnd w:id="12"/>
    </w:p>
    <w:p w14:paraId="1C6648A3" w14:textId="73D351DE" w:rsidR="00C163FA" w:rsidRDefault="0035140D">
      <w:r>
        <w:t xml:space="preserve">Stakeholders of </w:t>
      </w:r>
      <w:proofErr w:type="spellStart"/>
      <w:r>
        <w:t>Aeotea</w:t>
      </w:r>
      <w:proofErr w:type="spellEnd"/>
      <w:r>
        <w:t xml:space="preserve"> have identified four bird species</w:t>
      </w:r>
      <w:r w:rsidR="64322DCE">
        <w:t xml:space="preserve"> as key target species for the ABC </w:t>
      </w:r>
      <w:r w:rsidR="008D207A">
        <w:fldChar w:fldCharType="begin"/>
      </w:r>
      <w:r w:rsidR="008D207A">
        <w:instrText xml:space="preserve"> ADDIN ZOTERO_ITEM CSL_CITATION {"citationID":"OtusJiCS","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8D207A">
        <w:fldChar w:fldCharType="separate"/>
      </w:r>
      <w:r w:rsidR="005363AB" w:rsidRPr="005363AB">
        <w:rPr>
          <w:rFonts w:ascii="Calibri" w:hAnsi="Calibri" w:cs="Calibri"/>
        </w:rPr>
        <w:t>(Simmonds, 2020)</w:t>
      </w:r>
      <w:r w:rsidR="008D207A">
        <w:fldChar w:fldCharType="end"/>
      </w:r>
      <w:r w:rsidR="64322DCE">
        <w:t xml:space="preserve">. These are the: </w:t>
      </w:r>
      <w:proofErr w:type="spellStart"/>
      <w:r w:rsidR="64322DCE">
        <w:t>kākā</w:t>
      </w:r>
      <w:proofErr w:type="spellEnd"/>
      <w:r w:rsidR="64322DCE">
        <w:t xml:space="preserve"> (</w:t>
      </w:r>
      <w:r w:rsidR="64322DCE" w:rsidRPr="64322DCE">
        <w:rPr>
          <w:i/>
          <w:iCs/>
        </w:rPr>
        <w:t xml:space="preserve">Nestor </w:t>
      </w:r>
      <w:proofErr w:type="spellStart"/>
      <w:r w:rsidR="64322DCE" w:rsidRPr="64322DCE">
        <w:rPr>
          <w:i/>
          <w:iCs/>
        </w:rPr>
        <w:t>meridionalis</w:t>
      </w:r>
      <w:proofErr w:type="spellEnd"/>
      <w:r w:rsidR="64322DCE">
        <w:t xml:space="preserve">), </w:t>
      </w:r>
      <w:proofErr w:type="spellStart"/>
      <w:r w:rsidR="64322DCE">
        <w:t>kererū</w:t>
      </w:r>
      <w:proofErr w:type="spellEnd"/>
      <w:r w:rsidR="64322DCE">
        <w:t xml:space="preserve"> (</w:t>
      </w:r>
      <w:proofErr w:type="spellStart"/>
      <w:r w:rsidR="64322DCE" w:rsidRPr="64322DCE">
        <w:rPr>
          <w:i/>
          <w:iCs/>
        </w:rPr>
        <w:t>Hemiphaga</w:t>
      </w:r>
      <w:proofErr w:type="spellEnd"/>
      <w:r w:rsidR="64322DCE" w:rsidRPr="64322DCE">
        <w:rPr>
          <w:i/>
          <w:iCs/>
        </w:rPr>
        <w:t xml:space="preserve"> </w:t>
      </w:r>
      <w:proofErr w:type="spellStart"/>
      <w:r w:rsidR="64322DCE" w:rsidRPr="64322DCE">
        <w:rPr>
          <w:i/>
          <w:iCs/>
        </w:rPr>
        <w:t>novaeseelandiae</w:t>
      </w:r>
      <w:proofErr w:type="spellEnd"/>
      <w:r w:rsidR="64322DCE">
        <w:t xml:space="preserve">), </w:t>
      </w:r>
      <w:proofErr w:type="spellStart"/>
      <w:r w:rsidR="64322DCE">
        <w:t>kākāriki</w:t>
      </w:r>
      <w:proofErr w:type="spellEnd"/>
      <w:r w:rsidR="64322DCE">
        <w:t xml:space="preserve"> (</w:t>
      </w:r>
      <w:proofErr w:type="spellStart"/>
      <w:r w:rsidR="64322DCE" w:rsidRPr="64322DCE">
        <w:rPr>
          <w:i/>
          <w:iCs/>
        </w:rPr>
        <w:t>Cyanoramphus</w:t>
      </w:r>
      <w:proofErr w:type="spellEnd"/>
      <w:r w:rsidR="64322DCE" w:rsidRPr="64322DCE">
        <w:rPr>
          <w:i/>
          <w:iCs/>
        </w:rPr>
        <w:t xml:space="preserve"> </w:t>
      </w:r>
      <w:proofErr w:type="spellStart"/>
      <w:r w:rsidR="64322DCE" w:rsidRPr="64322DCE">
        <w:rPr>
          <w:i/>
          <w:iCs/>
        </w:rPr>
        <w:t>novaezelandiae</w:t>
      </w:r>
      <w:proofErr w:type="spellEnd"/>
      <w:r w:rsidR="64322DCE">
        <w:t xml:space="preserve">), and </w:t>
      </w:r>
      <w:proofErr w:type="spellStart"/>
      <w:r w:rsidR="64322DCE">
        <w:t>tūī</w:t>
      </w:r>
      <w:proofErr w:type="spellEnd"/>
      <w:r w:rsidR="64322DCE">
        <w:t xml:space="preserve"> (</w:t>
      </w:r>
      <w:proofErr w:type="spellStart"/>
      <w:r w:rsidR="64322DCE" w:rsidRPr="64322DCE">
        <w:rPr>
          <w:i/>
          <w:iCs/>
        </w:rPr>
        <w:t>Prosthemadera</w:t>
      </w:r>
      <w:proofErr w:type="spellEnd"/>
      <w:r w:rsidR="64322DCE" w:rsidRPr="64322DCE">
        <w:rPr>
          <w:i/>
          <w:iCs/>
        </w:rPr>
        <w:t xml:space="preserve"> </w:t>
      </w:r>
      <w:proofErr w:type="spellStart"/>
      <w:r w:rsidR="64322DCE" w:rsidRPr="64322DCE">
        <w:rPr>
          <w:i/>
          <w:iCs/>
        </w:rPr>
        <w:t>novaeseelandiae</w:t>
      </w:r>
      <w:proofErr w:type="spellEnd"/>
      <w:r w:rsidR="64322DCE">
        <w:t xml:space="preserve">). </w:t>
      </w:r>
    </w:p>
    <w:p w14:paraId="7A5DBA65" w14:textId="5D7A53B6" w:rsidR="00EB29F0" w:rsidRDefault="00FD2E76" w:rsidP="00EB29F0">
      <w:proofErr w:type="spellStart"/>
      <w:r>
        <w:t>K</w:t>
      </w:r>
      <w:r w:rsidRPr="00B07100">
        <w:t>ākāriki</w:t>
      </w:r>
      <w:proofErr w:type="spellEnd"/>
      <w:r w:rsidRPr="00B07100">
        <w:t xml:space="preserve"> </w:t>
      </w:r>
      <w:r w:rsidR="0035140D">
        <w:t>are</w:t>
      </w:r>
      <w:r>
        <w:t xml:space="preserve"> a small endemic parrot once common throughout New Zealand but now almost absent from the two main islands </w:t>
      </w:r>
      <w:r>
        <w:fldChar w:fldCharType="begin"/>
      </w:r>
      <w:r w:rsidR="005363AB">
        <w:instrText xml:space="preserve"> ADDIN ZOTERO_ITEM CSL_CITATION {"citationID":"Y0RRmxPG","properties":{"formattedCitation":"(Ortiz\\uc0\\u8208{}Catedral and Brunton, 2009)","plainCitation":"(Ortiz‐Catedral and Brunton, 2009)","noteIndex":0},"citationItems":[{"id":839,"uris":["http://zotero.org/users/local/z7VYnidG/items/AE26DUAT"],"uri":["http://zotero.org/users/local/z7VYnidG/items/AE26DUAT"],"itemData":{"id":839,"type":"article-journal","abstract":"We studied red‐crowned parakeets (Cyanoramphus novaezelandiae) reintroduced onto Tiritiri Matangi Island, New Zealand from 2004 to 2006, in order to provide baseline information regarding nesting sites and nesting success of this population. We found 48 nests both in natural nesting sites and in nest boxes, in all three major habitat types on the island. Clutch size declined as the breeding season progressed, but laying date did not affect nesting success. This means that a breeding pair could fledge at least one young even from a small clutch laid late in the breeding season. Overall nesting success was 60%. Nesting success varied between breeding‐seasons. Most of the 17 nesting attempts that failed did so during incubation. Red‐crowned parakeets made use of a wide diversity of nesting sites and few sites were re‐used, which suggests that suitable nest sites were not limiting. Overall, our results indicate that red‐crowned parakeets are good candidates for reintroductions to areas lacking introduced predators, even during the early stages of revegetation.","container-title":"New Zealand Journal of Zoology","DOI":"10.1080/03014220909510133","ISSN":"0301-4223","issue":"1","note":"publisher: Taylor &amp; Francis\n_eprint: https://doi.org/10.1080/03014220909510133","page":"1-10","source":"Taylor and Francis+NEJM","title":"Nesting sites and nesting success of reintroduced red‐crowned parakeets (Cyanoramphus novaezelandiae) on Tiritiri Matangi Island, New Zealand","volume":"36","author":[{"family":"Ortiz‐Catedral","given":"Luis"},{"family":"Brunton","given":"Dianne H."}],"issued":{"date-parts":[["2009",1,1]]}}}],"schema":"https://github.com/citation-style-language/schema/raw/master/csl-citation.json"} </w:instrText>
      </w:r>
      <w:r>
        <w:fldChar w:fldCharType="separate"/>
      </w:r>
      <w:r w:rsidR="005363AB" w:rsidRPr="005363AB">
        <w:rPr>
          <w:rFonts w:ascii="Calibri" w:hAnsi="Calibri" w:cs="Calibri"/>
          <w:szCs w:val="24"/>
        </w:rPr>
        <w:t>(Ortiz‐Catedral and Brunton, 2009)</w:t>
      </w:r>
      <w:r>
        <w:fldChar w:fldCharType="end"/>
      </w:r>
      <w:r>
        <w:t xml:space="preserve">. The </w:t>
      </w:r>
      <w:proofErr w:type="spellStart"/>
      <w:r w:rsidR="00EB29F0" w:rsidRPr="00B07100">
        <w:t>kākāriki</w:t>
      </w:r>
      <w:proofErr w:type="spellEnd"/>
      <w:r w:rsidR="00EB29F0" w:rsidRPr="00B07100">
        <w:t xml:space="preserve"> </w:t>
      </w:r>
      <w:r>
        <w:t>has a national conservation status of an at risk relict population</w:t>
      </w:r>
      <w:r w:rsidR="00EB29F0">
        <w:t xml:space="preserve"> </w:t>
      </w:r>
      <w:r w:rsidR="00EB29F0">
        <w:fldChar w:fldCharType="begin"/>
      </w:r>
      <w:r w:rsidR="00336044">
        <w:instrText xml:space="preserve"> ADDIN ZOTERO_ITEM CSL_CITATION {"citationID":"DmaVaLvn","properties":{"formattedCitation":"(Robertson {\\i{}et al.}, 2016)","plainCitation":"(Robertson et al., 2016)","noteIndex":0},"citationItems":[{"id":789,"uris":["http://zotero.org/users/local/z7VYnidG/items/B7FRVGXV"],"uri":["http://zotero.org/users/local/z7VYnidG/items/B7FRVGXV"],"itemData":{"id":789,"type":"article-journal","abstract":"The second complete audit of the conservation status of the 487 taxa of birds that have been recorded in New Zealand since first human contact (about 800 years ago) was carried out. Using the same ranking criteria, the assessments made in the audit were compared with those for the 473 taxa included in the first complete audit in 2012. Since then, 15 taxa have been added to the New Zealand list, six as a result of the acceptance of new distribution records, three as newly-described recently extinct species from the Chatham Islands, six as a result of taxonomic changes, and one species has been deleted from the New Zealand list. Of 77 threatened taxa classified in 2012, the status of 22 (29%) taxa improved, mainly due to successful conservation management, while five (6%) of them moved to a more threatened status. Eight other taxa, including three not assessed in 2012, were added to the threatened categories. Overall, 71 taxa were assessed as being threatened with extinction, six fewer than in 2012, and 23 rather than 25 taxa are now classified as being Nationally Critical. A list of all 487 bird taxa and their conservation status in 2016 is presented.","language":"en","page":"1-27","source":"Zotero","title":"Conservation status of New Zealand birds, 2016","author":[{"family":"Robertson","given":"H A"},{"family":"Baird","given":"K"},{"family":"Dowding","given":"J E"},{"family":"Elliott","given":"G P"},{"family":"Hitchmough","given":"R A"},{"family":"Miskelly","given":"C M"},{"family":"McArthur","given":"N"},{"family":"O'Donnell","given":"C F J"},{"family":"Sagar","given":"P M"},{"family":"Scofield","given":"R P"},{"family":"Taylor","given":"G A"}],"issued":{"date-parts":[["2016"]]}}}],"schema":"https://github.com/citation-style-language/schema/raw/master/csl-citation.json"} </w:instrText>
      </w:r>
      <w:r w:rsidR="00EB29F0">
        <w:fldChar w:fldCharType="separate"/>
      </w:r>
      <w:r w:rsidR="005363AB" w:rsidRPr="005363AB">
        <w:rPr>
          <w:rFonts w:ascii="Calibri" w:hAnsi="Calibri" w:cs="Calibri"/>
          <w:szCs w:val="24"/>
        </w:rPr>
        <w:t xml:space="preserve">(Robertson </w:t>
      </w:r>
      <w:r w:rsidR="005363AB" w:rsidRPr="005363AB">
        <w:rPr>
          <w:rFonts w:ascii="Calibri" w:hAnsi="Calibri" w:cs="Calibri"/>
          <w:i/>
          <w:iCs/>
          <w:szCs w:val="24"/>
        </w:rPr>
        <w:t>et al.</w:t>
      </w:r>
      <w:r w:rsidR="005363AB" w:rsidRPr="005363AB">
        <w:rPr>
          <w:rFonts w:ascii="Calibri" w:hAnsi="Calibri" w:cs="Calibri"/>
          <w:szCs w:val="24"/>
        </w:rPr>
        <w:t>, 2016)</w:t>
      </w:r>
      <w:r w:rsidR="00EB29F0">
        <w:fldChar w:fldCharType="end"/>
      </w:r>
      <w:r w:rsidR="001F6C7C">
        <w:t>,</w:t>
      </w:r>
      <w:r w:rsidR="00EB29F0">
        <w:t xml:space="preserve"> and one breeding population is confirmed on </w:t>
      </w:r>
      <w:proofErr w:type="spellStart"/>
      <w:r w:rsidR="00EB29F0">
        <w:t>Aeotea</w:t>
      </w:r>
      <w:proofErr w:type="spellEnd"/>
      <w:r w:rsidR="00EB29F0">
        <w:t xml:space="preserve"> at the </w:t>
      </w:r>
      <w:proofErr w:type="spellStart"/>
      <w:r w:rsidR="00EB29F0">
        <w:t>Okiwi</w:t>
      </w:r>
      <w:proofErr w:type="spellEnd"/>
      <w:r w:rsidR="00EB29F0">
        <w:t xml:space="preserve"> site</w:t>
      </w:r>
      <w:r w:rsidR="009D49F8">
        <w:t xml:space="preserve"> </w:t>
      </w:r>
      <w:r w:rsidR="009D49F8">
        <w:fldChar w:fldCharType="begin"/>
      </w:r>
      <w:r w:rsidR="009D49F8">
        <w:instrText xml:space="preserve"> ADDIN ZOTERO_ITEM CSL_CITATION {"citationID":"pH8Q7EdL","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9D49F8">
        <w:fldChar w:fldCharType="separate"/>
      </w:r>
      <w:r w:rsidR="005363AB" w:rsidRPr="005363AB">
        <w:rPr>
          <w:rFonts w:ascii="Calibri" w:hAnsi="Calibri" w:cs="Calibri"/>
        </w:rPr>
        <w:t>(Simmonds, 2020)</w:t>
      </w:r>
      <w:r w:rsidR="009D49F8">
        <w:fldChar w:fldCharType="end"/>
      </w:r>
      <w:r w:rsidR="00EB29F0">
        <w:t>.</w:t>
      </w:r>
    </w:p>
    <w:p w14:paraId="26748EF6" w14:textId="2117CF10" w:rsidR="002B5D5D" w:rsidRDefault="64322DCE" w:rsidP="64322DCE">
      <w:proofErr w:type="spellStart"/>
      <w:r>
        <w:t>Kererū</w:t>
      </w:r>
      <w:proofErr w:type="spellEnd"/>
      <w:r>
        <w:t xml:space="preserve"> are an endemic pigeon widespread throughout New Zealand. They are the fifth heaviest pigeon in the world (c. 650 g) and feed on fruits, flowers, and leaves </w:t>
      </w:r>
      <w:r w:rsidR="00EB29F0">
        <w:fldChar w:fldCharType="begin"/>
      </w:r>
      <w:r w:rsidR="005363AB">
        <w:instrText xml:space="preserve"> ADDIN ZOTERO_ITEM CSL_CITATION {"citationID":"eS5DPwFY","properties":{"formattedCitation":"(Wotton and Kelly, 2012)","plainCitation":"(Wotton and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Wotton and Kelly, 2012)</w:t>
      </w:r>
      <w:r w:rsidR="00EB29F0">
        <w:fldChar w:fldCharType="end"/>
      </w:r>
      <w:r>
        <w:t xml:space="preserve">. </w:t>
      </w:r>
      <w:proofErr w:type="spellStart"/>
      <w:r>
        <w:t>Kererū</w:t>
      </w:r>
      <w:proofErr w:type="spellEnd"/>
      <w:r>
        <w:t xml:space="preserve"> are important seed dispersers feeding on at least 70 different plant species</w:t>
      </w:r>
      <w:r w:rsidR="00714D98">
        <w:t xml:space="preserve"> </w:t>
      </w:r>
      <w:r w:rsidR="00714D98">
        <w:fldChar w:fldCharType="begin"/>
      </w:r>
      <w:r w:rsidR="00714D98">
        <w:instrText xml:space="preserve"> ADDIN ZOTERO_ITEM CSL_CITATION {"citationID":"JyqnHju3","properties":{"formattedCitation":"(McEwen, 1978)","plainCitation":"(McEwen, 1978)","noteIndex":0},"citationItems":[{"id":883,"uris":["http://zotero.org/users/local/z7VYnidG/items/L98TEC6A"],"uri":["http://zotero.org/users/local/z7VYnidG/items/L98TEC6A"],"itemData":{"id":883,"type":"article-journal","abstract":"New Zealand pigeons (Hemiphaga novaeseelandiae novaeseelandiae) are the main dispersers of large-seeded fruit in indigenous forest. They eat a wide range of plant material including leaves, shoots, buds and flowers as well as fruits. Food items found in the alimentary tracts of 177 pigeons and information from published and unpublished observations showed that 104 plant taxa contributed to the diet. Of these, 78 were indigenous and 26 were exotic species. Feeding on nine of the species found in the dissections had not been recorded elsewhere. Fruits or seeds of 14 species, and material other than fruit of 19 species. were found in the dissections. The list of observations includes 56 species from which fruit is eaten and 43 from which other material is taken.","language":"en","page":"10","source":"Zotero","title":"The food of the new zealand pigeon","author":[{"family":"McEwen","given":"W Mary"}],"issued":{"date-parts":[["1978"]]}}}],"schema":"https://github.com/citation-style-language/schema/raw/master/csl-citation.json"} </w:instrText>
      </w:r>
      <w:r w:rsidR="00714D98">
        <w:fldChar w:fldCharType="separate"/>
      </w:r>
      <w:r w:rsidR="005363AB" w:rsidRPr="005363AB">
        <w:rPr>
          <w:rFonts w:ascii="Calibri" w:hAnsi="Calibri" w:cs="Calibri"/>
        </w:rPr>
        <w:t>(McEwen, 1978)</w:t>
      </w:r>
      <w:r w:rsidR="00714D98">
        <w:fldChar w:fldCharType="end"/>
      </w:r>
      <w:r>
        <w:t xml:space="preserve"> and, due to their large size, they can swallow large fruits and have a long gut retention time </w:t>
      </w:r>
      <w:r w:rsidR="00EB29F0">
        <w:fldChar w:fldCharType="begin"/>
      </w:r>
      <w:r w:rsidR="005363AB">
        <w:instrText xml:space="preserve"> ADDIN ZOTERO_ITEM CSL_CITATION {"citationID":"ypkfkl2N","properties":{"formattedCitation":"(Clout and Hay, 1989; Wotton and Kelly, 2012)","plainCitation":"(Clout and Hay, 1989; Wotton and Kelly, 2012)","noteIndex":0},"citationItems":[{"id":856,"uris":["http://zotero.org/users/local/z7VYnidG/items/YG7B6R7A"],"uri":["http://zotero.org/users/local/z7VYnidG/items/YG7B6R7A"],"itemData":{"id":856,"type":"article-journal","abstract":"New Zealand's forest plants evolved in the absence of mammalian herbivores, but subject to the attentions of a variety of other animals. Insects are and probably were, the primary folivores, but birds may also have been important. Several extinct birds, notably moas (Dinornithidae), were herbivores, and speculation continues about their impact on the vegetation. Among existing forest birds, both kereru (Hemiphaga novaeseelandiae) and kokako (Callaeas cinerea) can significantly defoliate plants and may have had a greater impact in the past. Beneficial interactions of birds with forest plants include pollination and seed dispersal. Flower visitation by birds has already been reviewed, but the importance of frugivory and seed dispersal by birds has hitherto been given scant regard in New Zealand. About 70% of the woody plants in New Zealand forests have fruits suited for vertebrate dispersal and, of these, most are probably dispersed by birds. The recent extinction of several frugivorous forest birds (e.g., moas, piopio Turnagra capensis, huia Heterolocha acutirostris) and the decline of others (e.g., kokako) has reduced the number of potential seed dispersers, especially for large-fruited species, some of which now depend almost entirely on kereru for seed dispersal. A similar recent loss of potential seed dispersers has occurred throughout Polynesia, but consequent effects on patterns of forest regeneration are unknown.","container-title":"New zealand journal of ecology","language":"en","page":"7","source":"Zotero","title":"The importance of birds as browsers, pollinators and seed dispersers in new zealand forests","volume":"12","author":[{"family":"Clout","given":"M N"},{"family":"Hay","given":"J R"}],"issued":{"date-parts":[["1989"]]}}},{"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Clout and Hay, 1989; Wotton and Kelly, 2012)</w:t>
      </w:r>
      <w:r w:rsidR="00EB29F0">
        <w:fldChar w:fldCharType="end"/>
      </w:r>
      <w:r>
        <w:t xml:space="preserve">. The long gut passage time of the large birds makes it more likely that they disperse seeds further from the parent plant despite the sedentary behaviour of the </w:t>
      </w:r>
      <w:proofErr w:type="spellStart"/>
      <w:r>
        <w:t>kerer</w:t>
      </w:r>
      <w:r w:rsidRPr="64322DCE">
        <w:rPr>
          <w:rFonts w:ascii="Calibri" w:eastAsia="Times New Roman" w:hAnsi="Calibri" w:cs="Times New Roman"/>
          <w:color w:val="000000" w:themeColor="text1"/>
          <w:lang w:eastAsia="en-NZ"/>
        </w:rPr>
        <w:t>ū</w:t>
      </w:r>
      <w:proofErr w:type="spellEnd"/>
      <w:r>
        <w:t xml:space="preserve"> </w:t>
      </w:r>
      <w:r w:rsidR="00EB29F0">
        <w:fldChar w:fldCharType="begin"/>
      </w:r>
      <w:r w:rsidR="005363AB">
        <w:instrText xml:space="preserve"> ADDIN ZOTERO_ITEM CSL_CITATION {"citationID":"Ehravl4L","properties":{"formattedCitation":"(Wotton and Kelly, 2012)","plainCitation":"(Wotton and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Wotton and Kelly, 2012)</w:t>
      </w:r>
      <w:r w:rsidR="00EB29F0">
        <w:fldChar w:fldCharType="end"/>
      </w:r>
      <w:r>
        <w:t xml:space="preserve">. </w:t>
      </w:r>
      <w:proofErr w:type="spellStart"/>
      <w:r w:rsidRPr="64322DCE">
        <w:rPr>
          <w:rFonts w:ascii="Calibri" w:eastAsia="Times New Roman" w:hAnsi="Calibri" w:cs="Times New Roman"/>
          <w:color w:val="000000" w:themeColor="text1"/>
          <w:lang w:eastAsia="en-NZ"/>
        </w:rPr>
        <w:t>Kererū</w:t>
      </w:r>
      <w:proofErr w:type="spellEnd"/>
      <w:r w:rsidRPr="64322DCE">
        <w:rPr>
          <w:rFonts w:ascii="Calibri" w:eastAsia="Times New Roman" w:hAnsi="Calibri" w:cs="Times New Roman"/>
          <w:color w:val="000000" w:themeColor="text1"/>
          <w:lang w:eastAsia="en-NZ"/>
        </w:rPr>
        <w:t xml:space="preserve"> prefer a variety of forest types, including native forest and exotic plantations.</w:t>
      </w:r>
    </w:p>
    <w:p w14:paraId="77FE6478" w14:textId="5E02AAA8" w:rsidR="001F6C7C" w:rsidRDefault="00DC574C" w:rsidP="00EB29F0">
      <w:r>
        <w:t xml:space="preserve">The </w:t>
      </w:r>
      <w:proofErr w:type="spellStart"/>
      <w:r w:rsidRPr="00B07100">
        <w:t>kākā</w:t>
      </w:r>
      <w:proofErr w:type="spellEnd"/>
      <w:r>
        <w:t xml:space="preserve"> is an endemic hole-nesting parrot common throughout Aotea</w:t>
      </w:r>
      <w:r w:rsidR="00A15410">
        <w:t>,</w:t>
      </w:r>
      <w:r>
        <w:t xml:space="preserve"> although nationally classed as </w:t>
      </w:r>
      <w:r w:rsidR="00A15410">
        <w:t xml:space="preserve">an </w:t>
      </w:r>
      <w:r>
        <w:t>at risk, recovering species</w:t>
      </w:r>
      <w:r w:rsidR="00A15410">
        <w:t>.</w:t>
      </w:r>
      <w:r w:rsidR="007C0CDB">
        <w:t xml:space="preserve"> </w:t>
      </w:r>
      <w:r w:rsidR="00A15410">
        <w:t xml:space="preserve">The </w:t>
      </w:r>
      <w:proofErr w:type="spellStart"/>
      <w:r w:rsidR="00A15410" w:rsidRPr="00B07100">
        <w:t>kākā</w:t>
      </w:r>
      <w:proofErr w:type="spellEnd"/>
      <w:r w:rsidR="00A15410">
        <w:t xml:space="preserve"> </w:t>
      </w:r>
      <w:r w:rsidR="007C0CDB">
        <w:t>now occup</w:t>
      </w:r>
      <w:r w:rsidR="00A15410">
        <w:t>ies</w:t>
      </w:r>
      <w:r w:rsidR="007C0CDB">
        <w:t xml:space="preserve"> a fraction of its former range</w:t>
      </w:r>
      <w:r w:rsidR="001F6C7C">
        <w:t xml:space="preserve"> due to predation and </w:t>
      </w:r>
      <w:r w:rsidR="00A15410">
        <w:t>habitat loss</w:t>
      </w:r>
      <w:r w:rsidR="007C0CDB">
        <w:t xml:space="preserve"> </w:t>
      </w:r>
      <w:r w:rsidR="007C0CDB">
        <w:fldChar w:fldCharType="begin"/>
      </w:r>
      <w:r w:rsidR="005363AB">
        <w:instrText xml:space="preserve"> ADDIN ZOTERO_ITEM CSL_CITATION {"citationID":"0SY3dAZW","properties":{"formattedCitation":"(Moorhouse {\\i{}et al.}, 2003)","plainCitation":"(Moorhouse et al., 2003)","noteIndex":0},"citationItems":[{"id":857,"uris":["http://zotero.org/users/local/z7VYnidG/items/GZM3UIWB"],"uri":["http://zotero.org/users/local/z7VYnidG/items/GZM3UIWB"],"itemData":{"id":857,"type":"article-journal","abstract":"The kaka (Nestor meridionalis) is a threatened, endemic New Zealand parrot that is declining primarily because of predation by introduced mammals. Numbers of female kaka surviving to sexual maturity more than compensated for adult female mortality at three sites with predator control but not at three unmanaged sites. Nesting success at the sites with predator control was significantly greater (</w:instrText>
      </w:r>
      <w:r w:rsidR="005363AB">
        <w:rPr>
          <w:rFonts w:ascii="Cambria Math" w:hAnsi="Cambria Math" w:cs="Cambria Math"/>
        </w:rPr>
        <w:instrText>⩾</w:instrText>
      </w:r>
      <w:r w:rsidR="005363AB">
        <w:instrText>80%) than at unmanaged sites (</w:instrText>
      </w:r>
      <w:r w:rsidR="005363AB">
        <w:rPr>
          <w:rFonts w:ascii="Cambria Math" w:hAnsi="Cambria Math" w:cs="Cambria Math"/>
        </w:rPr>
        <w:instrText>⩽</w:instrText>
      </w:r>
      <w:r w:rsidR="005363AB">
        <w:instrText xml:space="preserve">38%) while predation on adult females was significantly less (5% c.f. 65%). Predation was the most common cause of nesting failure at all sites. Stoats (Mustela erminea) appeared to be the main predator, although evidence of possum (Trichosurus vulpecula) predation on eggs, nestlings and nesting females was also found. These results suggest that control of stoats and possums can potentially reverse the decline of the kaka on the main islands of New Zealand.","container-title":"Biological Conservation","DOI":"10.1016/S0006-3207(02)00173-8","ISSN":"0006-3207","issue":"1","journalAbbreviation":"Biological Conservation","language":"en","page":"33-44","source":"ScienceDirect","title":"Control of introduced mammalian predators improves kaka Nestor meridionalis breeding success: reversing the decline of a threatened New Zealand parrot","title-short":"Control of introduced mammalian predators improves kaka Nestor meridionalis breeding success","volume":"110","author":[{"family":"Moorhouse","given":"Ron"},{"family":"Greene","given":"Terry"},{"family":"Dilks","given":"Peter"},{"family":"Powlesland","given":"Ralph"},{"family":"Moran","given":"Les"},{"family":"Taylor","given":"Genevieve"},{"family":"Jones","given":"Alan"},{"family":"Knegtmans","given":"Jaap"},{"family":"Wills","given":"Dave"},{"family":"Pryde","given":"Moira"},{"family":"Fraser","given":"Ian"},{"family":"August","given":"Andrew"},{"family":"August","given":"Claude"}],"issued":{"date-parts":[["2003",3,1]]}}}],"schema":"https://github.com/citation-style-language/schema/raw/master/csl-citation.json"} </w:instrText>
      </w:r>
      <w:r w:rsidR="007C0CDB">
        <w:fldChar w:fldCharType="separate"/>
      </w:r>
      <w:r w:rsidR="005363AB" w:rsidRPr="005363AB">
        <w:rPr>
          <w:rFonts w:ascii="Calibri" w:hAnsi="Calibri" w:cs="Calibri"/>
          <w:szCs w:val="24"/>
        </w:rPr>
        <w:t xml:space="preserve">(Moorhouse </w:t>
      </w:r>
      <w:r w:rsidR="005363AB" w:rsidRPr="005363AB">
        <w:rPr>
          <w:rFonts w:ascii="Calibri" w:hAnsi="Calibri" w:cs="Calibri"/>
          <w:i/>
          <w:iCs/>
          <w:szCs w:val="24"/>
        </w:rPr>
        <w:t>et al.</w:t>
      </w:r>
      <w:r w:rsidR="005363AB" w:rsidRPr="005363AB">
        <w:rPr>
          <w:rFonts w:ascii="Calibri" w:hAnsi="Calibri" w:cs="Calibri"/>
          <w:szCs w:val="24"/>
        </w:rPr>
        <w:t>, 2003)</w:t>
      </w:r>
      <w:r w:rsidR="007C0CDB">
        <w:fldChar w:fldCharType="end"/>
      </w:r>
      <w:r>
        <w:t xml:space="preserve">. Their abundance on </w:t>
      </w:r>
      <w:proofErr w:type="spellStart"/>
      <w:r>
        <w:t>Aeotea</w:t>
      </w:r>
      <w:proofErr w:type="spellEnd"/>
      <w:r>
        <w:t xml:space="preserve"> is likely due to the absence of stoats (</w:t>
      </w:r>
      <w:r w:rsidRPr="00DC574C">
        <w:rPr>
          <w:i/>
          <w:iCs/>
        </w:rPr>
        <w:t>M</w:t>
      </w:r>
      <w:r w:rsidR="003855D3">
        <w:rPr>
          <w:i/>
          <w:iCs/>
        </w:rPr>
        <w:t>.</w:t>
      </w:r>
      <w:r w:rsidRPr="00DC574C">
        <w:rPr>
          <w:i/>
          <w:iCs/>
        </w:rPr>
        <w:t xml:space="preserve"> erminea</w:t>
      </w:r>
      <w:r>
        <w:t>) and Norway rats (</w:t>
      </w:r>
      <w:r w:rsidRPr="00F81363">
        <w:rPr>
          <w:i/>
          <w:iCs/>
        </w:rPr>
        <w:t>R</w:t>
      </w:r>
      <w:r>
        <w:rPr>
          <w:i/>
          <w:iCs/>
        </w:rPr>
        <w:t xml:space="preserve">. </w:t>
      </w:r>
      <w:r w:rsidRPr="00F81363">
        <w:rPr>
          <w:i/>
          <w:iCs/>
        </w:rPr>
        <w:t>norvegicus</w:t>
      </w:r>
      <w:r>
        <w:t>)</w:t>
      </w:r>
      <w:r w:rsidR="00A15410">
        <w:t>,</w:t>
      </w:r>
      <w:r>
        <w:t xml:space="preserve"> to which their nests are vulnerable </w:t>
      </w:r>
      <w:r>
        <w:fldChar w:fldCharType="begin"/>
      </w:r>
      <w:r>
        <w:instrText xml:space="preserve"> ADDIN ZOTERO_ITEM CSL_CITATION {"citationID":"bBbxKjRb","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fldChar w:fldCharType="separate"/>
      </w:r>
      <w:r w:rsidR="005363AB" w:rsidRPr="005363AB">
        <w:rPr>
          <w:rFonts w:ascii="Calibri" w:hAnsi="Calibri" w:cs="Calibri"/>
        </w:rPr>
        <w:t>(Armitage, 2004)</w:t>
      </w:r>
      <w:r>
        <w:fldChar w:fldCharType="end"/>
      </w:r>
      <w:r>
        <w:t>.</w:t>
      </w:r>
    </w:p>
    <w:p w14:paraId="7537FF15" w14:textId="352CE246" w:rsidR="00A15410" w:rsidRDefault="00A15410" w:rsidP="00EB29F0">
      <w:r>
        <w:t xml:space="preserve">The </w:t>
      </w:r>
      <w:proofErr w:type="spellStart"/>
      <w:r w:rsidR="00C10225">
        <w:t>tūī</w:t>
      </w:r>
      <w:proofErr w:type="spellEnd"/>
      <w:r>
        <w:t xml:space="preserve"> is an endemic species common across New Zealand and needs little introduction. Their distinctive calls and white throat feathers make them an easily recognisable New Zealand icon. </w:t>
      </w:r>
      <w:proofErr w:type="spellStart"/>
      <w:r w:rsidR="00C10225">
        <w:t>Tūī</w:t>
      </w:r>
      <w:proofErr w:type="spellEnd"/>
      <w:r>
        <w:t xml:space="preserve"> are honeyeaters feeding primarily on nectar, fruit and invertebrates </w:t>
      </w:r>
      <w:r>
        <w:fldChar w:fldCharType="begin"/>
      </w:r>
      <w:r w:rsidR="005363AB">
        <w:instrText xml:space="preserve"> ADDIN ZOTERO_ITEM CSL_CITATION {"citationID":"y95hmNfc","properties":{"formattedCitation":"(Stewart and Craig, 1985)","plainCitation":"(Stewart and Craig, 1985)","noteIndex":0},"citationItems":[{"id":862,"uris":["http://zotero.org/users/local/z7VYnidG/items/AEX45CNZ"],"uri":["http://zotero.org/users/local/z7VYnidG/items/AEX45CNZ"],"itemData":{"id":862,"type":"article-journal","abstract":"Movements of tui (Prosthetnadera novaeseelandiae) breeding on Tiritiri Matangi Island were followed and related to changes in nectar access. The island has limited nectar sources and birds must move to gain access to nectar year round. All tui leave the island, although the extent and timing of movement varies for different individuals. Tui return for breeding but again the timing of the return varies for individuals. Nectar sources were typically concentrated in both time and space, and access was related to individual asymmetries such as sex, residential status and age. These same asymmetries also relate to the timing of individuals movements, and where individuals nest relative to nectar sources. At concentrated food sources, access was determined by an absolute social hierarchy. Although tui defend exclusive feeding territories, breeding territories are not exclusive and access to nectar is determined by distance to nest site. Such variability in spatial organisation is related to a continuum concept of social organisation.","container-title":"New Zealand Journal of Zoology","DOI":"10.1080/03014223.1985.10428315","ISSN":"0301-4223","issue":"4","note":"publisher: Taylor &amp; Francis\n_eprint: https://doi.org/10.1080/03014223.1985.10428315","page":"664-666","source":"Taylor and Francis+NEJM","title":"Movements, status, access to nectar, and spatial organisation of the tui","volume":"12","author":[{"family":"Stewart","given":"Anne M."},{"family":"Craig","given":"John L."}],"issued":{"date-parts":[["1985",10,1]]}}}],"schema":"https://github.com/citation-style-language/schema/raw/master/csl-citation.json"} </w:instrText>
      </w:r>
      <w:r>
        <w:fldChar w:fldCharType="separate"/>
      </w:r>
      <w:r w:rsidR="005363AB" w:rsidRPr="005363AB">
        <w:rPr>
          <w:rFonts w:ascii="Calibri" w:hAnsi="Calibri" w:cs="Calibri"/>
        </w:rPr>
        <w:t>(Stewart and Craig, 1985)</w:t>
      </w:r>
      <w:r>
        <w:fldChar w:fldCharType="end"/>
      </w:r>
      <w:r>
        <w:t xml:space="preserve">. </w:t>
      </w:r>
      <w:proofErr w:type="spellStart"/>
      <w:r w:rsidR="00C10225">
        <w:t>Tūī</w:t>
      </w:r>
      <w:proofErr w:type="spellEnd"/>
      <w:r>
        <w:t xml:space="preserve"> have complex calls </w:t>
      </w:r>
      <w:r w:rsidR="00FE2521">
        <w:t xml:space="preserve">and </w:t>
      </w:r>
      <w:r>
        <w:t xml:space="preserve">exhibit regional variability in their song, which is similar to that of the bellbird </w:t>
      </w:r>
      <w:r>
        <w:fldChar w:fldCharType="begin"/>
      </w:r>
      <w:r w:rsidR="00336044">
        <w:instrText xml:space="preserve"> ADDIN ZOTERO_ITEM CSL_CITATION {"citationID":"Y0JXkwMW","properties":{"formattedCitation":"(Hill and Ji, 2013; Hill {\\i{}et al.}, 2013)","plainCitation":"(Hill and Ji, 2013; Hill et al., 2013)","noteIndex":0},"citationItems":[{"id":872,"uris":["http://zotero.org/users/local/z7VYnidG/items/PTQN6X8G"],"uri":["http://zotero.org/users/local/z7VYnidG/items/PTQN6X8G"],"itemData":{"id":872,"type":"article-journal","abstract":"Vocalisations are important for territorial defence, mate attraction, and species recognition in many songbirds. Comparative studies on the songs of birds between islands and mainland populations provide insight into the evolution of vocal communication in terms of both ecological and social factors. We compared the vocalisations of tui (Prosthemadera novaeseelandiae novaeseelandiae), an endemic honeyeater from New Zealand’s mainland, with those of a subspecies from the remote Chatham Islands (P. n. chathamensis). Song spectral variables of male long-range ‘broadcasting’ songs differed between mainland and Chatham Island tui populations. Songs recorded from five mainland populations had significantly greater syllable diversity and produced a higher percentage of trills than those from the Chatham Islands. These characteristics have been revealed in past studies as being sexually selected traits positively correlated with male genetic diversity. The acoustic adaptation hypothesis could also help to elucidate the presence of a significantly higher percentage of trill components in the songs of the mainland population, as the mainland study sites in general contained more areas of open vegetation, where trills transmit more effectively than in dense forest, which dominated the sampling sites on the Chatham Islands. Future research into the variation of tui song complexity in relation to population size, geographic isolation, and habitat structure between different mainland sites would provide further insight into links between selective pressures and vocal complexity.","container-title":"New Zealand Journal of Ecology","issue":"2","language":"en","page":"1-10","source":"Zotero","title":"A comparison of vocalisations between mainland tui (Prosthemadera novaeseelandiae novaeseelandiae) and Chatham Island tui (P. n. chathamensis)","volume":"37","author":[{"family":"Hill","given":"Samuel D"},{"family":"Ji","given":"Weihong"},{"family":"Parker","given":"Kevin A"},{"family":"Amiot","given":"Christophe"},{"family":"Wells","given":"Sarah J"}],"issued":{"date-parts":[["2013"]]}}},{"id":876,"uris":["http://zotero.org/users/local/z7VYnidG/items/7QU7TZPL"],"uri":["http://zotero.org/users/local/z7VYnidG/items/7QU7TZPL"],"itemData":{"id":876,"type":"article-journal","language":"en","page":"1-3","source":"Zotero","title":"Microgeographic variation in song phrases of tui (Prosthemadera novaeseelandiae)","author":[{"family":"Hill","given":"Samuel D"},{"family":"Ji","given":"Weihong"}],"issued":{"date-parts":[["2013",7,6]]}}}],"schema":"https://github.com/citation-style-language/schema/raw/master/csl-citation.json"} </w:instrText>
      </w:r>
      <w:r>
        <w:fldChar w:fldCharType="separate"/>
      </w:r>
      <w:r w:rsidR="005363AB" w:rsidRPr="005363AB">
        <w:rPr>
          <w:rFonts w:ascii="Calibri" w:hAnsi="Calibri" w:cs="Calibri"/>
          <w:szCs w:val="24"/>
        </w:rPr>
        <w:t xml:space="preserve">(Hill and Ji, 2013; Hill </w:t>
      </w:r>
      <w:r w:rsidR="005363AB" w:rsidRPr="005363AB">
        <w:rPr>
          <w:rFonts w:ascii="Calibri" w:hAnsi="Calibri" w:cs="Calibri"/>
          <w:i/>
          <w:iCs/>
          <w:szCs w:val="24"/>
        </w:rPr>
        <w:t>et al.</w:t>
      </w:r>
      <w:r w:rsidR="005363AB" w:rsidRPr="005363AB">
        <w:rPr>
          <w:rFonts w:ascii="Calibri" w:hAnsi="Calibri" w:cs="Calibri"/>
          <w:szCs w:val="24"/>
        </w:rPr>
        <w:t>, 2013)</w:t>
      </w:r>
      <w:r>
        <w:fldChar w:fldCharType="end"/>
      </w:r>
      <w:r>
        <w:t xml:space="preserve">. </w:t>
      </w:r>
    </w:p>
    <w:p w14:paraId="324BF5D3" w14:textId="77777777" w:rsidR="00FE2521" w:rsidRDefault="00FE2521" w:rsidP="00EB29F0"/>
    <w:p w14:paraId="0C35B3C6" w14:textId="6F7F37FC" w:rsidR="00FE2521" w:rsidRDefault="00FE2521" w:rsidP="002E0BEC">
      <w:pPr>
        <w:pStyle w:val="Heading2"/>
      </w:pPr>
      <w:bookmarkStart w:id="13" w:name="_Toc75783392"/>
      <w:r>
        <w:t>1.4 – Objectives of the Aotea Bird Count</w:t>
      </w:r>
      <w:bookmarkEnd w:id="13"/>
    </w:p>
    <w:p w14:paraId="033E5DDE" w14:textId="6C97423D" w:rsidR="00FE2521" w:rsidRDefault="64322DCE" w:rsidP="00FE2521">
      <w:pPr>
        <w:keepNext/>
      </w:pPr>
      <w:r>
        <w:t>The ABC is a citizen-science project providing an island-wide assessment of bird species and their locations on Aotea. The ABC is planned to be repeated biannually or annually, building a dataset that can be analysed for changes in species over time. In the long-term, such information will be invaluable in contributing to monitoring the success of management interventions (e.g., pest control), changes in bird populations across the island, and tracking the abundances of key target species.</w:t>
      </w:r>
    </w:p>
    <w:p w14:paraId="5ADCD65B" w14:textId="6A743195" w:rsidR="009F2A4C" w:rsidRDefault="009F2A4C">
      <w:pPr>
        <w:rPr>
          <w:rFonts w:asciiTheme="majorHAnsi" w:eastAsiaTheme="majorEastAsia" w:hAnsiTheme="majorHAnsi" w:cstheme="majorBidi"/>
          <w:color w:val="262626" w:themeColor="text1" w:themeTint="D9"/>
          <w:sz w:val="32"/>
          <w:szCs w:val="32"/>
        </w:rPr>
      </w:pPr>
      <w:r>
        <w:br w:type="page"/>
      </w:r>
    </w:p>
    <w:p w14:paraId="36B778F3" w14:textId="445DBB07" w:rsidR="00275309" w:rsidRPr="009F2A4C" w:rsidRDefault="00526E43" w:rsidP="009F2A4C">
      <w:pPr>
        <w:pStyle w:val="Heading1"/>
      </w:pPr>
      <w:bookmarkStart w:id="14" w:name="_Toc75783393"/>
      <w:r>
        <w:lastRenderedPageBreak/>
        <w:t>2 – Methods</w:t>
      </w:r>
      <w:bookmarkEnd w:id="14"/>
    </w:p>
    <w:p w14:paraId="6E72D165" w14:textId="77777777" w:rsidR="009F2A4C" w:rsidRDefault="009F2A4C" w:rsidP="00526E43">
      <w:pPr>
        <w:pStyle w:val="Heading2"/>
      </w:pPr>
    </w:p>
    <w:p w14:paraId="0CDDA44E" w14:textId="3D4604CE" w:rsidR="00526E43" w:rsidRDefault="00526E43" w:rsidP="002E0BEC">
      <w:pPr>
        <w:pStyle w:val="Heading2"/>
      </w:pPr>
      <w:bookmarkStart w:id="15" w:name="_Toc75783394"/>
      <w:r>
        <w:t>2.2 – Data collection</w:t>
      </w:r>
      <w:bookmarkEnd w:id="15"/>
    </w:p>
    <w:p w14:paraId="11F1DB01" w14:textId="554B5BC1" w:rsidR="00526E43" w:rsidRDefault="64322DCE">
      <w:r>
        <w:t xml:space="preserve">A total of </w:t>
      </w:r>
      <w:commentRangeStart w:id="16"/>
      <w:r>
        <w:t>1</w:t>
      </w:r>
      <w:commentRangeEnd w:id="16"/>
      <w:r w:rsidR="006900FF">
        <w:t>7</w:t>
      </w:r>
      <w:r w:rsidR="00415D63">
        <w:rPr>
          <w:rStyle w:val="CommentReference"/>
        </w:rPr>
        <w:commentReference w:id="16"/>
      </w:r>
      <w:r>
        <w:t xml:space="preserve"> sites across Aotea (Figure 1) were surveyed using the five-minute count method</w:t>
      </w:r>
      <w:r w:rsidR="00714D98">
        <w:t xml:space="preserve"> </w:t>
      </w:r>
      <w:r w:rsidR="00714D98">
        <w:fldChar w:fldCharType="begin"/>
      </w:r>
      <w:r w:rsidR="00336044">
        <w:instrText xml:space="preserve"> ADDIN ZOTERO_ITEM CSL_CITATION {"citationID":"feD2lG8A","properties":{"formattedCitation":"(Hartley, 2012)","plainCitation":"(Hartley, 2012)","noteIndex":0},"citationItems":[{"id":887,"uris":["http://zotero.org/users/local/z7VYnidG/items/CD3THNFC"],"uri":["http://zotero.org/users/local/z7VYnidG/items/CD3THNFC"],"itemData":{"id":887,"type":"article-journal","abstract":"The five-minute bird count (5MBC) method was developed in New Zealand in the early 1970s by the DSIR for monitoring forest birds. The method has been undertaken consistently for nearly 40 years leading to a large resource of counts (over 200 000). These counts are valuable as they often provide our only historical baseline measure of multi-species bird populations in New Zealand forests. Over 120 000 counts are held in the 5MBC database. The method was used between 1973 and 1992 by the DSIR, NZ Wildlife Service and NZ Forest Service to investigate important ecological questions such as which forests are important for which bird species, and whether pest control operations affect bird populations. The method played a role in persuading the government to cease all logging of native forests on public land in New Zealand in 2002. Reviewing 5MBC studies suggests a number of features of the method that should be considered when designing a study including that (1) it is an index not a census method, (2) observer, species behaviour, weather and season can all affect the number of birds detected, (3) counts are habitat- species- and probably year- specific preventing inter-species comparisons, and comparisons of species numbers at different sites if the counts were undertaken in different years. The method is suitable for investigating long term trends but there is likely to be considerable annual variability and a pilot study should be undertaken to investigate the number of counts needed to detect the difference of interest (i.e. power). The Department of Conservation website includes pages that provide resources for counters including standard data recording sheets. At present counters cannot enter their data into the 5MBC database and there is a risk that data from counts will continue to be lost.","container-title":"New Zealand Journal of Ecology","issue":"3","language":"en","page":"1-11","source":"Zotero","title":"Five-minute bird counts in New Zealand","volume":"36","author":[{"family":"Hartley","given":"Lynette J"}],"issued":{"date-parts":[["2012"]]}}}],"schema":"https://github.com/citation-style-language/schema/raw/master/csl-citation.json"} </w:instrText>
      </w:r>
      <w:r w:rsidR="00714D98">
        <w:fldChar w:fldCharType="separate"/>
      </w:r>
      <w:r w:rsidR="005363AB" w:rsidRPr="005363AB">
        <w:rPr>
          <w:rFonts w:ascii="Calibri" w:hAnsi="Calibri" w:cs="Calibri"/>
        </w:rPr>
        <w:t>(Hartley, 2012)</w:t>
      </w:r>
      <w:r w:rsidR="00714D98">
        <w:fldChar w:fldCharType="end"/>
      </w:r>
      <w:r>
        <w:t xml:space="preserve"> for the bird species present. Each of the 1</w:t>
      </w:r>
      <w:r w:rsidR="006900FF">
        <w:t>7</w:t>
      </w:r>
      <w:r>
        <w:t xml:space="preserve"> sites consisted of 4-5 survey locations approximately 200 metres apart and was surveyed twice with at least a one-hour interval between replicates. Information on the local conditions (wind, rain, noise and temperature) were recorded for each of the two replicates. Groups of up to three observers undertook the surveys with at least one person trained in bird identification. At each point in the site, the species, number of birds</w:t>
      </w:r>
      <w:r w:rsidR="00714D98">
        <w:t xml:space="preserve"> seen or heard</w:t>
      </w:r>
      <w:r>
        <w:t xml:space="preserve">, and distance from the observers (inside or outside of a 25-metre radius) were recorded for five minutes. Counting started after two minutes of silence to reduce the disturbance caused by the observers. Additional data on birds flying overhead or observed between the survey locations were also recorded. </w:t>
      </w:r>
    </w:p>
    <w:p w14:paraId="774F5B5C" w14:textId="1B78171A" w:rsidR="00684397" w:rsidRDefault="0007251F" w:rsidP="00DC6E56">
      <w:pPr>
        <w:keepNext/>
        <w:jc w:val="center"/>
      </w:pPr>
      <w:r>
        <w:rPr>
          <w:noProof/>
        </w:rPr>
        <w:drawing>
          <wp:inline distT="0" distB="0" distL="0" distR="0" wp14:anchorId="77723B28" wp14:editId="26965FCB">
            <wp:extent cx="4396287" cy="5178056"/>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2820" r="13538"/>
                    <a:stretch/>
                  </pic:blipFill>
                  <pic:spPr bwMode="auto">
                    <a:xfrm>
                      <a:off x="0" y="0"/>
                      <a:ext cx="4415318" cy="5200471"/>
                    </a:xfrm>
                    <a:prstGeom prst="rect">
                      <a:avLst/>
                    </a:prstGeom>
                    <a:noFill/>
                    <a:ln>
                      <a:noFill/>
                    </a:ln>
                    <a:extLst>
                      <a:ext uri="{53640926-AAD7-44D8-BBD7-CCE9431645EC}">
                        <a14:shadowObscured xmlns:a14="http://schemas.microsoft.com/office/drawing/2010/main"/>
                      </a:ext>
                    </a:extLst>
                  </pic:spPr>
                </pic:pic>
              </a:graphicData>
            </a:graphic>
          </wp:inline>
        </w:drawing>
      </w:r>
    </w:p>
    <w:p w14:paraId="5BCFFF33" w14:textId="475A7995" w:rsidR="00526E43" w:rsidRPr="00E03465" w:rsidRDefault="00684397" w:rsidP="009F2A4C">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31025C">
        <w:rPr>
          <w:noProof/>
          <w:color w:val="auto"/>
          <w:sz w:val="20"/>
          <w:szCs w:val="20"/>
        </w:rPr>
        <w:t>1</w:t>
      </w:r>
      <w:r w:rsidRPr="00E03465">
        <w:rPr>
          <w:color w:val="auto"/>
          <w:sz w:val="20"/>
          <w:szCs w:val="20"/>
        </w:rPr>
        <w:fldChar w:fldCharType="end"/>
      </w:r>
      <w:r w:rsidRPr="00E03465">
        <w:rPr>
          <w:color w:val="auto"/>
          <w:sz w:val="20"/>
          <w:szCs w:val="20"/>
        </w:rPr>
        <w:t xml:space="preserve">: Locations of the </w:t>
      </w:r>
      <w:r w:rsidR="006900FF">
        <w:rPr>
          <w:color w:val="auto"/>
          <w:sz w:val="20"/>
          <w:szCs w:val="20"/>
        </w:rPr>
        <w:t>17</w:t>
      </w:r>
      <w:r w:rsidRPr="00E03465">
        <w:rPr>
          <w:color w:val="auto"/>
          <w:sz w:val="20"/>
          <w:szCs w:val="20"/>
        </w:rPr>
        <w:t xml:space="preserve"> </w:t>
      </w:r>
      <w:r w:rsidR="006D1FEC" w:rsidRPr="00E03465">
        <w:rPr>
          <w:color w:val="auto"/>
          <w:sz w:val="20"/>
          <w:szCs w:val="20"/>
        </w:rPr>
        <w:t>sites</w:t>
      </w:r>
      <w:r w:rsidRPr="00E03465">
        <w:rPr>
          <w:color w:val="auto"/>
          <w:sz w:val="20"/>
          <w:szCs w:val="20"/>
        </w:rPr>
        <w:t xml:space="preserve"> surveyed in 2020 on Aotea, Great Barrier Island.</w:t>
      </w:r>
    </w:p>
    <w:p w14:paraId="526B7436" w14:textId="07A81A4D" w:rsidR="00C33CD8" w:rsidRDefault="64322DCE">
      <w:r>
        <w:t xml:space="preserve">Bird names are reported as recorded by the observers with preference to the </w:t>
      </w:r>
      <w:proofErr w:type="spellStart"/>
      <w:r>
        <w:t>Te</w:t>
      </w:r>
      <w:proofErr w:type="spellEnd"/>
      <w:r>
        <w:t xml:space="preserve"> </w:t>
      </w:r>
      <w:proofErr w:type="spellStart"/>
      <w:r>
        <w:t>reo</w:t>
      </w:r>
      <w:proofErr w:type="spellEnd"/>
      <w:r>
        <w:t xml:space="preserve"> Māori name if both the European and Māori names were recorded. A list of bird names including their Māori, Latin, and European names can be found in Appendix A.</w:t>
      </w:r>
    </w:p>
    <w:p w14:paraId="1237519F" w14:textId="42332422" w:rsidR="00526E43" w:rsidRDefault="00526E43" w:rsidP="002E0BEC">
      <w:pPr>
        <w:pStyle w:val="Heading2"/>
      </w:pPr>
      <w:bookmarkStart w:id="17" w:name="_Toc75783395"/>
      <w:r>
        <w:lastRenderedPageBreak/>
        <w:t>2.3 – Analysis</w:t>
      </w:r>
      <w:bookmarkEnd w:id="17"/>
    </w:p>
    <w:p w14:paraId="4858EBD0" w14:textId="68CD0599" w:rsidR="003401A7" w:rsidRDefault="64322DCE">
      <w:r>
        <w:t xml:space="preserve">A range of analyses were used to assess the diversity across the island and differences among sites. </w:t>
      </w:r>
      <w:r w:rsidR="00714D98">
        <w:t xml:space="preserve">Analyses are conducted on observations including both the seen and heard birds identified by the surveyors. </w:t>
      </w:r>
      <w:r>
        <w:t>Some records of unknown species or species not identified to the species level (e.g., ‘finch’) are filtered from the data. Data were analysed at the island-level, site-level, and for differences among sites:</w:t>
      </w:r>
    </w:p>
    <w:p w14:paraId="7172FE62" w14:textId="5AFCB5B1" w:rsidR="004A521C" w:rsidRDefault="64322DCE" w:rsidP="00BC5B52">
      <w:pPr>
        <w:pStyle w:val="ListParagraph"/>
        <w:numPr>
          <w:ilvl w:val="0"/>
          <w:numId w:val="2"/>
        </w:numPr>
      </w:pPr>
      <w:r>
        <w:t>First, total bird counts were calculated across the island by summing the counts of each species across all sites.</w:t>
      </w:r>
    </w:p>
    <w:p w14:paraId="7F5E4E34" w14:textId="7BB49D7E" w:rsidR="002A4B30" w:rsidRDefault="00A118C9" w:rsidP="00BC5B52">
      <w:pPr>
        <w:pStyle w:val="ListParagraph"/>
        <w:numPr>
          <w:ilvl w:val="0"/>
          <w:numId w:val="2"/>
        </w:numPr>
      </w:pPr>
      <w:r>
        <w:t>Secondly</w:t>
      </w:r>
      <w:r w:rsidR="00A63386">
        <w:t>,</w:t>
      </w:r>
      <w:r w:rsidR="002A4B30">
        <w:t xml:space="preserve"> bird counts were analysed at ea</w:t>
      </w:r>
      <w:r w:rsidR="00413128">
        <w:t>c</w:t>
      </w:r>
      <w:r w:rsidR="002A4B30">
        <w:t>h site</w:t>
      </w:r>
      <w:r w:rsidR="00413128">
        <w:t xml:space="preserve"> by calculating </w:t>
      </w:r>
      <w:r w:rsidR="00413128" w:rsidRPr="00413128">
        <w:t>species richness</w:t>
      </w:r>
      <w:r w:rsidR="00413128">
        <w:t xml:space="preserve"> and</w:t>
      </w:r>
      <w:r w:rsidR="00413128" w:rsidRPr="00413128">
        <w:t xml:space="preserve"> diversity</w:t>
      </w:r>
      <w:r w:rsidR="00CA00FA">
        <w:t>. Additiona</w:t>
      </w:r>
      <w:r w:rsidR="00DF4EEA">
        <w:t>l</w:t>
      </w:r>
      <w:r w:rsidR="00CA00FA">
        <w:t xml:space="preserve">ly, </w:t>
      </w:r>
      <w:r w:rsidR="00DF4EEA">
        <w:t xml:space="preserve">the occurrence and abundance </w:t>
      </w:r>
      <w:r w:rsidR="00DF4EEA" w:rsidRPr="00DF4EEA">
        <w:t>of the four target species (</w:t>
      </w:r>
      <w:proofErr w:type="spellStart"/>
      <w:r w:rsidR="00714D98">
        <w:t>k</w:t>
      </w:r>
      <w:r w:rsidR="00C10225">
        <w:t>ākāriki</w:t>
      </w:r>
      <w:proofErr w:type="spellEnd"/>
      <w:r w:rsidR="00DF4EEA" w:rsidRPr="00DF4EEA">
        <w:t xml:space="preserve">, </w:t>
      </w:r>
      <w:proofErr w:type="spellStart"/>
      <w:r w:rsidR="00714D98">
        <w:t>k</w:t>
      </w:r>
      <w:r w:rsidR="00C10225">
        <w:t>ākā</w:t>
      </w:r>
      <w:proofErr w:type="spellEnd"/>
      <w:r w:rsidR="00DF4EEA" w:rsidRPr="00DF4EEA">
        <w:t xml:space="preserve">, </w:t>
      </w:r>
      <w:proofErr w:type="spellStart"/>
      <w:r w:rsidR="00714D98">
        <w:t>t</w:t>
      </w:r>
      <w:r w:rsidR="00C10225">
        <w:t>ūī</w:t>
      </w:r>
      <w:proofErr w:type="spellEnd"/>
      <w:r w:rsidR="00DF4EEA" w:rsidRPr="00DF4EEA">
        <w:t xml:space="preserve"> and </w:t>
      </w:r>
      <w:proofErr w:type="spellStart"/>
      <w:r w:rsidR="00714D98">
        <w:t>k</w:t>
      </w:r>
      <w:r w:rsidR="00C10225">
        <w:t>ererū</w:t>
      </w:r>
      <w:proofErr w:type="spellEnd"/>
      <w:r w:rsidR="00DF4EEA" w:rsidRPr="00DF4EEA">
        <w:t>)</w:t>
      </w:r>
      <w:r w:rsidR="00DF4EEA">
        <w:t xml:space="preserve"> </w:t>
      </w:r>
      <w:r w:rsidR="00035508">
        <w:t>are</w:t>
      </w:r>
      <w:r w:rsidR="00DF4EEA">
        <w:t xml:space="preserve"> shown for each site.</w:t>
      </w:r>
    </w:p>
    <w:p w14:paraId="362B12B9" w14:textId="2D846574" w:rsidR="008977C6" w:rsidRDefault="00587C3F" w:rsidP="00BC5B52">
      <w:pPr>
        <w:pStyle w:val="ListParagraph"/>
        <w:numPr>
          <w:ilvl w:val="0"/>
          <w:numId w:val="2"/>
        </w:numPr>
      </w:pPr>
      <w:r>
        <w:t>Finally</w:t>
      </w:r>
      <w:r w:rsidR="0031222B">
        <w:t>,</w:t>
      </w:r>
      <w:r>
        <w:t xml:space="preserve"> the </w:t>
      </w:r>
      <w:r w:rsidR="0031222B">
        <w:t>dissimilarity</w:t>
      </w:r>
      <w:r w:rsidR="00667A34">
        <w:t xml:space="preserve"> among the site</w:t>
      </w:r>
      <w:r w:rsidR="00DF4EEA">
        <w:t>s</w:t>
      </w:r>
      <w:r w:rsidR="000476AC">
        <w:t xml:space="preserve"> was calculated </w:t>
      </w:r>
      <w:r w:rsidR="00E729F1">
        <w:t>from</w:t>
      </w:r>
      <w:r w:rsidR="00667A34">
        <w:t xml:space="preserve"> </w:t>
      </w:r>
      <w:r w:rsidR="0031222B">
        <w:t>difference</w:t>
      </w:r>
      <w:r w:rsidR="000476AC">
        <w:t>s</w:t>
      </w:r>
      <w:r w:rsidR="0031222B">
        <w:t xml:space="preserve"> in their species composition.</w:t>
      </w:r>
    </w:p>
    <w:p w14:paraId="06DC5B26" w14:textId="2A43CD32" w:rsidR="00614BE9" w:rsidRDefault="64322DCE">
      <w:r>
        <w:t xml:space="preserve">All analyses are conducted in R version 4.1.0 </w:t>
      </w:r>
      <w:r w:rsidR="00A218BA">
        <w:fldChar w:fldCharType="begin"/>
      </w:r>
      <w:r w:rsidR="00A218BA">
        <w:instrText xml:space="preserve"> ADDIN ZOTERO_ITEM CSL_CITATION {"citationID":"nqBGDHcO","properties":{"formattedCitation":"(R Core Team, 2021)","plainCitation":"(R Core Team, 2021)","noteIndex":0},"citationItems":[{"id":793,"uris":["http://zotero.org/users/local/z7VYnidG/items/5SCAZT4K"],"uri":["http://zotero.org/users/local/z7VYnidG/items/5SCAZT4K"],"itemData":{"id":793,"type":"report","event-place":"Vienna, Austria","genre":"manual","note":"tex.organization: 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218BA">
        <w:fldChar w:fldCharType="separate"/>
      </w:r>
      <w:r w:rsidR="005363AB" w:rsidRPr="005363AB">
        <w:rPr>
          <w:rFonts w:ascii="Calibri" w:hAnsi="Calibri" w:cs="Calibri"/>
        </w:rPr>
        <w:t>(R Core Team, 2021)</w:t>
      </w:r>
      <w:r w:rsidR="00A218BA">
        <w:fldChar w:fldCharType="end"/>
      </w:r>
      <w:r>
        <w:t>.</w:t>
      </w:r>
      <w:r w:rsidR="00A81F71">
        <w:t xml:space="preserve"> The vegan package </w:t>
      </w:r>
      <w:r w:rsidR="00A81F71">
        <w:fldChar w:fldCharType="begin"/>
      </w:r>
      <w:r w:rsidR="00336044">
        <w:instrText xml:space="preserve"> ADDIN ZOTERO_ITEM CSL_CITATION {"citationID":"XYmuAj0s","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12","source":"Zotero","title":"Vegan: ecological diversity","author":[{"family":"Oksanen","given":"Jari"}],"issued":{"date-parts":[["2020"]]}}}],"schema":"https://github.com/citation-style-language/schema/raw/master/csl-citation.json"} </w:instrText>
      </w:r>
      <w:r w:rsidR="00A81F71">
        <w:fldChar w:fldCharType="separate"/>
      </w:r>
      <w:r w:rsidR="005363AB" w:rsidRPr="005363AB">
        <w:rPr>
          <w:rFonts w:ascii="Calibri" w:hAnsi="Calibri" w:cs="Calibri"/>
        </w:rPr>
        <w:t>(Oksanen, 2020)</w:t>
      </w:r>
      <w:r w:rsidR="00A81F71">
        <w:fldChar w:fldCharType="end"/>
      </w:r>
      <w:r w:rsidR="00A81F71">
        <w:t xml:space="preserve"> is used to calculate the Bray-Curtis index and Shannon’s diversity index (described below)</w:t>
      </w:r>
      <w:r>
        <w:t>.</w:t>
      </w:r>
      <w:r w:rsidR="00D4159B">
        <w:t xml:space="preserve"> The data and scripts used in this report are reproducible and stored on a public repository (available at </w:t>
      </w:r>
      <w:r w:rsidR="005044ED">
        <w:t>10.17608/k6.auckland.15087717</w:t>
      </w:r>
      <w:r w:rsidR="00D4159B">
        <w:t>).</w:t>
      </w:r>
    </w:p>
    <w:p w14:paraId="64315640" w14:textId="77777777" w:rsidR="00A218BA" w:rsidRDefault="00A218BA"/>
    <w:p w14:paraId="7FE68A4F" w14:textId="3B50E076" w:rsidR="00FE74D9" w:rsidRPr="00FE74D9" w:rsidRDefault="00E40084" w:rsidP="00FE2521">
      <w:pPr>
        <w:pStyle w:val="Heading3"/>
      </w:pPr>
      <w:bookmarkStart w:id="18" w:name="_Toc75783396"/>
      <w:r>
        <w:t>Richness and d</w:t>
      </w:r>
      <w:r w:rsidRPr="00E40084">
        <w:t>iversity</w:t>
      </w:r>
      <w:bookmarkEnd w:id="18"/>
    </w:p>
    <w:p w14:paraId="442761A3" w14:textId="09E76427" w:rsidR="0022607F" w:rsidRDefault="64322DCE">
      <w:r>
        <w:t xml:space="preserve">For each of the </w:t>
      </w:r>
      <w:r w:rsidR="006900FF">
        <w:t>17</w:t>
      </w:r>
      <w:r>
        <w:t xml:space="preserve"> sites, the richness and diversity of species present were calculated. Species richness is simply the number of species present, while species diversity considers the species relative abundances. Species diversity is calculated using Shannon’s H index. </w:t>
      </w:r>
      <w:r w:rsidR="00EA1C39">
        <w:t>Species</w:t>
      </w:r>
      <w:r>
        <w:t>, richness and diversity are mapped to Aotea by site to visualise the results.</w:t>
      </w:r>
      <w:r w:rsidR="00EA1C39">
        <w:t xml:space="preserve"> Additionally, a visual comparison between the 2019 and 2020 count data is shown for species richness and diversity.</w:t>
      </w:r>
    </w:p>
    <w:p w14:paraId="001E49A6" w14:textId="28BFDB39" w:rsidR="00CC5ABB" w:rsidRDefault="00CC5ABB"/>
    <w:p w14:paraId="0740CAA4" w14:textId="73346C99" w:rsidR="00FE74D9" w:rsidRDefault="00FE74D9" w:rsidP="00FE2521">
      <w:pPr>
        <w:pStyle w:val="Heading3"/>
      </w:pPr>
      <w:bookmarkStart w:id="19" w:name="_Toc75783397"/>
      <w:r>
        <w:t>Total count and target species</w:t>
      </w:r>
      <w:bookmarkEnd w:id="19"/>
    </w:p>
    <w:p w14:paraId="3D3728A9" w14:textId="29A587A8" w:rsidR="00FE74D9" w:rsidRDefault="64322DCE" w:rsidP="00FE74D9">
      <w:r>
        <w:t xml:space="preserve">For each of the </w:t>
      </w:r>
      <w:r w:rsidR="006900FF">
        <w:t>17</w:t>
      </w:r>
      <w:r>
        <w:t xml:space="preserve"> sites, the total bird count</w:t>
      </w:r>
      <w:r w:rsidR="00E96C27">
        <w:t xml:space="preserve"> (</w:t>
      </w:r>
      <w:r w:rsidR="00714D98">
        <w:t xml:space="preserve">i.e., </w:t>
      </w:r>
      <w:r w:rsidR="00E96C27">
        <w:t>number of individuals)</w:t>
      </w:r>
      <w:r>
        <w:t xml:space="preserve"> and the counts of the four target species (</w:t>
      </w:r>
      <w:proofErr w:type="spellStart"/>
      <w:r w:rsidR="000E006D">
        <w:t>k</w:t>
      </w:r>
      <w:r>
        <w:t>ākāriki</w:t>
      </w:r>
      <w:proofErr w:type="spellEnd"/>
      <w:r>
        <w:t xml:space="preserve">, </w:t>
      </w:r>
      <w:proofErr w:type="spellStart"/>
      <w:r w:rsidR="000E006D">
        <w:t>k</w:t>
      </w:r>
      <w:r>
        <w:t>ākā</w:t>
      </w:r>
      <w:proofErr w:type="spellEnd"/>
      <w:r>
        <w:t xml:space="preserve">, </w:t>
      </w:r>
      <w:proofErr w:type="spellStart"/>
      <w:r w:rsidR="000E006D">
        <w:t>t</w:t>
      </w:r>
      <w:r>
        <w:t>ūī</w:t>
      </w:r>
      <w:proofErr w:type="spellEnd"/>
      <w:r>
        <w:t xml:space="preserve"> and </w:t>
      </w:r>
      <w:proofErr w:type="spellStart"/>
      <w:r w:rsidR="000E006D">
        <w:t>k</w:t>
      </w:r>
      <w:r>
        <w:t>ererū</w:t>
      </w:r>
      <w:proofErr w:type="spellEnd"/>
      <w:r>
        <w:t>) were calculated. Count data mapped onto Aotea provide an overall picture of the bird abundance at each site, complementing richness and diversity measures.</w:t>
      </w:r>
    </w:p>
    <w:p w14:paraId="5199D066" w14:textId="14DCABEE" w:rsidR="000D3934" w:rsidRDefault="000D3934" w:rsidP="00FE74D9"/>
    <w:p w14:paraId="7843ABD3" w14:textId="6ACA46F8" w:rsidR="00CC5ABB" w:rsidRDefault="64322DCE" w:rsidP="00FE2521">
      <w:pPr>
        <w:pStyle w:val="Heading3"/>
      </w:pPr>
      <w:bookmarkStart w:id="20" w:name="_Toc75783398"/>
      <w:r>
        <w:t>Hierarchical cluster analysis</w:t>
      </w:r>
      <w:bookmarkEnd w:id="20"/>
    </w:p>
    <w:p w14:paraId="24013130" w14:textId="757BA627" w:rsidR="00526E43" w:rsidRDefault="64322DCE">
      <w:r>
        <w:t xml:space="preserve">Additionally, we are interested in how different the species composition is among the sites. The Bray-Curtis dissimilarity index is commonly used in ecology to quantify the difference between sites based on their species composition </w:t>
      </w:r>
      <w:r w:rsidR="00C31B2B">
        <w:fldChar w:fldCharType="begin"/>
      </w:r>
      <w:r w:rsidR="005363AB">
        <w:instrText xml:space="preserve"> ADDIN ZOTERO_ITEM CSL_CITATION {"citationID":"B9zEmTzU","properties":{"formattedCitation":"(Faith, Minchin and Belbin, 1987)","plainCitation":"(Faith, Minchin and Belbin, 1987)","noteIndex":0},"citationItems":[{"id":832,"uris":["http://zotero.org/users/local/z7VYnidG/items/A77HTBVT"],"uri":["http://zotero.org/users/local/z7VYnidG/items/A77HTBVT"],"itemData":{"id":832,"type":"article-journal","abstract":"The robustness of quantitative measures of compositional dissimilarity between sites was evaluated using extensive computer simulations of species' abundance patterns over one and two dimensional configurations of sample sites in ecological space. Robustness was equated with the strength over a range of models, of the linear and monotonic (rank-order) relationship between the compositional dissimilarities and the corresponding Euclidean distances between sites measured in the ecological space. The range of models reflected different assumptions about species' response curve shape, sampling pattern of sites, noise level of the data, species' interactions, trends in total site abundance, and beta diversity of gradients.","container-title":"Vegetatio","DOI":"10.1007/BF00038687","ISSN":"1573-5052","issue":"1","journalAbbreviation":"Vegetatio","language":"en","page":"57-68","source":"Springer Link","title":"Compositional dissimilarity as a robust measure of ecological distance","volume":"69","author":[{"family":"Faith","given":"Daniel P."},{"family":"Minchin","given":"Peter R."},{"family":"Belbin","given":"Lee"}],"issued":{"date-parts":[["1987",4,1]]}}}],"schema":"https://github.com/citation-style-language/schema/raw/master/csl-citation.json"} </w:instrText>
      </w:r>
      <w:r w:rsidR="00C31B2B">
        <w:fldChar w:fldCharType="separate"/>
      </w:r>
      <w:r w:rsidR="005363AB" w:rsidRPr="005363AB">
        <w:rPr>
          <w:rFonts w:ascii="Calibri" w:hAnsi="Calibri" w:cs="Calibri"/>
        </w:rPr>
        <w:t>(Faith, Minchin and Belbin, 1987)</w:t>
      </w:r>
      <w:r w:rsidR="00C31B2B">
        <w:fldChar w:fldCharType="end"/>
      </w:r>
      <w:r>
        <w:t>. Hierarchical cluster analysis</w:t>
      </w:r>
      <w:r w:rsidR="00E96C27">
        <w:t xml:space="preserve"> </w:t>
      </w:r>
      <w:r>
        <w:t>groups (classifies) sites into units based on their similarity. To group the data into clusters, the unweighted pair group method with arithmetic mean method is used. In short, hierarchical cluster analysis is a bottom-up clustering method that groups the most similar sites successively until all of them have been grouped.</w:t>
      </w:r>
    </w:p>
    <w:p w14:paraId="13F45C31" w14:textId="77777777" w:rsidR="00764A65" w:rsidRDefault="00764A65"/>
    <w:p w14:paraId="1154FD8D" w14:textId="77777777" w:rsidR="001F6504" w:rsidRDefault="001F6504">
      <w:pPr>
        <w:rPr>
          <w:rFonts w:asciiTheme="majorHAnsi" w:eastAsiaTheme="majorEastAsia" w:hAnsiTheme="majorHAnsi" w:cstheme="majorBidi"/>
          <w:color w:val="262626" w:themeColor="text1" w:themeTint="D9"/>
          <w:sz w:val="32"/>
          <w:szCs w:val="32"/>
        </w:rPr>
      </w:pPr>
      <w:r>
        <w:br w:type="page"/>
      </w:r>
    </w:p>
    <w:p w14:paraId="7761312A" w14:textId="25859940" w:rsidR="00526E43" w:rsidRDefault="00526E43" w:rsidP="00526E43">
      <w:pPr>
        <w:pStyle w:val="Heading1"/>
      </w:pPr>
      <w:bookmarkStart w:id="21" w:name="_Toc75783399"/>
      <w:r>
        <w:lastRenderedPageBreak/>
        <w:t>3 – Results</w:t>
      </w:r>
      <w:bookmarkEnd w:id="21"/>
    </w:p>
    <w:p w14:paraId="504FC50F" w14:textId="77777777" w:rsidR="001F6504" w:rsidRDefault="001F6504" w:rsidP="00526E43">
      <w:pPr>
        <w:pStyle w:val="Heading2"/>
      </w:pPr>
    </w:p>
    <w:p w14:paraId="09116B13" w14:textId="3EFE0943" w:rsidR="00526E43" w:rsidRDefault="00526E43" w:rsidP="002E0BEC">
      <w:pPr>
        <w:pStyle w:val="Heading2"/>
      </w:pPr>
      <w:bookmarkStart w:id="22" w:name="_Toc75783400"/>
      <w:r>
        <w:t>3.1 – Overall observations</w:t>
      </w:r>
      <w:bookmarkEnd w:id="22"/>
    </w:p>
    <w:p w14:paraId="04FD0792" w14:textId="6E631E76" w:rsidR="00526E43" w:rsidRDefault="64322DCE">
      <w:r>
        <w:t xml:space="preserve">Across the </w:t>
      </w:r>
      <w:r w:rsidR="006900FF">
        <w:t>17</w:t>
      </w:r>
      <w:r>
        <w:t xml:space="preserve"> sites, </w:t>
      </w:r>
      <w:r w:rsidR="001D54BA">
        <w:t>2,373</w:t>
      </w:r>
      <w:commentRangeStart w:id="23"/>
      <w:commentRangeStart w:id="24"/>
      <w:commentRangeEnd w:id="23"/>
      <w:r w:rsidR="001A18EA">
        <w:rPr>
          <w:rStyle w:val="CommentReference"/>
        </w:rPr>
        <w:commentReference w:id="23"/>
      </w:r>
      <w:commentRangeEnd w:id="24"/>
      <w:r w:rsidR="001A18EA">
        <w:rPr>
          <w:rStyle w:val="CommentReference"/>
        </w:rPr>
        <w:commentReference w:id="24"/>
      </w:r>
      <w:r>
        <w:t xml:space="preserve"> individuals were counted and identified </w:t>
      </w:r>
      <w:r w:rsidR="00070DBA">
        <w:t>from</w:t>
      </w:r>
      <w:r>
        <w:t xml:space="preserve"> </w:t>
      </w:r>
      <w:r w:rsidR="006900FF">
        <w:t>42</w:t>
      </w:r>
      <w:r>
        <w:t xml:space="preserve"> species (excluding some unknown or unidentified to the species level). Of the </w:t>
      </w:r>
      <w:r w:rsidR="006900FF">
        <w:t>42</w:t>
      </w:r>
      <w:r>
        <w:t xml:space="preserve"> identified species, </w:t>
      </w:r>
      <w:r w:rsidR="006900FF">
        <w:t>27</w:t>
      </w:r>
      <w:r>
        <w:t xml:space="preserve"> were either native or endemic, with the most abundant species on the island </w:t>
      </w:r>
      <w:bookmarkStart w:id="25" w:name="_Hlk75805557"/>
      <w:r>
        <w:t xml:space="preserve">being </w:t>
      </w:r>
      <w:proofErr w:type="spellStart"/>
      <w:r w:rsidR="00E96C27">
        <w:t>k</w:t>
      </w:r>
      <w:r>
        <w:t>ākā</w:t>
      </w:r>
      <w:proofErr w:type="spellEnd"/>
      <w:r>
        <w:t xml:space="preserve">, </w:t>
      </w:r>
      <w:proofErr w:type="spellStart"/>
      <w:r w:rsidR="00E96C27">
        <w:t>t</w:t>
      </w:r>
      <w:r>
        <w:t>ūī</w:t>
      </w:r>
      <w:proofErr w:type="spellEnd"/>
      <w:r>
        <w:t xml:space="preserve">, </w:t>
      </w:r>
      <w:r w:rsidR="00E96C27">
        <w:t>g</w:t>
      </w:r>
      <w:r>
        <w:t xml:space="preserve">rey warbler, </w:t>
      </w:r>
      <w:r w:rsidR="00E96C27">
        <w:t>k</w:t>
      </w:r>
      <w:r>
        <w:t xml:space="preserve">ingfisher and </w:t>
      </w:r>
      <w:r w:rsidR="00E96C27">
        <w:t>f</w:t>
      </w:r>
      <w:r>
        <w:t>antail</w:t>
      </w:r>
      <w:bookmarkEnd w:id="25"/>
      <w:r>
        <w:t xml:space="preserve"> (Figure 2).  The figure below shows the 25 most abundant species on Aotea; the counts of all </w:t>
      </w:r>
      <w:r w:rsidR="006900FF">
        <w:t>42</w:t>
      </w:r>
      <w:r>
        <w:t xml:space="preserve"> identified species are in Appendix B. </w:t>
      </w:r>
    </w:p>
    <w:p w14:paraId="71659671" w14:textId="77777777" w:rsidR="001C4A48" w:rsidRDefault="001C4A48"/>
    <w:p w14:paraId="2F6BEB87" w14:textId="04C22997" w:rsidR="00526E43" w:rsidRDefault="0007251F" w:rsidP="00526E43">
      <w:pPr>
        <w:keepNext/>
      </w:pPr>
      <w:r>
        <w:rPr>
          <w:noProof/>
        </w:rPr>
        <w:drawing>
          <wp:inline distT="0" distB="0" distL="0" distR="0" wp14:anchorId="486E5D58" wp14:editId="1C5F07FD">
            <wp:extent cx="5486400" cy="5486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A895C1C" w14:textId="5E3A863D" w:rsidR="00526E43" w:rsidRPr="00E03465" w:rsidRDefault="00526E43" w:rsidP="00526E43">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31025C">
        <w:rPr>
          <w:noProof/>
          <w:color w:val="auto"/>
          <w:sz w:val="20"/>
          <w:szCs w:val="20"/>
        </w:rPr>
        <w:t>2</w:t>
      </w:r>
      <w:r w:rsidRPr="00E03465">
        <w:rPr>
          <w:color w:val="auto"/>
          <w:sz w:val="20"/>
          <w:szCs w:val="20"/>
        </w:rPr>
        <w:fldChar w:fldCharType="end"/>
      </w:r>
      <w:r w:rsidRPr="00E03465">
        <w:rPr>
          <w:color w:val="auto"/>
          <w:sz w:val="20"/>
          <w:szCs w:val="20"/>
        </w:rPr>
        <w:t xml:space="preserve">: Total counts of the 25 most frequently observed (seen or heard) </w:t>
      </w:r>
      <w:r w:rsidRPr="00E03465">
        <w:rPr>
          <w:noProof/>
          <w:color w:val="auto"/>
          <w:sz w:val="20"/>
          <w:szCs w:val="20"/>
        </w:rPr>
        <w:t xml:space="preserve"> across all sites.</w:t>
      </w:r>
      <w:r w:rsidR="0053382A">
        <w:rPr>
          <w:noProof/>
          <w:color w:val="auto"/>
          <w:sz w:val="20"/>
          <w:szCs w:val="20"/>
        </w:rPr>
        <w:t xml:space="preserve"> A total of </w:t>
      </w:r>
      <w:r w:rsidR="006900FF">
        <w:rPr>
          <w:noProof/>
          <w:color w:val="auto"/>
          <w:sz w:val="20"/>
          <w:szCs w:val="20"/>
        </w:rPr>
        <w:t>42</w:t>
      </w:r>
      <w:r w:rsidR="0053382A">
        <w:rPr>
          <w:noProof/>
          <w:color w:val="auto"/>
          <w:sz w:val="20"/>
          <w:szCs w:val="20"/>
        </w:rPr>
        <w:t xml:space="preserve"> species were identified from </w:t>
      </w:r>
      <w:r w:rsidR="001D54BA">
        <w:rPr>
          <w:noProof/>
          <w:color w:val="auto"/>
          <w:sz w:val="20"/>
          <w:szCs w:val="20"/>
        </w:rPr>
        <w:t>2,373</w:t>
      </w:r>
      <w:r w:rsidR="0053382A">
        <w:rPr>
          <w:noProof/>
          <w:color w:val="auto"/>
          <w:sz w:val="20"/>
          <w:szCs w:val="20"/>
        </w:rPr>
        <w:t xml:space="preserve"> individuals with the most abundant being the </w:t>
      </w:r>
      <w:r w:rsidR="0053382A" w:rsidRPr="0053382A">
        <w:rPr>
          <w:noProof/>
          <w:color w:val="auto"/>
          <w:sz w:val="20"/>
          <w:szCs w:val="20"/>
        </w:rPr>
        <w:t>kākā, tūī, grey warbler, kingfisher and fantail</w:t>
      </w:r>
      <w:r w:rsidR="0053382A">
        <w:rPr>
          <w:noProof/>
          <w:color w:val="auto"/>
          <w:sz w:val="20"/>
          <w:szCs w:val="20"/>
        </w:rPr>
        <w:t>.</w:t>
      </w:r>
    </w:p>
    <w:p w14:paraId="0A568A41" w14:textId="77777777" w:rsidR="00526E43" w:rsidRDefault="00526E43">
      <w:pPr>
        <w:rPr>
          <w:rFonts w:asciiTheme="majorHAnsi" w:eastAsiaTheme="majorEastAsia" w:hAnsiTheme="majorHAnsi" w:cstheme="majorBidi"/>
          <w:color w:val="262626" w:themeColor="text1" w:themeTint="D9"/>
          <w:sz w:val="28"/>
          <w:szCs w:val="28"/>
        </w:rPr>
      </w:pPr>
      <w:r>
        <w:br w:type="page"/>
      </w:r>
    </w:p>
    <w:p w14:paraId="67CDC3A6" w14:textId="32B6322C" w:rsidR="00863079" w:rsidRDefault="00526E43" w:rsidP="002E0BEC">
      <w:pPr>
        <w:pStyle w:val="Heading2"/>
      </w:pPr>
      <w:bookmarkStart w:id="26" w:name="_Toc75783401"/>
      <w:r>
        <w:lastRenderedPageBreak/>
        <w:t xml:space="preserve">3.2 – </w:t>
      </w:r>
      <w:r w:rsidR="00370C2B">
        <w:t xml:space="preserve">Richness and </w:t>
      </w:r>
      <w:r w:rsidR="00E40084">
        <w:t>d</w:t>
      </w:r>
      <w:r w:rsidR="00370C2B">
        <w:t>iversity</w:t>
      </w:r>
      <w:bookmarkEnd w:id="26"/>
    </w:p>
    <w:p w14:paraId="2F92117E" w14:textId="0CAE4167" w:rsidR="00737EDA" w:rsidRDefault="64322DCE" w:rsidP="00737EDA">
      <w:r>
        <w:t>Patterns of species richness and diversity do not va</w:t>
      </w:r>
      <w:r w:rsidR="00E96C27">
        <w:t>r</w:t>
      </w:r>
      <w:r>
        <w:t xml:space="preserve">y much across Aotea  (Figure 3 A and B). If only a few species dominated the species counts at each site, Shannon’s diversity index would decrease while richness would remain the same. </w:t>
      </w:r>
    </w:p>
    <w:p w14:paraId="010376C5" w14:textId="35E84B72" w:rsidR="00E03465" w:rsidRDefault="64322DCE" w:rsidP="00737EDA">
      <w:r>
        <w:t xml:space="preserve">The highest species richness and diversity occurred in the Medlands, followed by Motu Kaikoura, </w:t>
      </w:r>
      <w:proofErr w:type="spellStart"/>
      <w:r>
        <w:t>Okupu</w:t>
      </w:r>
      <w:proofErr w:type="spellEnd"/>
      <w:r>
        <w:t xml:space="preserve"> and </w:t>
      </w:r>
      <w:proofErr w:type="spellStart"/>
      <w:r>
        <w:t>Kaitoke</w:t>
      </w:r>
      <w:proofErr w:type="spellEnd"/>
      <w:r>
        <w:t xml:space="preserve"> (Figure </w:t>
      </w:r>
      <w:r w:rsidR="00E738F3">
        <w:t>3</w:t>
      </w:r>
      <w:r>
        <w:t xml:space="preserve"> A and B, and Table 1; see Figure 1 for mapped site names). The lowest levels of richness and diversity were observed at Cooper’s Castle and </w:t>
      </w:r>
      <w:proofErr w:type="spellStart"/>
      <w:r>
        <w:t>Te</w:t>
      </w:r>
      <w:proofErr w:type="spellEnd"/>
      <w:r>
        <w:t xml:space="preserve"> </w:t>
      </w:r>
      <w:proofErr w:type="spellStart"/>
      <w:r>
        <w:t>Paparahi</w:t>
      </w:r>
      <w:proofErr w:type="spellEnd"/>
      <w:r>
        <w:t>.</w:t>
      </w:r>
    </w:p>
    <w:p w14:paraId="11F0EA46" w14:textId="77777777" w:rsidR="00526E43" w:rsidRDefault="00526E43"/>
    <w:p w14:paraId="77F8E8FE" w14:textId="50C54FD2" w:rsidR="00E03465" w:rsidRDefault="0007251F" w:rsidP="00E03465">
      <w:pPr>
        <w:keepNext/>
      </w:pPr>
      <w:r>
        <w:rPr>
          <w:noProof/>
        </w:rPr>
        <w:drawing>
          <wp:inline distT="0" distB="0" distL="0" distR="0" wp14:anchorId="22629032" wp14:editId="647B043D">
            <wp:extent cx="6034881" cy="4688958"/>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39734" cy="4692729"/>
                    </a:xfrm>
                    <a:prstGeom prst="rect">
                      <a:avLst/>
                    </a:prstGeom>
                    <a:noFill/>
                    <a:ln>
                      <a:noFill/>
                    </a:ln>
                  </pic:spPr>
                </pic:pic>
              </a:graphicData>
            </a:graphic>
          </wp:inline>
        </w:drawing>
      </w:r>
    </w:p>
    <w:p w14:paraId="6DE7B177" w14:textId="2B56F745" w:rsidR="00526E43" w:rsidRPr="00E03465" w:rsidRDefault="00E03465" w:rsidP="00E03465">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31025C">
        <w:rPr>
          <w:noProof/>
          <w:color w:val="auto"/>
          <w:sz w:val="20"/>
          <w:szCs w:val="20"/>
        </w:rPr>
        <w:t>3</w:t>
      </w:r>
      <w:r w:rsidRPr="00E03465">
        <w:rPr>
          <w:color w:val="auto"/>
          <w:sz w:val="20"/>
          <w:szCs w:val="20"/>
        </w:rPr>
        <w:fldChar w:fldCharType="end"/>
      </w:r>
      <w:r w:rsidRPr="00E03465">
        <w:rPr>
          <w:color w:val="auto"/>
          <w:sz w:val="20"/>
          <w:szCs w:val="20"/>
        </w:rPr>
        <w:t xml:space="preserve">: The species richness (A) and diversity (B) of the </w:t>
      </w:r>
      <w:r w:rsidR="006900FF">
        <w:rPr>
          <w:color w:val="auto"/>
          <w:sz w:val="20"/>
          <w:szCs w:val="20"/>
        </w:rPr>
        <w:t>17</w:t>
      </w:r>
      <w:r w:rsidRPr="00E03465">
        <w:rPr>
          <w:color w:val="auto"/>
          <w:sz w:val="20"/>
          <w:szCs w:val="20"/>
        </w:rPr>
        <w:t xml:space="preserve"> sites across Aotea.</w:t>
      </w:r>
      <w:r w:rsidR="005A40AF">
        <w:rPr>
          <w:color w:val="auto"/>
          <w:sz w:val="20"/>
          <w:szCs w:val="20"/>
        </w:rPr>
        <w:t xml:space="preserve"> The </w:t>
      </w:r>
      <w:r w:rsidR="0078121B">
        <w:rPr>
          <w:color w:val="auto"/>
          <w:sz w:val="20"/>
          <w:szCs w:val="20"/>
        </w:rPr>
        <w:t>size of the</w:t>
      </w:r>
      <w:r w:rsidR="006E31A8">
        <w:rPr>
          <w:color w:val="auto"/>
          <w:sz w:val="20"/>
          <w:szCs w:val="20"/>
        </w:rPr>
        <w:t xml:space="preserve"> data</w:t>
      </w:r>
      <w:r w:rsidR="0078121B">
        <w:rPr>
          <w:color w:val="auto"/>
          <w:sz w:val="20"/>
          <w:szCs w:val="20"/>
        </w:rPr>
        <w:t xml:space="preserve"> points is scaled </w:t>
      </w:r>
      <w:r w:rsidR="00A43A7A">
        <w:rPr>
          <w:color w:val="auto"/>
          <w:sz w:val="20"/>
          <w:szCs w:val="20"/>
        </w:rPr>
        <w:t xml:space="preserve">by </w:t>
      </w:r>
      <w:r w:rsidR="001A08A1">
        <w:rPr>
          <w:color w:val="auto"/>
          <w:sz w:val="20"/>
          <w:szCs w:val="20"/>
        </w:rPr>
        <w:t>value</w:t>
      </w:r>
      <w:r w:rsidR="00065277">
        <w:rPr>
          <w:color w:val="auto"/>
          <w:sz w:val="20"/>
          <w:szCs w:val="20"/>
        </w:rPr>
        <w:t>,</w:t>
      </w:r>
      <w:r w:rsidR="001A08A1">
        <w:rPr>
          <w:color w:val="auto"/>
          <w:sz w:val="20"/>
          <w:szCs w:val="20"/>
        </w:rPr>
        <w:t xml:space="preserve"> with larger points indicating </w:t>
      </w:r>
      <w:r w:rsidR="00065277">
        <w:rPr>
          <w:color w:val="auto"/>
          <w:sz w:val="20"/>
          <w:szCs w:val="20"/>
        </w:rPr>
        <w:t>a higher value.</w:t>
      </w:r>
    </w:p>
    <w:p w14:paraId="598C4B77" w14:textId="77777777" w:rsidR="003B696F" w:rsidRDefault="003B696F"/>
    <w:p w14:paraId="5B085676" w14:textId="77777777" w:rsidR="003B696F" w:rsidRDefault="003B696F"/>
    <w:p w14:paraId="704690EA" w14:textId="7637F03D" w:rsidR="002840FD" w:rsidRDefault="002840FD">
      <w:r>
        <w:br w:type="page"/>
      </w:r>
    </w:p>
    <w:p w14:paraId="645B2D37" w14:textId="7E9A0825" w:rsidR="005F1B90" w:rsidRDefault="64322DCE" w:rsidP="005F1B90">
      <w:r>
        <w:lastRenderedPageBreak/>
        <w:t xml:space="preserve">Species richness, diversity and total counts vary among sites with ranges of [7, 23], [1.54, 2.89], and  [72, 235] (values inside the square brackets indicating the minimum and maximum), respectively (Table 1). Of course, some variation is expected due to local conditions during the bird counts and among observer groups. Species richness is likely to increase with the number of species counted at a given site. Rarefaction (a statistical tool used to correct for such biases) can account for the differences in richness with sample size </w:t>
      </w:r>
      <w:r w:rsidR="005664CE">
        <w:fldChar w:fldCharType="begin"/>
      </w:r>
      <w:r w:rsidR="00336044">
        <w:instrText xml:space="preserve"> ADDIN ZOTERO_ITEM CSL_CITATION {"citationID":"xeZItVui","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12","source":"Zotero","title":"Vegan: ecological diversity","author":[{"family":"Oksanen","given":"Jari"}],"issued":{"date-parts":[["2020"]]}}}],"schema":"https://github.com/citation-style-language/schema/raw/master/csl-citation.json"} </w:instrText>
      </w:r>
      <w:r w:rsidR="005664CE">
        <w:fldChar w:fldCharType="separate"/>
      </w:r>
      <w:r w:rsidR="005363AB" w:rsidRPr="005363AB">
        <w:rPr>
          <w:rFonts w:ascii="Calibri" w:hAnsi="Calibri" w:cs="Calibri"/>
        </w:rPr>
        <w:t>(Oksanen, 2020)</w:t>
      </w:r>
      <w:r w:rsidR="005664CE">
        <w:fldChar w:fldCharType="end"/>
      </w:r>
      <w:r>
        <w:t xml:space="preserve"> but, in this case, made little difference (except for a slight reduction in richness at Mot</w:t>
      </w:r>
      <w:r w:rsidR="006B6763">
        <w:t>u</w:t>
      </w:r>
      <w:r>
        <w:t xml:space="preserve"> Kaikoura, where the count was highest). Thus, the raw richness data is reported alongside the total count.</w:t>
      </w:r>
    </w:p>
    <w:p w14:paraId="27F655E9" w14:textId="304A8412" w:rsidR="0015280C" w:rsidRDefault="0015280C"/>
    <w:p w14:paraId="35B96867" w14:textId="77777777" w:rsidR="0015280C" w:rsidRDefault="0015280C"/>
    <w:p w14:paraId="3142CE53" w14:textId="2E529F14" w:rsidR="00E03465" w:rsidRPr="00E03465" w:rsidRDefault="00E03465" w:rsidP="00E03465">
      <w:pPr>
        <w:pStyle w:val="Caption"/>
        <w:keepNext/>
        <w:jc w:val="center"/>
        <w:rPr>
          <w:color w:val="auto"/>
          <w:sz w:val="20"/>
          <w:szCs w:val="20"/>
        </w:rPr>
      </w:pPr>
      <w:r w:rsidRPr="00E03465">
        <w:rPr>
          <w:color w:val="auto"/>
          <w:sz w:val="20"/>
          <w:szCs w:val="20"/>
        </w:rPr>
        <w:t xml:space="preserve">Table </w:t>
      </w:r>
      <w:r w:rsidRPr="00E03465">
        <w:rPr>
          <w:color w:val="auto"/>
          <w:sz w:val="20"/>
          <w:szCs w:val="20"/>
        </w:rPr>
        <w:fldChar w:fldCharType="begin"/>
      </w:r>
      <w:r w:rsidRPr="00E03465">
        <w:rPr>
          <w:color w:val="auto"/>
          <w:sz w:val="20"/>
          <w:szCs w:val="20"/>
        </w:rPr>
        <w:instrText xml:space="preserve"> SEQ Tabl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w:t>
      </w:r>
      <w:r w:rsidR="0016587C">
        <w:rPr>
          <w:color w:val="auto"/>
          <w:sz w:val="20"/>
          <w:szCs w:val="20"/>
        </w:rPr>
        <w:t>Species richness, diversity and count for</w:t>
      </w:r>
      <w:r w:rsidRPr="00E03465">
        <w:rPr>
          <w:color w:val="auto"/>
          <w:sz w:val="20"/>
          <w:szCs w:val="20"/>
        </w:rPr>
        <w:t xml:space="preserve"> the </w:t>
      </w:r>
      <w:r w:rsidR="006900FF">
        <w:rPr>
          <w:color w:val="auto"/>
          <w:sz w:val="20"/>
          <w:szCs w:val="20"/>
        </w:rPr>
        <w:t>17</w:t>
      </w:r>
      <w:r w:rsidRPr="00E03465">
        <w:rPr>
          <w:color w:val="auto"/>
          <w:sz w:val="20"/>
          <w:szCs w:val="20"/>
        </w:rPr>
        <w:t xml:space="preserve"> sites.</w:t>
      </w:r>
    </w:p>
    <w:tbl>
      <w:tblPr>
        <w:tblStyle w:val="TableGridLight"/>
        <w:tblpPr w:leftFromText="180" w:rightFromText="180" w:vertAnchor="text" w:horzAnchor="margin" w:tblpY="280"/>
        <w:tblW w:w="902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8"/>
        <w:gridCol w:w="2410"/>
        <w:gridCol w:w="2410"/>
        <w:gridCol w:w="1938"/>
      </w:tblGrid>
      <w:tr w:rsidR="00AB5EC5" w:rsidRPr="00D26EFB" w14:paraId="5FD7C3BC" w14:textId="0AFDC3A9" w:rsidTr="002303E9">
        <w:trPr>
          <w:trHeight w:val="298"/>
        </w:trPr>
        <w:tc>
          <w:tcPr>
            <w:tcW w:w="2268" w:type="dxa"/>
            <w:noWrap/>
            <w:hideMark/>
          </w:tcPr>
          <w:p w14:paraId="67AB621C" w14:textId="7056BC01" w:rsidR="00AB5EC5" w:rsidRPr="00D26EFB" w:rsidRDefault="00AB5EC5" w:rsidP="00AB5EC5">
            <w:pPr>
              <w:rPr>
                <w:rFonts w:ascii="Calibri" w:eastAsia="Times New Roman" w:hAnsi="Calibri" w:cs="Times New Roman"/>
                <w:b/>
                <w:bCs/>
                <w:color w:val="000000"/>
                <w:lang w:eastAsia="en-NZ"/>
              </w:rPr>
            </w:pPr>
            <w:r w:rsidRPr="00384771">
              <w:rPr>
                <w:b/>
                <w:bCs/>
              </w:rPr>
              <w:t>Site</w:t>
            </w:r>
          </w:p>
        </w:tc>
        <w:tc>
          <w:tcPr>
            <w:tcW w:w="2410" w:type="dxa"/>
            <w:noWrap/>
            <w:hideMark/>
          </w:tcPr>
          <w:p w14:paraId="34DFB6CC" w14:textId="640B4F7E" w:rsidR="00AB5EC5" w:rsidRPr="00D26EFB" w:rsidRDefault="00AB5EC5" w:rsidP="00AB5EC5">
            <w:pPr>
              <w:jc w:val="right"/>
              <w:rPr>
                <w:b/>
                <w:bCs/>
                <w:lang w:eastAsia="en-NZ"/>
              </w:rPr>
            </w:pPr>
            <w:r w:rsidRPr="00384771">
              <w:rPr>
                <w:b/>
                <w:bCs/>
              </w:rPr>
              <w:t>Species richness</w:t>
            </w:r>
          </w:p>
        </w:tc>
        <w:tc>
          <w:tcPr>
            <w:tcW w:w="2410" w:type="dxa"/>
            <w:noWrap/>
            <w:hideMark/>
          </w:tcPr>
          <w:p w14:paraId="057475CC" w14:textId="04535B2F" w:rsidR="00AB5EC5" w:rsidRPr="00D26EFB" w:rsidRDefault="00AB5EC5" w:rsidP="00AB5EC5">
            <w:pPr>
              <w:jc w:val="right"/>
              <w:rPr>
                <w:rFonts w:ascii="Calibri" w:eastAsia="Times New Roman" w:hAnsi="Calibri" w:cs="Times New Roman"/>
                <w:b/>
                <w:bCs/>
                <w:color w:val="000000"/>
                <w:lang w:eastAsia="en-NZ"/>
              </w:rPr>
            </w:pPr>
            <w:r w:rsidRPr="00384771">
              <w:rPr>
                <w:b/>
                <w:bCs/>
              </w:rPr>
              <w:t>Species diversity</w:t>
            </w:r>
          </w:p>
        </w:tc>
        <w:tc>
          <w:tcPr>
            <w:tcW w:w="1938" w:type="dxa"/>
          </w:tcPr>
          <w:p w14:paraId="4447DED8" w14:textId="32CD5B49" w:rsidR="00AB5EC5" w:rsidRPr="00384771" w:rsidRDefault="00AB5EC5" w:rsidP="00AB5EC5">
            <w:pPr>
              <w:jc w:val="right"/>
              <w:rPr>
                <w:rFonts w:ascii="Calibri" w:eastAsia="Times New Roman" w:hAnsi="Calibri" w:cs="Times New Roman"/>
                <w:b/>
                <w:bCs/>
                <w:color w:val="000000"/>
                <w:lang w:eastAsia="en-NZ"/>
              </w:rPr>
            </w:pPr>
            <w:r w:rsidRPr="00384771">
              <w:rPr>
                <w:b/>
                <w:bCs/>
              </w:rPr>
              <w:t>Total count</w:t>
            </w:r>
          </w:p>
        </w:tc>
      </w:tr>
      <w:tr w:rsidR="001D54BA" w:rsidRPr="00D26EFB" w14:paraId="6246B101" w14:textId="4E97DB97" w:rsidTr="00EB7954">
        <w:trPr>
          <w:trHeight w:val="298"/>
        </w:trPr>
        <w:tc>
          <w:tcPr>
            <w:tcW w:w="2268" w:type="dxa"/>
            <w:noWrap/>
            <w:hideMark/>
          </w:tcPr>
          <w:p w14:paraId="737CFF13" w14:textId="530E570C" w:rsidR="001D54BA" w:rsidRPr="00D26EFB" w:rsidRDefault="001D54BA" w:rsidP="001D54BA">
            <w:pPr>
              <w:rPr>
                <w:rFonts w:ascii="Calibri" w:eastAsia="Times New Roman" w:hAnsi="Calibri" w:cs="Times New Roman"/>
                <w:color w:val="000000"/>
                <w:lang w:eastAsia="en-NZ"/>
              </w:rPr>
            </w:pPr>
            <w:proofErr w:type="spellStart"/>
            <w:r w:rsidRPr="00824771">
              <w:t>Awana</w:t>
            </w:r>
            <w:proofErr w:type="spellEnd"/>
          </w:p>
        </w:tc>
        <w:tc>
          <w:tcPr>
            <w:tcW w:w="2410" w:type="dxa"/>
            <w:noWrap/>
            <w:hideMark/>
          </w:tcPr>
          <w:p w14:paraId="1D527ECE" w14:textId="522357AE" w:rsidR="001D54BA" w:rsidRPr="00D26EFB" w:rsidRDefault="001D54BA" w:rsidP="001D54BA">
            <w:pPr>
              <w:jc w:val="right"/>
              <w:rPr>
                <w:rFonts w:ascii="Calibri" w:eastAsia="Times New Roman" w:hAnsi="Calibri" w:cs="Times New Roman"/>
                <w:color w:val="000000"/>
                <w:lang w:eastAsia="en-NZ"/>
              </w:rPr>
            </w:pPr>
            <w:r w:rsidRPr="00824771">
              <w:t>13</w:t>
            </w:r>
          </w:p>
        </w:tc>
        <w:tc>
          <w:tcPr>
            <w:tcW w:w="2410" w:type="dxa"/>
            <w:noWrap/>
            <w:hideMark/>
          </w:tcPr>
          <w:p w14:paraId="00D764E7" w14:textId="3D3B8DD1" w:rsidR="001D54BA" w:rsidRPr="00D26EFB" w:rsidRDefault="001D54BA" w:rsidP="001D54BA">
            <w:pPr>
              <w:jc w:val="right"/>
              <w:rPr>
                <w:rFonts w:ascii="Calibri" w:eastAsia="Times New Roman" w:hAnsi="Calibri" w:cs="Times New Roman"/>
                <w:color w:val="000000"/>
                <w:lang w:eastAsia="en-NZ"/>
              </w:rPr>
            </w:pPr>
            <w:r w:rsidRPr="00824771">
              <w:t>1.96</w:t>
            </w:r>
          </w:p>
        </w:tc>
        <w:tc>
          <w:tcPr>
            <w:tcW w:w="1938" w:type="dxa"/>
          </w:tcPr>
          <w:p w14:paraId="32D01AA1" w14:textId="476C99A0" w:rsidR="001D54BA" w:rsidRPr="003E4410" w:rsidRDefault="001D54BA" w:rsidP="001D54BA">
            <w:pPr>
              <w:jc w:val="right"/>
            </w:pPr>
            <w:r w:rsidRPr="00824771">
              <w:t>72</w:t>
            </w:r>
          </w:p>
        </w:tc>
      </w:tr>
      <w:tr w:rsidR="001D54BA" w:rsidRPr="00D26EFB" w14:paraId="0B24A8A0" w14:textId="1AE549FB" w:rsidTr="00EB7954">
        <w:trPr>
          <w:trHeight w:val="298"/>
        </w:trPr>
        <w:tc>
          <w:tcPr>
            <w:tcW w:w="2268" w:type="dxa"/>
            <w:noWrap/>
            <w:hideMark/>
          </w:tcPr>
          <w:p w14:paraId="4D017152" w14:textId="550F9511" w:rsidR="001D54BA" w:rsidRPr="00D26EFB" w:rsidRDefault="001D54BA" w:rsidP="001D54BA">
            <w:pPr>
              <w:rPr>
                <w:rFonts w:ascii="Calibri" w:eastAsia="Times New Roman" w:hAnsi="Calibri" w:cs="Times New Roman"/>
                <w:color w:val="000000"/>
                <w:lang w:eastAsia="en-NZ"/>
              </w:rPr>
            </w:pPr>
            <w:r w:rsidRPr="00824771">
              <w:t>Cooper's Castle</w:t>
            </w:r>
          </w:p>
        </w:tc>
        <w:tc>
          <w:tcPr>
            <w:tcW w:w="2410" w:type="dxa"/>
            <w:noWrap/>
            <w:hideMark/>
          </w:tcPr>
          <w:p w14:paraId="4B6522B1" w14:textId="31BDEB52" w:rsidR="001D54BA" w:rsidRPr="00D26EFB" w:rsidRDefault="001D54BA" w:rsidP="001D54BA">
            <w:pPr>
              <w:jc w:val="right"/>
              <w:rPr>
                <w:rFonts w:ascii="Calibri" w:eastAsia="Times New Roman" w:hAnsi="Calibri" w:cs="Times New Roman"/>
                <w:color w:val="000000"/>
                <w:lang w:eastAsia="en-NZ"/>
              </w:rPr>
            </w:pPr>
            <w:r w:rsidRPr="00824771">
              <w:t>7</w:t>
            </w:r>
          </w:p>
        </w:tc>
        <w:tc>
          <w:tcPr>
            <w:tcW w:w="2410" w:type="dxa"/>
            <w:noWrap/>
            <w:hideMark/>
          </w:tcPr>
          <w:p w14:paraId="01F0BA38" w14:textId="44D0B1CB" w:rsidR="001D54BA" w:rsidRPr="00D26EFB" w:rsidRDefault="001D54BA" w:rsidP="001D54BA">
            <w:pPr>
              <w:jc w:val="right"/>
              <w:rPr>
                <w:rFonts w:ascii="Calibri" w:eastAsia="Times New Roman" w:hAnsi="Calibri" w:cs="Times New Roman"/>
                <w:color w:val="000000"/>
                <w:lang w:eastAsia="en-NZ"/>
              </w:rPr>
            </w:pPr>
            <w:r w:rsidRPr="00824771">
              <w:t>1.54</w:t>
            </w:r>
          </w:p>
        </w:tc>
        <w:tc>
          <w:tcPr>
            <w:tcW w:w="1938" w:type="dxa"/>
          </w:tcPr>
          <w:p w14:paraId="6953D848" w14:textId="110E65BE" w:rsidR="001D54BA" w:rsidRPr="003E4410" w:rsidRDefault="001D54BA" w:rsidP="001D54BA">
            <w:pPr>
              <w:jc w:val="right"/>
            </w:pPr>
            <w:r w:rsidRPr="00824771">
              <w:t>106</w:t>
            </w:r>
          </w:p>
        </w:tc>
      </w:tr>
      <w:tr w:rsidR="001D54BA" w:rsidRPr="00D26EFB" w14:paraId="1371866C" w14:textId="5D7666FF" w:rsidTr="00EB7954">
        <w:trPr>
          <w:trHeight w:val="298"/>
        </w:trPr>
        <w:tc>
          <w:tcPr>
            <w:tcW w:w="2268" w:type="dxa"/>
            <w:noWrap/>
            <w:hideMark/>
          </w:tcPr>
          <w:p w14:paraId="1865B109" w14:textId="77781247" w:rsidR="001D54BA" w:rsidRPr="00D26EFB" w:rsidRDefault="001D54BA" w:rsidP="001D54BA">
            <w:pPr>
              <w:rPr>
                <w:rFonts w:ascii="Calibri" w:eastAsia="Times New Roman" w:hAnsi="Calibri" w:cs="Times New Roman"/>
                <w:color w:val="000000"/>
                <w:lang w:eastAsia="en-NZ"/>
              </w:rPr>
            </w:pPr>
            <w:proofErr w:type="spellStart"/>
            <w:r w:rsidRPr="00824771">
              <w:t>Glenfern</w:t>
            </w:r>
            <w:proofErr w:type="spellEnd"/>
          </w:p>
        </w:tc>
        <w:tc>
          <w:tcPr>
            <w:tcW w:w="2410" w:type="dxa"/>
            <w:noWrap/>
            <w:hideMark/>
          </w:tcPr>
          <w:p w14:paraId="10456581" w14:textId="5568E2EF" w:rsidR="001D54BA" w:rsidRPr="00D26EFB" w:rsidRDefault="001D54BA" w:rsidP="001D54BA">
            <w:pPr>
              <w:jc w:val="right"/>
              <w:rPr>
                <w:rFonts w:ascii="Calibri" w:eastAsia="Times New Roman" w:hAnsi="Calibri" w:cs="Times New Roman"/>
                <w:color w:val="000000"/>
                <w:lang w:eastAsia="en-NZ"/>
              </w:rPr>
            </w:pPr>
            <w:r w:rsidRPr="00824771">
              <w:t>14</w:t>
            </w:r>
          </w:p>
        </w:tc>
        <w:tc>
          <w:tcPr>
            <w:tcW w:w="2410" w:type="dxa"/>
            <w:noWrap/>
            <w:hideMark/>
          </w:tcPr>
          <w:p w14:paraId="5153B5C7" w14:textId="53E7010A" w:rsidR="001D54BA" w:rsidRPr="00D26EFB" w:rsidRDefault="001D54BA" w:rsidP="001D54BA">
            <w:pPr>
              <w:jc w:val="right"/>
              <w:rPr>
                <w:rFonts w:ascii="Calibri" w:eastAsia="Times New Roman" w:hAnsi="Calibri" w:cs="Times New Roman"/>
                <w:color w:val="000000"/>
                <w:lang w:eastAsia="en-NZ"/>
              </w:rPr>
            </w:pPr>
            <w:r w:rsidRPr="00824771">
              <w:t>2.16</w:t>
            </w:r>
          </w:p>
        </w:tc>
        <w:tc>
          <w:tcPr>
            <w:tcW w:w="1938" w:type="dxa"/>
          </w:tcPr>
          <w:p w14:paraId="225A2E96" w14:textId="3A2F8292" w:rsidR="001D54BA" w:rsidRPr="003E4410" w:rsidRDefault="001D54BA" w:rsidP="001D54BA">
            <w:pPr>
              <w:jc w:val="right"/>
            </w:pPr>
            <w:r w:rsidRPr="00824771">
              <w:t>118</w:t>
            </w:r>
          </w:p>
        </w:tc>
      </w:tr>
      <w:tr w:rsidR="001D54BA" w:rsidRPr="00D26EFB" w14:paraId="06C92C99" w14:textId="05647F95" w:rsidTr="00EB7954">
        <w:trPr>
          <w:trHeight w:val="298"/>
        </w:trPr>
        <w:tc>
          <w:tcPr>
            <w:tcW w:w="2268" w:type="dxa"/>
            <w:noWrap/>
            <w:hideMark/>
          </w:tcPr>
          <w:p w14:paraId="053EA76B" w14:textId="5F084966" w:rsidR="001D54BA" w:rsidRPr="00D26EFB" w:rsidRDefault="001D54BA" w:rsidP="001D54BA">
            <w:pPr>
              <w:rPr>
                <w:rFonts w:ascii="Calibri" w:eastAsia="Times New Roman" w:hAnsi="Calibri" w:cs="Times New Roman"/>
                <w:color w:val="000000"/>
                <w:lang w:eastAsia="en-NZ"/>
              </w:rPr>
            </w:pPr>
            <w:proofErr w:type="spellStart"/>
            <w:r w:rsidRPr="00824771">
              <w:t>Haratoanga</w:t>
            </w:r>
            <w:proofErr w:type="spellEnd"/>
          </w:p>
        </w:tc>
        <w:tc>
          <w:tcPr>
            <w:tcW w:w="2410" w:type="dxa"/>
            <w:noWrap/>
            <w:hideMark/>
          </w:tcPr>
          <w:p w14:paraId="4FA9609A" w14:textId="57A28248" w:rsidR="001D54BA" w:rsidRPr="00D26EFB" w:rsidRDefault="001D54BA" w:rsidP="001D54BA">
            <w:pPr>
              <w:jc w:val="right"/>
              <w:rPr>
                <w:rFonts w:ascii="Calibri" w:eastAsia="Times New Roman" w:hAnsi="Calibri" w:cs="Times New Roman"/>
                <w:color w:val="000000"/>
                <w:lang w:eastAsia="en-NZ"/>
              </w:rPr>
            </w:pPr>
            <w:r w:rsidRPr="00824771">
              <w:t>9</w:t>
            </w:r>
          </w:p>
        </w:tc>
        <w:tc>
          <w:tcPr>
            <w:tcW w:w="2410" w:type="dxa"/>
            <w:noWrap/>
            <w:hideMark/>
          </w:tcPr>
          <w:p w14:paraId="2FEBDEA5" w14:textId="3A53FF68" w:rsidR="001D54BA" w:rsidRPr="00D26EFB" w:rsidRDefault="001D54BA" w:rsidP="001D54BA">
            <w:pPr>
              <w:jc w:val="right"/>
              <w:rPr>
                <w:rFonts w:ascii="Calibri" w:eastAsia="Times New Roman" w:hAnsi="Calibri" w:cs="Times New Roman"/>
                <w:color w:val="000000"/>
                <w:lang w:eastAsia="en-NZ"/>
              </w:rPr>
            </w:pPr>
            <w:r w:rsidRPr="00824771">
              <w:t>1.87</w:t>
            </w:r>
          </w:p>
        </w:tc>
        <w:tc>
          <w:tcPr>
            <w:tcW w:w="1938" w:type="dxa"/>
          </w:tcPr>
          <w:p w14:paraId="7B7F26A1" w14:textId="3B6BA37B" w:rsidR="001D54BA" w:rsidRPr="003E4410" w:rsidRDefault="001D54BA" w:rsidP="001D54BA">
            <w:pPr>
              <w:jc w:val="right"/>
            </w:pPr>
            <w:r w:rsidRPr="00824771">
              <w:t>140</w:t>
            </w:r>
          </w:p>
        </w:tc>
      </w:tr>
      <w:tr w:rsidR="001D54BA" w:rsidRPr="00D26EFB" w14:paraId="6F4AC1FB" w14:textId="4BE96DC0" w:rsidTr="00EB7954">
        <w:trPr>
          <w:trHeight w:val="298"/>
        </w:trPr>
        <w:tc>
          <w:tcPr>
            <w:tcW w:w="2268" w:type="dxa"/>
            <w:noWrap/>
            <w:hideMark/>
          </w:tcPr>
          <w:p w14:paraId="6EC09616" w14:textId="53F44147" w:rsidR="001D54BA" w:rsidRPr="00D26EFB" w:rsidRDefault="001D54BA" w:rsidP="001D54BA">
            <w:pPr>
              <w:rPr>
                <w:rFonts w:ascii="Calibri" w:eastAsia="Times New Roman" w:hAnsi="Calibri" w:cs="Times New Roman"/>
                <w:color w:val="000000"/>
                <w:lang w:eastAsia="en-NZ"/>
              </w:rPr>
            </w:pPr>
            <w:proofErr w:type="spellStart"/>
            <w:r w:rsidRPr="00824771">
              <w:t>Kaitoke</w:t>
            </w:r>
            <w:proofErr w:type="spellEnd"/>
          </w:p>
        </w:tc>
        <w:tc>
          <w:tcPr>
            <w:tcW w:w="2410" w:type="dxa"/>
            <w:noWrap/>
            <w:hideMark/>
          </w:tcPr>
          <w:p w14:paraId="6D4AC625" w14:textId="2C3373B5" w:rsidR="001D54BA" w:rsidRPr="00D26EFB" w:rsidRDefault="001D54BA" w:rsidP="001D54BA">
            <w:pPr>
              <w:jc w:val="right"/>
              <w:rPr>
                <w:rFonts w:ascii="Calibri" w:eastAsia="Times New Roman" w:hAnsi="Calibri" w:cs="Times New Roman"/>
                <w:color w:val="000000"/>
                <w:lang w:eastAsia="en-NZ"/>
              </w:rPr>
            </w:pPr>
            <w:r w:rsidRPr="00824771">
              <w:t>18</w:t>
            </w:r>
          </w:p>
        </w:tc>
        <w:tc>
          <w:tcPr>
            <w:tcW w:w="2410" w:type="dxa"/>
            <w:noWrap/>
            <w:hideMark/>
          </w:tcPr>
          <w:p w14:paraId="68A078E4" w14:textId="62B5125E" w:rsidR="001D54BA" w:rsidRPr="00D26EFB" w:rsidRDefault="001D54BA" w:rsidP="001D54BA">
            <w:pPr>
              <w:jc w:val="right"/>
              <w:rPr>
                <w:rFonts w:ascii="Calibri" w:eastAsia="Times New Roman" w:hAnsi="Calibri" w:cs="Times New Roman"/>
                <w:color w:val="000000"/>
                <w:lang w:eastAsia="en-NZ"/>
              </w:rPr>
            </w:pPr>
            <w:r w:rsidRPr="00824771">
              <w:t>2.55</w:t>
            </w:r>
          </w:p>
        </w:tc>
        <w:tc>
          <w:tcPr>
            <w:tcW w:w="1938" w:type="dxa"/>
          </w:tcPr>
          <w:p w14:paraId="55244793" w14:textId="10C806A1" w:rsidR="001D54BA" w:rsidRPr="003E4410" w:rsidRDefault="001D54BA" w:rsidP="001D54BA">
            <w:pPr>
              <w:jc w:val="right"/>
            </w:pPr>
            <w:r w:rsidRPr="00824771">
              <w:t>141</w:t>
            </w:r>
          </w:p>
        </w:tc>
      </w:tr>
      <w:tr w:rsidR="001D54BA" w:rsidRPr="00D26EFB" w14:paraId="5909F910" w14:textId="182BF72E" w:rsidTr="00EB7954">
        <w:trPr>
          <w:trHeight w:val="298"/>
        </w:trPr>
        <w:tc>
          <w:tcPr>
            <w:tcW w:w="2268" w:type="dxa"/>
            <w:noWrap/>
            <w:hideMark/>
          </w:tcPr>
          <w:p w14:paraId="22009D64" w14:textId="40BE6528" w:rsidR="001D54BA" w:rsidRPr="00D26EFB" w:rsidRDefault="001D54BA" w:rsidP="001D54BA">
            <w:pPr>
              <w:rPr>
                <w:rFonts w:ascii="Calibri" w:eastAsia="Times New Roman" w:hAnsi="Calibri" w:cs="Times New Roman"/>
                <w:color w:val="000000"/>
                <w:lang w:eastAsia="en-NZ"/>
              </w:rPr>
            </w:pPr>
            <w:proofErr w:type="spellStart"/>
            <w:r w:rsidRPr="00824771">
              <w:t>Medlands</w:t>
            </w:r>
            <w:proofErr w:type="spellEnd"/>
          </w:p>
        </w:tc>
        <w:tc>
          <w:tcPr>
            <w:tcW w:w="2410" w:type="dxa"/>
            <w:noWrap/>
            <w:hideMark/>
          </w:tcPr>
          <w:p w14:paraId="0CA2CBB0" w14:textId="7B90D005" w:rsidR="001D54BA" w:rsidRPr="00D26EFB" w:rsidRDefault="001D54BA" w:rsidP="001D54BA">
            <w:pPr>
              <w:jc w:val="right"/>
              <w:rPr>
                <w:rFonts w:ascii="Calibri" w:eastAsia="Times New Roman" w:hAnsi="Calibri" w:cs="Times New Roman"/>
                <w:color w:val="000000"/>
                <w:lang w:eastAsia="en-NZ"/>
              </w:rPr>
            </w:pPr>
            <w:r w:rsidRPr="00824771">
              <w:t>23</w:t>
            </w:r>
          </w:p>
        </w:tc>
        <w:tc>
          <w:tcPr>
            <w:tcW w:w="2410" w:type="dxa"/>
            <w:noWrap/>
            <w:hideMark/>
          </w:tcPr>
          <w:p w14:paraId="5C6CE7EB" w14:textId="177C4564" w:rsidR="001D54BA" w:rsidRPr="00D26EFB" w:rsidRDefault="001D54BA" w:rsidP="001D54BA">
            <w:pPr>
              <w:jc w:val="right"/>
              <w:rPr>
                <w:rFonts w:ascii="Calibri" w:eastAsia="Times New Roman" w:hAnsi="Calibri" w:cs="Times New Roman"/>
                <w:color w:val="000000"/>
                <w:lang w:eastAsia="en-NZ"/>
              </w:rPr>
            </w:pPr>
            <w:r w:rsidRPr="00824771">
              <w:t>2.89</w:t>
            </w:r>
          </w:p>
        </w:tc>
        <w:tc>
          <w:tcPr>
            <w:tcW w:w="1938" w:type="dxa"/>
          </w:tcPr>
          <w:p w14:paraId="69B664A5" w14:textId="3D695178" w:rsidR="001D54BA" w:rsidRPr="003E4410" w:rsidRDefault="001D54BA" w:rsidP="001D54BA">
            <w:pPr>
              <w:jc w:val="right"/>
            </w:pPr>
            <w:r w:rsidRPr="00824771">
              <w:t>165</w:t>
            </w:r>
          </w:p>
        </w:tc>
      </w:tr>
      <w:tr w:rsidR="001D54BA" w:rsidRPr="00D26EFB" w14:paraId="71547B27" w14:textId="28BF5AC9" w:rsidTr="00EB7954">
        <w:trPr>
          <w:trHeight w:val="298"/>
        </w:trPr>
        <w:tc>
          <w:tcPr>
            <w:tcW w:w="2268" w:type="dxa"/>
            <w:noWrap/>
            <w:hideMark/>
          </w:tcPr>
          <w:p w14:paraId="6EA4BAB8" w14:textId="719D2049" w:rsidR="001D54BA" w:rsidRPr="00D26EFB" w:rsidRDefault="001D54BA" w:rsidP="001D54BA">
            <w:pPr>
              <w:rPr>
                <w:rFonts w:ascii="Calibri" w:eastAsia="Times New Roman" w:hAnsi="Calibri" w:cs="Times New Roman"/>
                <w:color w:val="000000"/>
                <w:lang w:eastAsia="en-NZ"/>
              </w:rPr>
            </w:pPr>
            <w:proofErr w:type="spellStart"/>
            <w:r w:rsidRPr="00824771">
              <w:t>Motairehe</w:t>
            </w:r>
            <w:proofErr w:type="spellEnd"/>
          </w:p>
        </w:tc>
        <w:tc>
          <w:tcPr>
            <w:tcW w:w="2410" w:type="dxa"/>
            <w:noWrap/>
            <w:hideMark/>
          </w:tcPr>
          <w:p w14:paraId="409C11DD" w14:textId="132E7557" w:rsidR="001D54BA" w:rsidRPr="00D26EFB" w:rsidRDefault="001D54BA" w:rsidP="001D54BA">
            <w:pPr>
              <w:jc w:val="right"/>
              <w:rPr>
                <w:rFonts w:ascii="Calibri" w:eastAsia="Times New Roman" w:hAnsi="Calibri" w:cs="Times New Roman"/>
                <w:color w:val="000000"/>
                <w:lang w:eastAsia="en-NZ"/>
              </w:rPr>
            </w:pPr>
            <w:r w:rsidRPr="00824771">
              <w:t>11</w:t>
            </w:r>
          </w:p>
        </w:tc>
        <w:tc>
          <w:tcPr>
            <w:tcW w:w="2410" w:type="dxa"/>
            <w:noWrap/>
            <w:hideMark/>
          </w:tcPr>
          <w:p w14:paraId="3E663037" w14:textId="6CCE17BD" w:rsidR="001D54BA" w:rsidRPr="00D26EFB" w:rsidRDefault="001D54BA" w:rsidP="001D54BA">
            <w:pPr>
              <w:jc w:val="right"/>
              <w:rPr>
                <w:rFonts w:ascii="Calibri" w:eastAsia="Times New Roman" w:hAnsi="Calibri" w:cs="Times New Roman"/>
                <w:color w:val="000000"/>
                <w:lang w:eastAsia="en-NZ"/>
              </w:rPr>
            </w:pPr>
            <w:r w:rsidRPr="00824771">
              <w:t>1.88</w:t>
            </w:r>
          </w:p>
        </w:tc>
        <w:tc>
          <w:tcPr>
            <w:tcW w:w="1938" w:type="dxa"/>
          </w:tcPr>
          <w:p w14:paraId="500A8DDC" w14:textId="558A32AD" w:rsidR="001D54BA" w:rsidRPr="003E4410" w:rsidRDefault="001D54BA" w:rsidP="001D54BA">
            <w:pPr>
              <w:jc w:val="right"/>
            </w:pPr>
            <w:r w:rsidRPr="00824771">
              <w:t>98</w:t>
            </w:r>
          </w:p>
        </w:tc>
      </w:tr>
      <w:tr w:rsidR="001D54BA" w:rsidRPr="00D26EFB" w14:paraId="4A54EBAC" w14:textId="62D5336D" w:rsidTr="00EB7954">
        <w:trPr>
          <w:trHeight w:val="298"/>
        </w:trPr>
        <w:tc>
          <w:tcPr>
            <w:tcW w:w="2268" w:type="dxa"/>
            <w:noWrap/>
            <w:hideMark/>
          </w:tcPr>
          <w:p w14:paraId="51058AD1" w14:textId="36AAD184" w:rsidR="001D54BA" w:rsidRPr="00D26EFB" w:rsidRDefault="001D54BA" w:rsidP="001D54BA">
            <w:pPr>
              <w:rPr>
                <w:rFonts w:ascii="Calibri" w:eastAsia="Times New Roman" w:hAnsi="Calibri" w:cs="Times New Roman"/>
                <w:color w:val="000000"/>
                <w:lang w:eastAsia="en-NZ"/>
              </w:rPr>
            </w:pPr>
            <w:r w:rsidRPr="00824771">
              <w:t>Motu Kaikoura</w:t>
            </w:r>
          </w:p>
        </w:tc>
        <w:tc>
          <w:tcPr>
            <w:tcW w:w="2410" w:type="dxa"/>
            <w:noWrap/>
            <w:hideMark/>
          </w:tcPr>
          <w:p w14:paraId="5CAB534F" w14:textId="467EE619" w:rsidR="001D54BA" w:rsidRPr="00D26EFB" w:rsidRDefault="001D54BA" w:rsidP="001D54BA">
            <w:pPr>
              <w:jc w:val="right"/>
              <w:rPr>
                <w:rFonts w:ascii="Calibri" w:eastAsia="Times New Roman" w:hAnsi="Calibri" w:cs="Times New Roman"/>
                <w:color w:val="000000"/>
                <w:lang w:eastAsia="en-NZ"/>
              </w:rPr>
            </w:pPr>
            <w:r w:rsidRPr="00824771">
              <w:t>20</w:t>
            </w:r>
          </w:p>
        </w:tc>
        <w:tc>
          <w:tcPr>
            <w:tcW w:w="2410" w:type="dxa"/>
            <w:noWrap/>
            <w:hideMark/>
          </w:tcPr>
          <w:p w14:paraId="33A7E04E" w14:textId="09C7E274" w:rsidR="001D54BA" w:rsidRPr="00D26EFB" w:rsidRDefault="001D54BA" w:rsidP="001D54BA">
            <w:pPr>
              <w:jc w:val="right"/>
              <w:rPr>
                <w:rFonts w:ascii="Calibri" w:eastAsia="Times New Roman" w:hAnsi="Calibri" w:cs="Times New Roman"/>
                <w:color w:val="000000"/>
                <w:lang w:eastAsia="en-NZ"/>
              </w:rPr>
            </w:pPr>
            <w:r w:rsidRPr="00824771">
              <w:t>2.57</w:t>
            </w:r>
          </w:p>
        </w:tc>
        <w:tc>
          <w:tcPr>
            <w:tcW w:w="1938" w:type="dxa"/>
          </w:tcPr>
          <w:p w14:paraId="2822BC82" w14:textId="4B00264D" w:rsidR="001D54BA" w:rsidRPr="003E4410" w:rsidRDefault="001D54BA" w:rsidP="001D54BA">
            <w:pPr>
              <w:jc w:val="right"/>
            </w:pPr>
            <w:r w:rsidRPr="00824771">
              <w:t>235</w:t>
            </w:r>
          </w:p>
        </w:tc>
      </w:tr>
      <w:tr w:rsidR="001D54BA" w:rsidRPr="00D26EFB" w14:paraId="12906BD2" w14:textId="66D7AC36" w:rsidTr="00EB7954">
        <w:trPr>
          <w:trHeight w:val="298"/>
        </w:trPr>
        <w:tc>
          <w:tcPr>
            <w:tcW w:w="2268" w:type="dxa"/>
            <w:noWrap/>
            <w:hideMark/>
          </w:tcPr>
          <w:p w14:paraId="36E20F6F" w14:textId="6C1F1C23" w:rsidR="001D54BA" w:rsidRPr="00D26EFB" w:rsidRDefault="001D54BA" w:rsidP="001D54BA">
            <w:pPr>
              <w:rPr>
                <w:rFonts w:ascii="Calibri" w:eastAsia="Times New Roman" w:hAnsi="Calibri" w:cs="Times New Roman"/>
                <w:color w:val="000000"/>
                <w:lang w:eastAsia="en-NZ"/>
              </w:rPr>
            </w:pPr>
            <w:r w:rsidRPr="00824771">
              <w:t>Mt Young</w:t>
            </w:r>
          </w:p>
        </w:tc>
        <w:tc>
          <w:tcPr>
            <w:tcW w:w="2410" w:type="dxa"/>
            <w:noWrap/>
            <w:hideMark/>
          </w:tcPr>
          <w:p w14:paraId="1976E906" w14:textId="61F8DAEA" w:rsidR="001D54BA" w:rsidRPr="00D26EFB" w:rsidRDefault="001D54BA" w:rsidP="001D54BA">
            <w:pPr>
              <w:jc w:val="right"/>
              <w:rPr>
                <w:rFonts w:ascii="Calibri" w:eastAsia="Times New Roman" w:hAnsi="Calibri" w:cs="Times New Roman"/>
                <w:color w:val="000000"/>
                <w:lang w:eastAsia="en-NZ"/>
              </w:rPr>
            </w:pPr>
            <w:r w:rsidRPr="00824771">
              <w:t>11</w:t>
            </w:r>
          </w:p>
        </w:tc>
        <w:tc>
          <w:tcPr>
            <w:tcW w:w="2410" w:type="dxa"/>
            <w:noWrap/>
            <w:hideMark/>
          </w:tcPr>
          <w:p w14:paraId="01D63A8A" w14:textId="63982E9D" w:rsidR="001D54BA" w:rsidRPr="00D26EFB" w:rsidRDefault="001D54BA" w:rsidP="001D54BA">
            <w:pPr>
              <w:jc w:val="right"/>
              <w:rPr>
                <w:rFonts w:ascii="Calibri" w:eastAsia="Times New Roman" w:hAnsi="Calibri" w:cs="Times New Roman"/>
                <w:color w:val="000000"/>
                <w:lang w:eastAsia="en-NZ"/>
              </w:rPr>
            </w:pPr>
            <w:r w:rsidRPr="00824771">
              <w:t>2.04</w:t>
            </w:r>
          </w:p>
        </w:tc>
        <w:tc>
          <w:tcPr>
            <w:tcW w:w="1938" w:type="dxa"/>
          </w:tcPr>
          <w:p w14:paraId="7AF67505" w14:textId="3DE90C19" w:rsidR="001D54BA" w:rsidRPr="003E4410" w:rsidRDefault="001D54BA" w:rsidP="001D54BA">
            <w:pPr>
              <w:jc w:val="right"/>
            </w:pPr>
            <w:r w:rsidRPr="00824771">
              <w:t>187</w:t>
            </w:r>
          </w:p>
        </w:tc>
      </w:tr>
      <w:tr w:rsidR="001D54BA" w:rsidRPr="00D26EFB" w14:paraId="555FF31D" w14:textId="430E4B3C" w:rsidTr="00EB7954">
        <w:trPr>
          <w:trHeight w:val="298"/>
        </w:trPr>
        <w:tc>
          <w:tcPr>
            <w:tcW w:w="2268" w:type="dxa"/>
            <w:noWrap/>
            <w:hideMark/>
          </w:tcPr>
          <w:p w14:paraId="498506CC" w14:textId="023C6ED4" w:rsidR="001D54BA" w:rsidRPr="00D26EFB" w:rsidRDefault="001D54BA" w:rsidP="001D54BA">
            <w:pPr>
              <w:rPr>
                <w:rFonts w:ascii="Calibri" w:eastAsia="Times New Roman" w:hAnsi="Calibri" w:cs="Times New Roman"/>
                <w:color w:val="000000"/>
                <w:lang w:eastAsia="en-NZ"/>
              </w:rPr>
            </w:pPr>
            <w:r w:rsidRPr="00824771">
              <w:t>Needle Rock</w:t>
            </w:r>
          </w:p>
        </w:tc>
        <w:tc>
          <w:tcPr>
            <w:tcW w:w="2410" w:type="dxa"/>
            <w:noWrap/>
            <w:hideMark/>
          </w:tcPr>
          <w:p w14:paraId="0F6290BC" w14:textId="0360F93B" w:rsidR="001D54BA" w:rsidRPr="00D26EFB" w:rsidRDefault="001D54BA" w:rsidP="001D54BA">
            <w:pPr>
              <w:jc w:val="right"/>
              <w:rPr>
                <w:rFonts w:ascii="Calibri" w:eastAsia="Times New Roman" w:hAnsi="Calibri" w:cs="Times New Roman"/>
                <w:color w:val="000000"/>
                <w:lang w:eastAsia="en-NZ"/>
              </w:rPr>
            </w:pPr>
            <w:r w:rsidRPr="00824771">
              <w:t>10</w:t>
            </w:r>
          </w:p>
        </w:tc>
        <w:tc>
          <w:tcPr>
            <w:tcW w:w="2410" w:type="dxa"/>
            <w:noWrap/>
            <w:hideMark/>
          </w:tcPr>
          <w:p w14:paraId="535740DB" w14:textId="28B4139F" w:rsidR="001D54BA" w:rsidRPr="00D26EFB" w:rsidRDefault="001D54BA" w:rsidP="001D54BA">
            <w:pPr>
              <w:jc w:val="right"/>
              <w:rPr>
                <w:rFonts w:ascii="Calibri" w:eastAsia="Times New Roman" w:hAnsi="Calibri" w:cs="Times New Roman"/>
                <w:color w:val="000000"/>
                <w:lang w:eastAsia="en-NZ"/>
              </w:rPr>
            </w:pPr>
            <w:r w:rsidRPr="00824771">
              <w:t>1.99</w:t>
            </w:r>
          </w:p>
        </w:tc>
        <w:tc>
          <w:tcPr>
            <w:tcW w:w="1938" w:type="dxa"/>
          </w:tcPr>
          <w:p w14:paraId="16692061" w14:textId="7CB71350" w:rsidR="001D54BA" w:rsidRPr="003E4410" w:rsidRDefault="001D54BA" w:rsidP="001D54BA">
            <w:pPr>
              <w:jc w:val="right"/>
            </w:pPr>
            <w:r w:rsidRPr="00824771">
              <w:t>116</w:t>
            </w:r>
          </w:p>
        </w:tc>
      </w:tr>
      <w:tr w:rsidR="001D54BA" w:rsidRPr="00D26EFB" w14:paraId="45D02DFA" w14:textId="5903BF24" w:rsidTr="00EB7954">
        <w:trPr>
          <w:trHeight w:val="298"/>
        </w:trPr>
        <w:tc>
          <w:tcPr>
            <w:tcW w:w="2268" w:type="dxa"/>
            <w:noWrap/>
            <w:hideMark/>
          </w:tcPr>
          <w:p w14:paraId="5CFE8C68" w14:textId="6ABFF38C" w:rsidR="001D54BA" w:rsidRPr="00D26EFB" w:rsidRDefault="001D54BA" w:rsidP="001D54BA">
            <w:pPr>
              <w:rPr>
                <w:rFonts w:ascii="Calibri" w:eastAsia="Times New Roman" w:hAnsi="Calibri" w:cs="Times New Roman"/>
                <w:color w:val="000000"/>
                <w:lang w:eastAsia="en-NZ"/>
              </w:rPr>
            </w:pPr>
            <w:proofErr w:type="spellStart"/>
            <w:r w:rsidRPr="00824771">
              <w:t>Okiwi</w:t>
            </w:r>
            <w:proofErr w:type="spellEnd"/>
          </w:p>
        </w:tc>
        <w:tc>
          <w:tcPr>
            <w:tcW w:w="2410" w:type="dxa"/>
            <w:noWrap/>
            <w:hideMark/>
          </w:tcPr>
          <w:p w14:paraId="2C5D48B3" w14:textId="5516D95F" w:rsidR="001D54BA" w:rsidRPr="00D26EFB" w:rsidRDefault="001D54BA" w:rsidP="001D54BA">
            <w:pPr>
              <w:jc w:val="right"/>
              <w:rPr>
                <w:rFonts w:ascii="Calibri" w:eastAsia="Times New Roman" w:hAnsi="Calibri" w:cs="Times New Roman"/>
                <w:color w:val="000000"/>
                <w:lang w:eastAsia="en-NZ"/>
              </w:rPr>
            </w:pPr>
            <w:r w:rsidRPr="00824771">
              <w:t>17</w:t>
            </w:r>
          </w:p>
        </w:tc>
        <w:tc>
          <w:tcPr>
            <w:tcW w:w="2410" w:type="dxa"/>
            <w:noWrap/>
            <w:hideMark/>
          </w:tcPr>
          <w:p w14:paraId="11BAC97B" w14:textId="1076E98C" w:rsidR="001D54BA" w:rsidRPr="00D26EFB" w:rsidRDefault="001D54BA" w:rsidP="001D54BA">
            <w:pPr>
              <w:jc w:val="right"/>
              <w:rPr>
                <w:rFonts w:ascii="Calibri" w:eastAsia="Times New Roman" w:hAnsi="Calibri" w:cs="Times New Roman"/>
                <w:color w:val="000000"/>
                <w:lang w:eastAsia="en-NZ"/>
              </w:rPr>
            </w:pPr>
            <w:r w:rsidRPr="00824771">
              <w:t>2.47</w:t>
            </w:r>
          </w:p>
        </w:tc>
        <w:tc>
          <w:tcPr>
            <w:tcW w:w="1938" w:type="dxa"/>
          </w:tcPr>
          <w:p w14:paraId="7FC8BCBD" w14:textId="05E1EC87" w:rsidR="001D54BA" w:rsidRPr="003E4410" w:rsidRDefault="001D54BA" w:rsidP="001D54BA">
            <w:pPr>
              <w:jc w:val="right"/>
            </w:pPr>
            <w:r w:rsidRPr="00824771">
              <w:t>155</w:t>
            </w:r>
          </w:p>
        </w:tc>
      </w:tr>
      <w:tr w:rsidR="001D54BA" w:rsidRPr="00D26EFB" w14:paraId="0BD254C1" w14:textId="290125C8" w:rsidTr="00EB7954">
        <w:trPr>
          <w:trHeight w:val="298"/>
        </w:trPr>
        <w:tc>
          <w:tcPr>
            <w:tcW w:w="2268" w:type="dxa"/>
            <w:noWrap/>
            <w:hideMark/>
          </w:tcPr>
          <w:p w14:paraId="5E80B5CC" w14:textId="58375468" w:rsidR="001D54BA" w:rsidRPr="00D26EFB" w:rsidRDefault="001D54BA" w:rsidP="001D54BA">
            <w:pPr>
              <w:rPr>
                <w:rFonts w:ascii="Calibri" w:eastAsia="Times New Roman" w:hAnsi="Calibri" w:cs="Times New Roman"/>
                <w:color w:val="000000"/>
                <w:lang w:eastAsia="en-NZ"/>
              </w:rPr>
            </w:pPr>
            <w:proofErr w:type="spellStart"/>
            <w:r w:rsidRPr="00824771">
              <w:t>Okupu</w:t>
            </w:r>
            <w:proofErr w:type="spellEnd"/>
          </w:p>
        </w:tc>
        <w:tc>
          <w:tcPr>
            <w:tcW w:w="2410" w:type="dxa"/>
            <w:noWrap/>
            <w:hideMark/>
          </w:tcPr>
          <w:p w14:paraId="0ACB351F" w14:textId="797B5D7C" w:rsidR="001D54BA" w:rsidRPr="00D26EFB" w:rsidRDefault="001D54BA" w:rsidP="001D54BA">
            <w:pPr>
              <w:jc w:val="right"/>
              <w:rPr>
                <w:rFonts w:ascii="Calibri" w:eastAsia="Times New Roman" w:hAnsi="Calibri" w:cs="Times New Roman"/>
                <w:color w:val="000000"/>
                <w:lang w:eastAsia="en-NZ"/>
              </w:rPr>
            </w:pPr>
            <w:r w:rsidRPr="00824771">
              <w:t>19</w:t>
            </w:r>
          </w:p>
        </w:tc>
        <w:tc>
          <w:tcPr>
            <w:tcW w:w="2410" w:type="dxa"/>
            <w:noWrap/>
            <w:hideMark/>
          </w:tcPr>
          <w:p w14:paraId="30C189DB" w14:textId="7E29EF4E" w:rsidR="001D54BA" w:rsidRPr="00D26EFB" w:rsidRDefault="001D54BA" w:rsidP="001D54BA">
            <w:pPr>
              <w:jc w:val="right"/>
              <w:rPr>
                <w:rFonts w:ascii="Calibri" w:eastAsia="Times New Roman" w:hAnsi="Calibri" w:cs="Times New Roman"/>
                <w:color w:val="000000"/>
                <w:lang w:eastAsia="en-NZ"/>
              </w:rPr>
            </w:pPr>
            <w:r w:rsidRPr="00824771">
              <w:t>2.41</w:t>
            </w:r>
          </w:p>
        </w:tc>
        <w:tc>
          <w:tcPr>
            <w:tcW w:w="1938" w:type="dxa"/>
          </w:tcPr>
          <w:p w14:paraId="2C133AA8" w14:textId="74622264" w:rsidR="001D54BA" w:rsidRPr="003E4410" w:rsidRDefault="001D54BA" w:rsidP="001D54BA">
            <w:pPr>
              <w:jc w:val="right"/>
            </w:pPr>
            <w:r w:rsidRPr="00824771">
              <w:t>151</w:t>
            </w:r>
          </w:p>
        </w:tc>
      </w:tr>
      <w:tr w:rsidR="001D54BA" w:rsidRPr="00D26EFB" w14:paraId="3444ACD0" w14:textId="4FC8CD3A" w:rsidTr="00EB7954">
        <w:trPr>
          <w:trHeight w:val="298"/>
        </w:trPr>
        <w:tc>
          <w:tcPr>
            <w:tcW w:w="2268" w:type="dxa"/>
            <w:noWrap/>
            <w:hideMark/>
          </w:tcPr>
          <w:p w14:paraId="1F0A1A73" w14:textId="49AA4177" w:rsidR="001D54BA" w:rsidRPr="00D26EFB" w:rsidRDefault="001D54BA" w:rsidP="001D54BA">
            <w:pPr>
              <w:rPr>
                <w:rFonts w:ascii="Calibri" w:eastAsia="Times New Roman" w:hAnsi="Calibri" w:cs="Times New Roman"/>
                <w:color w:val="000000"/>
                <w:lang w:eastAsia="en-NZ"/>
              </w:rPr>
            </w:pPr>
            <w:proofErr w:type="spellStart"/>
            <w:r w:rsidRPr="00824771">
              <w:t>Rakitu</w:t>
            </w:r>
            <w:proofErr w:type="spellEnd"/>
          </w:p>
        </w:tc>
        <w:tc>
          <w:tcPr>
            <w:tcW w:w="2410" w:type="dxa"/>
            <w:noWrap/>
            <w:hideMark/>
          </w:tcPr>
          <w:p w14:paraId="61A5794E" w14:textId="0D460448" w:rsidR="001D54BA" w:rsidRPr="00D26EFB" w:rsidRDefault="001D54BA" w:rsidP="001D54BA">
            <w:pPr>
              <w:jc w:val="right"/>
              <w:rPr>
                <w:rFonts w:ascii="Calibri" w:eastAsia="Times New Roman" w:hAnsi="Calibri" w:cs="Times New Roman"/>
                <w:color w:val="000000"/>
                <w:lang w:eastAsia="en-NZ"/>
              </w:rPr>
            </w:pPr>
            <w:r w:rsidRPr="00824771">
              <w:t>14</w:t>
            </w:r>
          </w:p>
        </w:tc>
        <w:tc>
          <w:tcPr>
            <w:tcW w:w="2410" w:type="dxa"/>
            <w:noWrap/>
            <w:hideMark/>
          </w:tcPr>
          <w:p w14:paraId="242B82C6" w14:textId="06EC73C1" w:rsidR="001D54BA" w:rsidRPr="00D26EFB" w:rsidRDefault="001D54BA" w:rsidP="001D54BA">
            <w:pPr>
              <w:jc w:val="right"/>
              <w:rPr>
                <w:rFonts w:ascii="Calibri" w:eastAsia="Times New Roman" w:hAnsi="Calibri" w:cs="Times New Roman"/>
                <w:color w:val="000000"/>
                <w:lang w:eastAsia="en-NZ"/>
              </w:rPr>
            </w:pPr>
            <w:r w:rsidRPr="00824771">
              <w:t>2.30</w:t>
            </w:r>
          </w:p>
        </w:tc>
        <w:tc>
          <w:tcPr>
            <w:tcW w:w="1938" w:type="dxa"/>
          </w:tcPr>
          <w:p w14:paraId="65761CB5" w14:textId="734A0D75" w:rsidR="001D54BA" w:rsidRPr="003E4410" w:rsidRDefault="001D54BA" w:rsidP="001D54BA">
            <w:pPr>
              <w:jc w:val="right"/>
            </w:pPr>
            <w:r w:rsidRPr="00824771">
              <w:t>131</w:t>
            </w:r>
          </w:p>
        </w:tc>
      </w:tr>
      <w:tr w:rsidR="001D54BA" w:rsidRPr="00D26EFB" w14:paraId="3BC8492D" w14:textId="6D400A44" w:rsidTr="00EB7954">
        <w:trPr>
          <w:trHeight w:val="298"/>
        </w:trPr>
        <w:tc>
          <w:tcPr>
            <w:tcW w:w="2268" w:type="dxa"/>
            <w:noWrap/>
            <w:hideMark/>
          </w:tcPr>
          <w:p w14:paraId="49A67AF5" w14:textId="5F9FE059" w:rsidR="001D54BA" w:rsidRPr="00D26EFB" w:rsidRDefault="001D54BA" w:rsidP="001D54BA">
            <w:pPr>
              <w:rPr>
                <w:rFonts w:ascii="Calibri" w:eastAsia="Times New Roman" w:hAnsi="Calibri" w:cs="Times New Roman"/>
                <w:color w:val="000000"/>
                <w:lang w:eastAsia="en-NZ"/>
              </w:rPr>
            </w:pPr>
            <w:proofErr w:type="spellStart"/>
            <w:r w:rsidRPr="00824771">
              <w:t>Rangitawhiri</w:t>
            </w:r>
            <w:proofErr w:type="spellEnd"/>
            <w:r w:rsidRPr="00824771">
              <w:t xml:space="preserve"> </w:t>
            </w:r>
            <w:proofErr w:type="spellStart"/>
            <w:r w:rsidRPr="00824771">
              <w:t>Tryphena</w:t>
            </w:r>
            <w:proofErr w:type="spellEnd"/>
          </w:p>
        </w:tc>
        <w:tc>
          <w:tcPr>
            <w:tcW w:w="2410" w:type="dxa"/>
            <w:noWrap/>
            <w:hideMark/>
          </w:tcPr>
          <w:p w14:paraId="12C7E937" w14:textId="1397F9EB" w:rsidR="001D54BA" w:rsidRPr="00D26EFB" w:rsidRDefault="001D54BA" w:rsidP="001D54BA">
            <w:pPr>
              <w:jc w:val="right"/>
              <w:rPr>
                <w:rFonts w:ascii="Calibri" w:eastAsia="Times New Roman" w:hAnsi="Calibri" w:cs="Times New Roman"/>
                <w:color w:val="000000"/>
                <w:lang w:eastAsia="en-NZ"/>
              </w:rPr>
            </w:pPr>
            <w:r w:rsidRPr="00824771">
              <w:t>14</w:t>
            </w:r>
          </w:p>
        </w:tc>
        <w:tc>
          <w:tcPr>
            <w:tcW w:w="2410" w:type="dxa"/>
            <w:noWrap/>
            <w:hideMark/>
          </w:tcPr>
          <w:p w14:paraId="1A4A9F27" w14:textId="75A3CC0D" w:rsidR="001D54BA" w:rsidRPr="00D26EFB" w:rsidRDefault="001D54BA" w:rsidP="001D54BA">
            <w:pPr>
              <w:jc w:val="right"/>
              <w:rPr>
                <w:rFonts w:ascii="Calibri" w:eastAsia="Times New Roman" w:hAnsi="Calibri" w:cs="Times New Roman"/>
                <w:color w:val="000000"/>
                <w:lang w:eastAsia="en-NZ"/>
              </w:rPr>
            </w:pPr>
            <w:r w:rsidRPr="00824771">
              <w:t>2.21</w:t>
            </w:r>
          </w:p>
        </w:tc>
        <w:tc>
          <w:tcPr>
            <w:tcW w:w="1938" w:type="dxa"/>
          </w:tcPr>
          <w:p w14:paraId="4CD6B60F" w14:textId="25B33801" w:rsidR="001D54BA" w:rsidRPr="003E4410" w:rsidRDefault="001D54BA" w:rsidP="001D54BA">
            <w:pPr>
              <w:jc w:val="right"/>
            </w:pPr>
            <w:r w:rsidRPr="00824771">
              <w:t>141</w:t>
            </w:r>
          </w:p>
        </w:tc>
      </w:tr>
      <w:tr w:rsidR="001D54BA" w:rsidRPr="00D26EFB" w14:paraId="41C37C78" w14:textId="4724CFD9" w:rsidTr="00EB7954">
        <w:trPr>
          <w:trHeight w:val="298"/>
        </w:trPr>
        <w:tc>
          <w:tcPr>
            <w:tcW w:w="2268" w:type="dxa"/>
            <w:noWrap/>
            <w:hideMark/>
          </w:tcPr>
          <w:p w14:paraId="0DAC0B0F" w14:textId="0AA6A510" w:rsidR="001D54BA" w:rsidRPr="00D26EFB" w:rsidRDefault="001D54BA" w:rsidP="001D54BA">
            <w:pPr>
              <w:rPr>
                <w:rFonts w:ascii="Calibri" w:eastAsia="Times New Roman" w:hAnsi="Calibri" w:cs="Times New Roman"/>
                <w:color w:val="000000"/>
                <w:lang w:eastAsia="en-NZ"/>
              </w:rPr>
            </w:pPr>
            <w:proofErr w:type="spellStart"/>
            <w:r w:rsidRPr="00824771">
              <w:t>Rangiwhakaea</w:t>
            </w:r>
            <w:proofErr w:type="spellEnd"/>
            <w:r w:rsidRPr="00824771">
              <w:t xml:space="preserve"> Bay</w:t>
            </w:r>
          </w:p>
        </w:tc>
        <w:tc>
          <w:tcPr>
            <w:tcW w:w="2410" w:type="dxa"/>
            <w:noWrap/>
            <w:hideMark/>
          </w:tcPr>
          <w:p w14:paraId="1C30EB69" w14:textId="2E821894" w:rsidR="001D54BA" w:rsidRPr="00D26EFB" w:rsidRDefault="001D54BA" w:rsidP="001D54BA">
            <w:pPr>
              <w:jc w:val="right"/>
              <w:rPr>
                <w:rFonts w:ascii="Calibri" w:eastAsia="Times New Roman" w:hAnsi="Calibri" w:cs="Times New Roman"/>
                <w:color w:val="000000"/>
                <w:lang w:eastAsia="en-NZ"/>
              </w:rPr>
            </w:pPr>
            <w:r w:rsidRPr="00824771">
              <w:t>12</w:t>
            </w:r>
          </w:p>
        </w:tc>
        <w:tc>
          <w:tcPr>
            <w:tcW w:w="2410" w:type="dxa"/>
            <w:noWrap/>
            <w:hideMark/>
          </w:tcPr>
          <w:p w14:paraId="1BC3CE06" w14:textId="2217CB3B" w:rsidR="001D54BA" w:rsidRPr="00D26EFB" w:rsidRDefault="001D54BA" w:rsidP="001D54BA">
            <w:pPr>
              <w:jc w:val="right"/>
              <w:rPr>
                <w:rFonts w:ascii="Calibri" w:eastAsia="Times New Roman" w:hAnsi="Calibri" w:cs="Times New Roman"/>
                <w:color w:val="000000"/>
                <w:lang w:eastAsia="en-NZ"/>
              </w:rPr>
            </w:pPr>
            <w:r w:rsidRPr="00824771">
              <w:t>1.98</w:t>
            </w:r>
          </w:p>
        </w:tc>
        <w:tc>
          <w:tcPr>
            <w:tcW w:w="1938" w:type="dxa"/>
          </w:tcPr>
          <w:p w14:paraId="6A469172" w14:textId="74112781" w:rsidR="001D54BA" w:rsidRPr="003E4410" w:rsidRDefault="001D54BA" w:rsidP="001D54BA">
            <w:pPr>
              <w:jc w:val="right"/>
            </w:pPr>
            <w:r w:rsidRPr="00824771">
              <w:t>117</w:t>
            </w:r>
          </w:p>
        </w:tc>
      </w:tr>
      <w:tr w:rsidR="001D54BA" w:rsidRPr="00D26EFB" w14:paraId="5A427C50" w14:textId="77777777" w:rsidTr="001D54BA">
        <w:trPr>
          <w:trHeight w:val="298"/>
        </w:trPr>
        <w:tc>
          <w:tcPr>
            <w:tcW w:w="2268" w:type="dxa"/>
            <w:tcBorders>
              <w:bottom w:val="single" w:sz="4" w:space="0" w:color="BFBFBF"/>
            </w:tcBorders>
            <w:noWrap/>
          </w:tcPr>
          <w:p w14:paraId="5B222950" w14:textId="51257EF1" w:rsidR="001D54BA" w:rsidRPr="00856C1C" w:rsidRDefault="001D54BA" w:rsidP="001D54BA">
            <w:proofErr w:type="spellStart"/>
            <w:r w:rsidRPr="00824771">
              <w:t>Te</w:t>
            </w:r>
            <w:proofErr w:type="spellEnd"/>
            <w:r w:rsidRPr="00824771">
              <w:t xml:space="preserve"> </w:t>
            </w:r>
            <w:proofErr w:type="spellStart"/>
            <w:r w:rsidRPr="00824771">
              <w:t>Paparahi</w:t>
            </w:r>
            <w:proofErr w:type="spellEnd"/>
          </w:p>
        </w:tc>
        <w:tc>
          <w:tcPr>
            <w:tcW w:w="2410" w:type="dxa"/>
            <w:tcBorders>
              <w:bottom w:val="single" w:sz="4" w:space="0" w:color="BFBFBF"/>
            </w:tcBorders>
            <w:noWrap/>
          </w:tcPr>
          <w:p w14:paraId="4897C6B1" w14:textId="2683BFCA" w:rsidR="001D54BA" w:rsidRPr="00856C1C" w:rsidRDefault="001D54BA" w:rsidP="001D54BA">
            <w:pPr>
              <w:jc w:val="right"/>
            </w:pPr>
            <w:r w:rsidRPr="00824771">
              <w:t>8</w:t>
            </w:r>
          </w:p>
        </w:tc>
        <w:tc>
          <w:tcPr>
            <w:tcW w:w="2410" w:type="dxa"/>
            <w:tcBorders>
              <w:bottom w:val="single" w:sz="4" w:space="0" w:color="BFBFBF"/>
            </w:tcBorders>
            <w:noWrap/>
          </w:tcPr>
          <w:p w14:paraId="01AE4BF9" w14:textId="276172DD" w:rsidR="001D54BA" w:rsidRDefault="001D54BA" w:rsidP="001D54BA">
            <w:pPr>
              <w:jc w:val="right"/>
              <w:rPr>
                <w:rFonts w:ascii="Calibri" w:hAnsi="Calibri" w:cs="Calibri"/>
                <w:color w:val="000000"/>
              </w:rPr>
            </w:pPr>
            <w:r w:rsidRPr="00824771">
              <w:t>1.80</w:t>
            </w:r>
          </w:p>
        </w:tc>
        <w:tc>
          <w:tcPr>
            <w:tcW w:w="1938" w:type="dxa"/>
            <w:tcBorders>
              <w:bottom w:val="single" w:sz="4" w:space="0" w:color="BFBFBF"/>
            </w:tcBorders>
          </w:tcPr>
          <w:p w14:paraId="16A53081" w14:textId="608050E4" w:rsidR="001D54BA" w:rsidRPr="00856C1C" w:rsidRDefault="001D54BA" w:rsidP="001D54BA">
            <w:pPr>
              <w:jc w:val="right"/>
            </w:pPr>
            <w:r w:rsidRPr="00824771">
              <w:t>115</w:t>
            </w:r>
          </w:p>
        </w:tc>
      </w:tr>
      <w:tr w:rsidR="001D54BA" w:rsidRPr="00D26EFB" w14:paraId="693EEAF4" w14:textId="223B835A" w:rsidTr="001D54BA">
        <w:trPr>
          <w:trHeight w:val="298"/>
        </w:trPr>
        <w:tc>
          <w:tcPr>
            <w:tcW w:w="2268" w:type="dxa"/>
            <w:tcBorders>
              <w:top w:val="single" w:sz="4" w:space="0" w:color="BFBFBF"/>
              <w:bottom w:val="single" w:sz="4" w:space="0" w:color="auto"/>
            </w:tcBorders>
            <w:noWrap/>
            <w:hideMark/>
          </w:tcPr>
          <w:p w14:paraId="038ADB98" w14:textId="25B01526" w:rsidR="001D54BA" w:rsidRPr="00D26EFB" w:rsidRDefault="001D54BA" w:rsidP="001D54BA">
            <w:pPr>
              <w:rPr>
                <w:rFonts w:ascii="Calibri" w:eastAsia="Times New Roman" w:hAnsi="Calibri" w:cs="Times New Roman"/>
                <w:color w:val="000000"/>
                <w:lang w:eastAsia="en-NZ"/>
              </w:rPr>
            </w:pPr>
            <w:r w:rsidRPr="00824771">
              <w:t>Windy Hill</w:t>
            </w:r>
          </w:p>
        </w:tc>
        <w:tc>
          <w:tcPr>
            <w:tcW w:w="2410" w:type="dxa"/>
            <w:tcBorders>
              <w:top w:val="single" w:sz="4" w:space="0" w:color="BFBFBF"/>
              <w:bottom w:val="single" w:sz="4" w:space="0" w:color="auto"/>
            </w:tcBorders>
            <w:noWrap/>
            <w:hideMark/>
          </w:tcPr>
          <w:p w14:paraId="0116FB16" w14:textId="701DCBF4" w:rsidR="001D54BA" w:rsidRPr="00D26EFB" w:rsidRDefault="001D54BA" w:rsidP="001D54BA">
            <w:pPr>
              <w:jc w:val="right"/>
              <w:rPr>
                <w:rFonts w:ascii="Calibri" w:eastAsia="Times New Roman" w:hAnsi="Calibri" w:cs="Times New Roman"/>
                <w:color w:val="000000"/>
                <w:lang w:eastAsia="en-NZ"/>
              </w:rPr>
            </w:pPr>
            <w:r w:rsidRPr="00824771">
              <w:t>10</w:t>
            </w:r>
          </w:p>
        </w:tc>
        <w:tc>
          <w:tcPr>
            <w:tcW w:w="2410" w:type="dxa"/>
            <w:tcBorders>
              <w:top w:val="single" w:sz="4" w:space="0" w:color="BFBFBF"/>
              <w:bottom w:val="single" w:sz="4" w:space="0" w:color="auto"/>
            </w:tcBorders>
            <w:noWrap/>
            <w:hideMark/>
          </w:tcPr>
          <w:p w14:paraId="69AB3C8D" w14:textId="4E14D9CA" w:rsidR="001D54BA" w:rsidRPr="00D26EFB" w:rsidRDefault="001D54BA" w:rsidP="001D54BA">
            <w:pPr>
              <w:jc w:val="right"/>
              <w:rPr>
                <w:rFonts w:ascii="Calibri" w:eastAsia="Times New Roman" w:hAnsi="Calibri" w:cs="Times New Roman"/>
                <w:color w:val="000000"/>
                <w:lang w:eastAsia="en-NZ"/>
              </w:rPr>
            </w:pPr>
            <w:r w:rsidRPr="00824771">
              <w:t>1.78</w:t>
            </w:r>
          </w:p>
        </w:tc>
        <w:tc>
          <w:tcPr>
            <w:tcW w:w="1938" w:type="dxa"/>
            <w:tcBorders>
              <w:top w:val="single" w:sz="4" w:space="0" w:color="BFBFBF"/>
              <w:bottom w:val="single" w:sz="4" w:space="0" w:color="auto"/>
            </w:tcBorders>
          </w:tcPr>
          <w:p w14:paraId="602AEA03" w14:textId="7CCFBF24" w:rsidR="001D54BA" w:rsidRPr="003E4410" w:rsidRDefault="001D54BA" w:rsidP="001D54BA">
            <w:pPr>
              <w:jc w:val="right"/>
            </w:pPr>
            <w:r w:rsidRPr="00824771">
              <w:t>185</w:t>
            </w:r>
          </w:p>
        </w:tc>
      </w:tr>
      <w:tr w:rsidR="00AB5EC5" w:rsidRPr="00D26EFB" w14:paraId="183B2B89" w14:textId="597F2DBF" w:rsidTr="00695A3B">
        <w:trPr>
          <w:trHeight w:val="298"/>
        </w:trPr>
        <w:tc>
          <w:tcPr>
            <w:tcW w:w="2268" w:type="dxa"/>
            <w:tcBorders>
              <w:top w:val="single" w:sz="4" w:space="0" w:color="auto"/>
              <w:bottom w:val="nil"/>
              <w:right w:val="nil"/>
            </w:tcBorders>
            <w:noWrap/>
            <w:hideMark/>
          </w:tcPr>
          <w:p w14:paraId="2DC87001" w14:textId="3F147EFD" w:rsidR="00AB5EC5" w:rsidRPr="00D26EFB" w:rsidRDefault="00AB5EC5" w:rsidP="00AB5EC5">
            <w:pPr>
              <w:rPr>
                <w:rFonts w:ascii="Calibri" w:eastAsia="Times New Roman" w:hAnsi="Calibri" w:cs="Times New Roman"/>
                <w:b/>
                <w:bCs/>
                <w:color w:val="000000"/>
                <w:lang w:eastAsia="en-NZ"/>
              </w:rPr>
            </w:pPr>
            <w:r w:rsidRPr="00384771">
              <w:rPr>
                <w:b/>
                <w:bCs/>
              </w:rPr>
              <w:t>Total</w:t>
            </w:r>
          </w:p>
        </w:tc>
        <w:tc>
          <w:tcPr>
            <w:tcW w:w="2410" w:type="dxa"/>
            <w:tcBorders>
              <w:top w:val="single" w:sz="4" w:space="0" w:color="auto"/>
              <w:left w:val="nil"/>
              <w:bottom w:val="nil"/>
              <w:right w:val="nil"/>
            </w:tcBorders>
            <w:noWrap/>
          </w:tcPr>
          <w:p w14:paraId="7D7D9646" w14:textId="7CDCB1F3" w:rsidR="00AB5EC5" w:rsidRPr="00D26EFB" w:rsidRDefault="00AB5EC5" w:rsidP="00AB5EC5">
            <w:pPr>
              <w:jc w:val="right"/>
              <w:rPr>
                <w:rFonts w:ascii="Calibri" w:eastAsia="Times New Roman" w:hAnsi="Calibri" w:cs="Times New Roman"/>
                <w:b/>
                <w:bCs/>
                <w:color w:val="000000"/>
                <w:lang w:eastAsia="en-NZ"/>
              </w:rPr>
            </w:pPr>
          </w:p>
        </w:tc>
        <w:tc>
          <w:tcPr>
            <w:tcW w:w="2410" w:type="dxa"/>
            <w:tcBorders>
              <w:top w:val="single" w:sz="4" w:space="0" w:color="auto"/>
              <w:left w:val="nil"/>
              <w:bottom w:val="nil"/>
              <w:right w:val="nil"/>
            </w:tcBorders>
            <w:noWrap/>
            <w:hideMark/>
          </w:tcPr>
          <w:p w14:paraId="55FAF94F" w14:textId="57F9847B" w:rsidR="00AB5EC5" w:rsidRPr="00D26EFB" w:rsidRDefault="00AB5EC5" w:rsidP="00AB5EC5">
            <w:pPr>
              <w:jc w:val="right"/>
              <w:rPr>
                <w:rFonts w:ascii="Calibri" w:eastAsia="Times New Roman" w:hAnsi="Calibri" w:cs="Times New Roman"/>
                <w:b/>
                <w:bCs/>
                <w:color w:val="000000"/>
                <w:lang w:eastAsia="en-NZ"/>
              </w:rPr>
            </w:pPr>
          </w:p>
        </w:tc>
        <w:tc>
          <w:tcPr>
            <w:tcW w:w="1938" w:type="dxa"/>
            <w:tcBorders>
              <w:top w:val="single" w:sz="4" w:space="0" w:color="auto"/>
              <w:left w:val="nil"/>
              <w:bottom w:val="nil"/>
            </w:tcBorders>
          </w:tcPr>
          <w:p w14:paraId="7F0AD033" w14:textId="4B4A3C2B" w:rsidR="00AB5EC5" w:rsidRPr="00384771" w:rsidRDefault="001D54BA" w:rsidP="00AB5EC5">
            <w:pPr>
              <w:jc w:val="right"/>
              <w:rPr>
                <w:b/>
                <w:bCs/>
              </w:rPr>
            </w:pPr>
            <w:r>
              <w:rPr>
                <w:b/>
                <w:bCs/>
              </w:rPr>
              <w:t>2373</w:t>
            </w:r>
          </w:p>
        </w:tc>
      </w:tr>
    </w:tbl>
    <w:p w14:paraId="0B5B4383" w14:textId="1AA9E03A" w:rsidR="00526E43" w:rsidRDefault="00526E43">
      <w:pPr>
        <w:rPr>
          <w:rFonts w:asciiTheme="majorHAnsi" w:eastAsiaTheme="majorEastAsia" w:hAnsiTheme="majorHAnsi" w:cstheme="majorBidi"/>
          <w:color w:val="262626" w:themeColor="text1" w:themeTint="D9"/>
          <w:sz w:val="28"/>
          <w:szCs w:val="28"/>
        </w:rPr>
      </w:pPr>
      <w:r>
        <w:br w:type="page"/>
      </w:r>
    </w:p>
    <w:p w14:paraId="098C4047" w14:textId="12AF8BDE" w:rsidR="00526E43" w:rsidRDefault="00526E43" w:rsidP="002E0BEC">
      <w:pPr>
        <w:pStyle w:val="Heading2"/>
      </w:pPr>
      <w:bookmarkStart w:id="27" w:name="_Toc75783402"/>
      <w:r>
        <w:lastRenderedPageBreak/>
        <w:t xml:space="preserve">3.3 – </w:t>
      </w:r>
      <w:r w:rsidR="00E40084">
        <w:t>Total c</w:t>
      </w:r>
      <w:r w:rsidR="004724BD">
        <w:t>ount</w:t>
      </w:r>
      <w:r w:rsidR="00E40084">
        <w:t>s</w:t>
      </w:r>
      <w:bookmarkEnd w:id="27"/>
    </w:p>
    <w:p w14:paraId="51148CB7" w14:textId="0ADA5C9B" w:rsidR="000870EE" w:rsidRDefault="0007251F" w:rsidP="00526E43">
      <w:r>
        <w:rPr>
          <w:noProof/>
        </w:rPr>
        <w:drawing>
          <wp:anchor distT="0" distB="0" distL="114300" distR="114300" simplePos="0" relativeHeight="251666432" behindDoc="0" locked="0" layoutInCell="1" allowOverlap="1" wp14:anchorId="25BD4511" wp14:editId="779A5578">
            <wp:simplePos x="0" y="0"/>
            <wp:positionH relativeFrom="margin">
              <wp:align>center</wp:align>
            </wp:positionH>
            <wp:positionV relativeFrom="paragraph">
              <wp:posOffset>1771266</wp:posOffset>
            </wp:positionV>
            <wp:extent cx="6229985" cy="484060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29985" cy="4840605"/>
                    </a:xfrm>
                    <a:prstGeom prst="rect">
                      <a:avLst/>
                    </a:prstGeom>
                    <a:noFill/>
                    <a:ln>
                      <a:noFill/>
                    </a:ln>
                  </pic:spPr>
                </pic:pic>
              </a:graphicData>
            </a:graphic>
            <wp14:sizeRelH relativeFrom="page">
              <wp14:pctWidth>0</wp14:pctWidth>
            </wp14:sizeRelH>
            <wp14:sizeRelV relativeFrom="page">
              <wp14:pctHeight>0</wp14:pctHeight>
            </wp14:sizeRelV>
          </wp:anchor>
        </w:drawing>
      </w:r>
      <w:r w:rsidR="64322DCE">
        <w:t>The highest total bird count was observed in Mot</w:t>
      </w:r>
      <w:r w:rsidR="006B6763">
        <w:t>u</w:t>
      </w:r>
      <w:r w:rsidR="64322DCE">
        <w:t xml:space="preserve"> Kaikoura, with 235 birds identified in total (Figure 4 A and Table 1). </w:t>
      </w:r>
      <w:r w:rsidR="006B6763">
        <w:t>Motu</w:t>
      </w:r>
      <w:r w:rsidR="64322DCE">
        <w:t xml:space="preserve"> Kaikoura showed the second-highest species richness and diversity. Medlands, which had the highest richness and diversity, had a total count of 165 birds identified. </w:t>
      </w:r>
      <w:proofErr w:type="spellStart"/>
      <w:r w:rsidR="64322DCE">
        <w:t>Kākāriki</w:t>
      </w:r>
      <w:proofErr w:type="spellEnd"/>
      <w:r w:rsidR="64322DCE">
        <w:t xml:space="preserve">, the endemic species almost absent from the two main islands of New Zealand, was observed only at the </w:t>
      </w:r>
      <w:commentRangeStart w:id="28"/>
      <w:commentRangeStart w:id="29"/>
      <w:proofErr w:type="spellStart"/>
      <w:r w:rsidR="64322DCE">
        <w:t>Okiwi</w:t>
      </w:r>
      <w:proofErr w:type="spellEnd"/>
      <w:r w:rsidR="64322DCE">
        <w:t xml:space="preserve"> site</w:t>
      </w:r>
      <w:commentRangeEnd w:id="28"/>
      <w:r w:rsidR="00D70EA8">
        <w:rPr>
          <w:rStyle w:val="CommentReference"/>
        </w:rPr>
        <w:commentReference w:id="28"/>
      </w:r>
      <w:commentRangeEnd w:id="29"/>
      <w:r w:rsidR="00D70EA8">
        <w:rPr>
          <w:rStyle w:val="CommentReference"/>
        </w:rPr>
        <w:commentReference w:id="29"/>
      </w:r>
      <w:r w:rsidR="64322DCE" w:rsidRPr="64322DCE">
        <w:rPr>
          <w:rStyle w:val="CommentReference"/>
        </w:rPr>
        <w:t>,</w:t>
      </w:r>
      <w:r w:rsidR="64322DCE">
        <w:t xml:space="preserve"> where a breeding population is established.</w:t>
      </w:r>
      <w:r w:rsidR="000E006D">
        <w:t xml:space="preserve"> </w:t>
      </w:r>
      <w:r w:rsidR="64322DCE">
        <w:t xml:space="preserve">This result is consistent with the 2019 ABC report </w:t>
      </w:r>
      <w:r w:rsidR="00D70EA8">
        <w:fldChar w:fldCharType="begin"/>
      </w:r>
      <w:r w:rsidR="00D70EA8">
        <w:instrText xml:space="preserve"> ADDIN ZOTERO_ITEM CSL_CITATION {"citationID":"2yUAgJzM","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D70EA8">
        <w:fldChar w:fldCharType="separate"/>
      </w:r>
      <w:r w:rsidR="005363AB" w:rsidRPr="005363AB">
        <w:rPr>
          <w:rFonts w:ascii="Calibri" w:hAnsi="Calibri" w:cs="Calibri"/>
        </w:rPr>
        <w:t>(Simmonds, 2020)</w:t>
      </w:r>
      <w:r w:rsidR="00D70EA8">
        <w:fldChar w:fldCharType="end"/>
      </w:r>
      <w:r w:rsidR="64322DCE">
        <w:t>.</w:t>
      </w:r>
      <w:r w:rsidR="000E006D">
        <w:t xml:space="preserve"> There has been a substantial investment </w:t>
      </w:r>
      <w:r w:rsidR="002D6A98">
        <w:t>in</w:t>
      </w:r>
      <w:r w:rsidR="000E006D">
        <w:t xml:space="preserve"> predator control at </w:t>
      </w:r>
      <w:proofErr w:type="spellStart"/>
      <w:r w:rsidR="000E006D">
        <w:t>Okiwi</w:t>
      </w:r>
      <w:proofErr w:type="spellEnd"/>
      <w:r w:rsidR="000E006D">
        <w:t xml:space="preserve"> to maintain the existing </w:t>
      </w:r>
      <w:proofErr w:type="spellStart"/>
      <w:r w:rsidR="000E006D">
        <w:t>kākāriki</w:t>
      </w:r>
      <w:proofErr w:type="spellEnd"/>
      <w:r w:rsidR="000E006D">
        <w:t xml:space="preserve"> population </w:t>
      </w:r>
      <w:r w:rsidR="000E006D">
        <w:fldChar w:fldCharType="begin"/>
      </w:r>
      <w:r w:rsidR="000E006D">
        <w:instrText xml:space="preserve"> ADDIN ZOTERO_ITEM CSL_CITATION {"citationID":"y2RYz9BI","properties":{"formattedCitation":"(Simmonds, 2018)","plainCitation":"(Simmonds, 2018)","noteIndex":0},"citationItems":[{"id":888,"uris":["http://zotero.org/users/local/z7VYnidG/items/JVEYLKKR"],"uri":["http://zotero.org/users/local/z7VYnidG/items/JVEYLKKR"],"itemData":{"id":888,"type":"webpage","container-title":"Aotea Great Barrier Environmental Trust","language":"en-US","title":"The kākāriki of Okiwi","URL":"https://www.gbiet.org/en39-the-kkriki-of-okiwi","author":[{"family":"Simmonds","given":"Serena"}],"accessed":{"date-parts":[["2021",6,28]]},"issued":{"date-parts":[["2018"]]}}}],"schema":"https://github.com/citation-style-language/schema/raw/master/csl-citation.json"} </w:instrText>
      </w:r>
      <w:r w:rsidR="000E006D">
        <w:fldChar w:fldCharType="separate"/>
      </w:r>
      <w:r w:rsidR="005363AB" w:rsidRPr="005363AB">
        <w:rPr>
          <w:rFonts w:ascii="Calibri" w:hAnsi="Calibri" w:cs="Calibri"/>
        </w:rPr>
        <w:t>(Simmonds, 2018)</w:t>
      </w:r>
      <w:r w:rsidR="000E006D">
        <w:fldChar w:fldCharType="end"/>
      </w:r>
      <w:r w:rsidR="000E006D">
        <w:t>.</w:t>
      </w:r>
      <w:r w:rsidR="002C1ADF">
        <w:t xml:space="preserve"> In 2019, </w:t>
      </w:r>
      <w:proofErr w:type="spellStart"/>
      <w:r w:rsidR="002C1ADF">
        <w:t>Glenfern</w:t>
      </w:r>
      <w:proofErr w:type="spellEnd"/>
      <w:r w:rsidR="002C1ADF">
        <w:t xml:space="preserve"> was surveyed by a single observer but the species present were remarkable similar to observations from 2020.</w:t>
      </w:r>
    </w:p>
    <w:p w14:paraId="0459497E" w14:textId="27386343" w:rsidR="000A1A46" w:rsidRPr="00A36F67" w:rsidRDefault="000A1A46" w:rsidP="000A1A46">
      <w:pPr>
        <w:pStyle w:val="Caption"/>
        <w:jc w:val="center"/>
        <w:rPr>
          <w:color w:val="auto"/>
          <w:sz w:val="20"/>
          <w:szCs w:val="20"/>
        </w:rPr>
      </w:pPr>
      <w:r w:rsidRPr="00A36F67">
        <w:rPr>
          <w:color w:val="auto"/>
          <w:sz w:val="20"/>
          <w:szCs w:val="20"/>
        </w:rPr>
        <w:t xml:space="preserve">Figure </w:t>
      </w:r>
      <w:r w:rsidRPr="00A36F67">
        <w:rPr>
          <w:color w:val="auto"/>
          <w:sz w:val="20"/>
          <w:szCs w:val="20"/>
        </w:rPr>
        <w:fldChar w:fldCharType="begin"/>
      </w:r>
      <w:r w:rsidRPr="00A36F67">
        <w:rPr>
          <w:color w:val="auto"/>
          <w:sz w:val="20"/>
          <w:szCs w:val="20"/>
        </w:rPr>
        <w:instrText xml:space="preserve"> SEQ Figure \* ARABIC </w:instrText>
      </w:r>
      <w:r w:rsidRPr="00A36F67">
        <w:rPr>
          <w:color w:val="auto"/>
          <w:sz w:val="20"/>
          <w:szCs w:val="20"/>
        </w:rPr>
        <w:fldChar w:fldCharType="separate"/>
      </w:r>
      <w:r w:rsidR="0031025C">
        <w:rPr>
          <w:noProof/>
          <w:color w:val="auto"/>
          <w:sz w:val="20"/>
          <w:szCs w:val="20"/>
        </w:rPr>
        <w:t>4</w:t>
      </w:r>
      <w:r w:rsidRPr="00A36F67">
        <w:rPr>
          <w:color w:val="auto"/>
          <w:sz w:val="20"/>
          <w:szCs w:val="20"/>
        </w:rPr>
        <w:fldChar w:fldCharType="end"/>
      </w:r>
      <w:r w:rsidRPr="00A36F67">
        <w:rPr>
          <w:color w:val="auto"/>
          <w:sz w:val="20"/>
          <w:szCs w:val="20"/>
        </w:rPr>
        <w:t>: Total counts of birds by site (A) and total count of the four target species (</w:t>
      </w:r>
      <w:proofErr w:type="spellStart"/>
      <w:r>
        <w:rPr>
          <w:color w:val="auto"/>
          <w:sz w:val="20"/>
          <w:szCs w:val="20"/>
        </w:rPr>
        <w:t>Kākāriki</w:t>
      </w:r>
      <w:proofErr w:type="spellEnd"/>
      <w:r w:rsidRPr="00A36F67">
        <w:rPr>
          <w:color w:val="auto"/>
          <w:sz w:val="20"/>
          <w:szCs w:val="20"/>
        </w:rPr>
        <w:t xml:space="preserve">, </w:t>
      </w:r>
      <w:proofErr w:type="spellStart"/>
      <w:r>
        <w:rPr>
          <w:color w:val="auto"/>
          <w:sz w:val="20"/>
          <w:szCs w:val="20"/>
        </w:rPr>
        <w:t>Kākā</w:t>
      </w:r>
      <w:proofErr w:type="spellEnd"/>
      <w:r w:rsidRPr="00A36F67">
        <w:rPr>
          <w:color w:val="auto"/>
          <w:sz w:val="20"/>
          <w:szCs w:val="20"/>
        </w:rPr>
        <w:t xml:space="preserve">, </w:t>
      </w:r>
      <w:proofErr w:type="spellStart"/>
      <w:r>
        <w:rPr>
          <w:color w:val="auto"/>
          <w:sz w:val="20"/>
          <w:szCs w:val="20"/>
        </w:rPr>
        <w:t>Tūī</w:t>
      </w:r>
      <w:proofErr w:type="spellEnd"/>
      <w:r w:rsidRPr="00A36F67">
        <w:rPr>
          <w:color w:val="auto"/>
          <w:sz w:val="20"/>
          <w:szCs w:val="20"/>
        </w:rPr>
        <w:t xml:space="preserve"> and </w:t>
      </w:r>
      <w:proofErr w:type="spellStart"/>
      <w:r>
        <w:rPr>
          <w:color w:val="auto"/>
          <w:sz w:val="20"/>
          <w:szCs w:val="20"/>
        </w:rPr>
        <w:t>Kererū</w:t>
      </w:r>
      <w:proofErr w:type="spellEnd"/>
      <w:r w:rsidRPr="00A36F67">
        <w:rPr>
          <w:color w:val="auto"/>
          <w:sz w:val="20"/>
          <w:szCs w:val="20"/>
        </w:rPr>
        <w:t>) by site (B).</w:t>
      </w:r>
    </w:p>
    <w:p w14:paraId="4260B54A" w14:textId="052998FE" w:rsidR="00A36F67" w:rsidRDefault="00BE56C7" w:rsidP="002E0BEC">
      <w:r>
        <w:t xml:space="preserve">Of the </w:t>
      </w:r>
      <w:r w:rsidR="00A36F67" w:rsidRPr="00DF4EEA">
        <w:t>four target species (</w:t>
      </w:r>
      <w:proofErr w:type="spellStart"/>
      <w:r w:rsidR="00E96C27">
        <w:t>k</w:t>
      </w:r>
      <w:r w:rsidR="00C10225">
        <w:t>ākāriki</w:t>
      </w:r>
      <w:proofErr w:type="spellEnd"/>
      <w:r w:rsidR="00A36F67" w:rsidRPr="00DF4EEA">
        <w:t xml:space="preserve">, </w:t>
      </w:r>
      <w:proofErr w:type="spellStart"/>
      <w:r w:rsidR="00E96C27">
        <w:t>k</w:t>
      </w:r>
      <w:r w:rsidR="00C10225">
        <w:t>ākā</w:t>
      </w:r>
      <w:proofErr w:type="spellEnd"/>
      <w:r w:rsidR="00A36F67" w:rsidRPr="00DF4EEA">
        <w:t xml:space="preserve">, </w:t>
      </w:r>
      <w:proofErr w:type="spellStart"/>
      <w:r w:rsidR="00E96C27">
        <w:t>t</w:t>
      </w:r>
      <w:r w:rsidR="00C10225">
        <w:t>ūī</w:t>
      </w:r>
      <w:proofErr w:type="spellEnd"/>
      <w:r w:rsidR="00A36F67" w:rsidRPr="00DF4EEA">
        <w:t xml:space="preserve"> and </w:t>
      </w:r>
      <w:proofErr w:type="spellStart"/>
      <w:r w:rsidR="00E96C27">
        <w:t>k</w:t>
      </w:r>
      <w:r w:rsidR="00C10225">
        <w:t>ererū</w:t>
      </w:r>
      <w:proofErr w:type="spellEnd"/>
      <w:r w:rsidR="00A36F67" w:rsidRPr="00DF4EEA">
        <w:t>)</w:t>
      </w:r>
      <w:r w:rsidR="00197B19">
        <w:t>,</w:t>
      </w:r>
      <w:r>
        <w:t xml:space="preserve"> </w:t>
      </w:r>
      <w:proofErr w:type="spellStart"/>
      <w:r w:rsidR="00E96C27">
        <w:t>k</w:t>
      </w:r>
      <w:r w:rsidR="00C10225">
        <w:t>ākā</w:t>
      </w:r>
      <w:proofErr w:type="spellEnd"/>
      <w:r>
        <w:t xml:space="preserve"> and </w:t>
      </w:r>
      <w:proofErr w:type="spellStart"/>
      <w:r w:rsidR="00E96C27">
        <w:t>t</w:t>
      </w:r>
      <w:r w:rsidR="00C10225">
        <w:t>ūī</w:t>
      </w:r>
      <w:proofErr w:type="spellEnd"/>
      <w:r>
        <w:t xml:space="preserve"> </w:t>
      </w:r>
      <w:r w:rsidR="00B27AC5">
        <w:t xml:space="preserve">were </w:t>
      </w:r>
      <w:commentRangeStart w:id="30"/>
      <w:r w:rsidR="00B27AC5">
        <w:t xml:space="preserve">observed </w:t>
      </w:r>
      <w:commentRangeEnd w:id="30"/>
      <w:r w:rsidR="002E0BEC">
        <w:rPr>
          <w:rStyle w:val="CommentReference"/>
        </w:rPr>
        <w:commentReference w:id="30"/>
      </w:r>
      <w:r w:rsidR="00B27AC5">
        <w:t xml:space="preserve">at almost every site, </w:t>
      </w:r>
      <w:r w:rsidR="00197B19">
        <w:t>except for</w:t>
      </w:r>
      <w:r w:rsidR="00B27AC5">
        <w:t xml:space="preserve"> </w:t>
      </w:r>
      <w:proofErr w:type="spellStart"/>
      <w:r w:rsidR="00B27AC5">
        <w:t>Kaitoke</w:t>
      </w:r>
      <w:proofErr w:type="spellEnd"/>
      <w:r w:rsidR="00197B19">
        <w:t>,</w:t>
      </w:r>
      <w:r w:rsidR="00B27AC5">
        <w:t xml:space="preserve"> where no </w:t>
      </w:r>
      <w:proofErr w:type="spellStart"/>
      <w:r w:rsidR="006D7411">
        <w:t>k</w:t>
      </w:r>
      <w:r w:rsidR="00C10225">
        <w:t>ākā</w:t>
      </w:r>
      <w:proofErr w:type="spellEnd"/>
      <w:r w:rsidR="00B27AC5">
        <w:t xml:space="preserve"> </w:t>
      </w:r>
      <w:r w:rsidR="006D7411">
        <w:t>were</w:t>
      </w:r>
      <w:r w:rsidR="00B27AC5">
        <w:t xml:space="preserve"> observed</w:t>
      </w:r>
      <w:r w:rsidR="00197B19">
        <w:t xml:space="preserve"> (Figure 4 B and Table 2).</w:t>
      </w:r>
      <w:r w:rsidR="00E345AC">
        <w:t xml:space="preserve"> </w:t>
      </w:r>
      <w:proofErr w:type="spellStart"/>
      <w:r w:rsidR="00C10225">
        <w:t>Kererū</w:t>
      </w:r>
      <w:proofErr w:type="spellEnd"/>
      <w:r w:rsidR="00E345AC">
        <w:t xml:space="preserve"> w</w:t>
      </w:r>
      <w:r w:rsidR="003B4F2F">
        <w:t xml:space="preserve">ere observed at 12 of the </w:t>
      </w:r>
      <w:r w:rsidR="006900FF">
        <w:t>17</w:t>
      </w:r>
      <w:r w:rsidR="003B4F2F">
        <w:t xml:space="preserve"> sites, although in lower numbers than</w:t>
      </w:r>
      <w:r w:rsidR="00233873">
        <w:t xml:space="preserve"> </w:t>
      </w:r>
      <w:proofErr w:type="spellStart"/>
      <w:r w:rsidR="00FC32AF">
        <w:t>k</w:t>
      </w:r>
      <w:r w:rsidR="00C10225">
        <w:t>ākā</w:t>
      </w:r>
      <w:proofErr w:type="spellEnd"/>
      <w:r w:rsidR="00233873">
        <w:t xml:space="preserve"> or </w:t>
      </w:r>
      <w:proofErr w:type="spellStart"/>
      <w:r w:rsidR="00FC32AF">
        <w:t>t</w:t>
      </w:r>
      <w:r w:rsidR="00C10225">
        <w:t>ūī</w:t>
      </w:r>
      <w:proofErr w:type="spellEnd"/>
      <w:r w:rsidR="00233873">
        <w:t xml:space="preserve">. </w:t>
      </w:r>
      <w:r w:rsidR="003B4F2F">
        <w:t xml:space="preserve">A total of 18 </w:t>
      </w:r>
      <w:proofErr w:type="spellStart"/>
      <w:r w:rsidR="00FC32AF">
        <w:t>k</w:t>
      </w:r>
      <w:r w:rsidR="00C10225">
        <w:t>ākāriki</w:t>
      </w:r>
      <w:proofErr w:type="spellEnd"/>
      <w:r w:rsidR="003B4F2F">
        <w:t xml:space="preserve"> were observed</w:t>
      </w:r>
      <w:r w:rsidR="00E74665">
        <w:t xml:space="preserve">, all of which </w:t>
      </w:r>
      <w:r w:rsidR="00F7624A">
        <w:t xml:space="preserve">were </w:t>
      </w:r>
      <w:r w:rsidR="00240A5F">
        <w:t xml:space="preserve">at </w:t>
      </w:r>
      <w:proofErr w:type="spellStart"/>
      <w:r w:rsidR="00240A5F">
        <w:t>Okiwi</w:t>
      </w:r>
      <w:proofErr w:type="spellEnd"/>
      <w:r w:rsidR="00240A5F">
        <w:t xml:space="preserve"> (Figure 4 B and Table 2).</w:t>
      </w:r>
    </w:p>
    <w:p w14:paraId="5FBCE46D" w14:textId="205CB64C" w:rsidR="003E5D94" w:rsidRDefault="003E5D94" w:rsidP="00526E43"/>
    <w:p w14:paraId="33D71664" w14:textId="77777777" w:rsidR="002E0BEC" w:rsidRDefault="002E0BEC">
      <w:r>
        <w:br w:type="page"/>
      </w:r>
    </w:p>
    <w:p w14:paraId="5F6C7045" w14:textId="27DF08B7" w:rsidR="00140F62" w:rsidRDefault="64322DCE" w:rsidP="00526E43">
      <w:r>
        <w:lastRenderedPageBreak/>
        <w:t xml:space="preserve">High counts of </w:t>
      </w:r>
      <w:proofErr w:type="spellStart"/>
      <w:r w:rsidR="00E96C27">
        <w:t>t</w:t>
      </w:r>
      <w:r>
        <w:t>ūī</w:t>
      </w:r>
      <w:proofErr w:type="spellEnd"/>
      <w:r>
        <w:t xml:space="preserve"> and </w:t>
      </w:r>
      <w:proofErr w:type="spellStart"/>
      <w:r w:rsidR="00E96C27">
        <w:t>k</w:t>
      </w:r>
      <w:r>
        <w:t>ākā</w:t>
      </w:r>
      <w:proofErr w:type="spellEnd"/>
      <w:r>
        <w:t xml:space="preserve"> were found at Windy Hill and </w:t>
      </w:r>
      <w:proofErr w:type="spellStart"/>
      <w:r>
        <w:t>Haratonga</w:t>
      </w:r>
      <w:proofErr w:type="spellEnd"/>
      <w:r>
        <w:t xml:space="preserve">, respectively. </w:t>
      </w:r>
      <w:proofErr w:type="spellStart"/>
      <w:r>
        <w:t>Okiwi</w:t>
      </w:r>
      <w:proofErr w:type="spellEnd"/>
      <w:r>
        <w:t xml:space="preserve"> had high abundances of all four species (Figure 4 B and Table 2). </w:t>
      </w:r>
      <w:proofErr w:type="spellStart"/>
      <w:r>
        <w:t>Kaitoke</w:t>
      </w:r>
      <w:proofErr w:type="spellEnd"/>
      <w:r>
        <w:t>, one of the most diverse sites, had few observations of the target species</w:t>
      </w:r>
      <w:r w:rsidR="000E59A1">
        <w:t>,</w:t>
      </w:r>
      <w:r>
        <w:t xml:space="preserve"> with only five </w:t>
      </w:r>
      <w:proofErr w:type="spellStart"/>
      <w:r w:rsidR="00E96C27">
        <w:t>t</w:t>
      </w:r>
      <w:r>
        <w:t>ūī</w:t>
      </w:r>
      <w:proofErr w:type="spellEnd"/>
      <w:r>
        <w:t xml:space="preserve"> recorded. </w:t>
      </w:r>
    </w:p>
    <w:p w14:paraId="680B147E" w14:textId="77777777" w:rsidR="0002225C" w:rsidRDefault="0002225C" w:rsidP="00526E43"/>
    <w:p w14:paraId="0249CC17" w14:textId="582ACEDF" w:rsidR="0002225C" w:rsidRPr="0002225C" w:rsidRDefault="0002225C" w:rsidP="0002225C">
      <w:pPr>
        <w:pStyle w:val="Caption"/>
        <w:keepNext/>
        <w:jc w:val="center"/>
        <w:rPr>
          <w:color w:val="auto"/>
          <w:sz w:val="20"/>
          <w:szCs w:val="20"/>
        </w:rPr>
      </w:pPr>
      <w:r w:rsidRPr="0002225C">
        <w:rPr>
          <w:color w:val="auto"/>
          <w:sz w:val="20"/>
          <w:szCs w:val="20"/>
        </w:rPr>
        <w:t xml:space="preserve">Table </w:t>
      </w:r>
      <w:r w:rsidRPr="0002225C">
        <w:rPr>
          <w:color w:val="auto"/>
          <w:sz w:val="20"/>
          <w:szCs w:val="20"/>
        </w:rPr>
        <w:fldChar w:fldCharType="begin"/>
      </w:r>
      <w:r w:rsidRPr="0002225C">
        <w:rPr>
          <w:color w:val="auto"/>
          <w:sz w:val="20"/>
          <w:szCs w:val="20"/>
        </w:rPr>
        <w:instrText xml:space="preserve"> SEQ Table \* ARABIC </w:instrText>
      </w:r>
      <w:r w:rsidRPr="0002225C">
        <w:rPr>
          <w:color w:val="auto"/>
          <w:sz w:val="20"/>
          <w:szCs w:val="20"/>
        </w:rPr>
        <w:fldChar w:fldCharType="separate"/>
      </w:r>
      <w:r w:rsidR="0064550D">
        <w:rPr>
          <w:noProof/>
          <w:color w:val="auto"/>
          <w:sz w:val="20"/>
          <w:szCs w:val="20"/>
        </w:rPr>
        <w:t>2</w:t>
      </w:r>
      <w:r w:rsidRPr="0002225C">
        <w:rPr>
          <w:color w:val="auto"/>
          <w:sz w:val="20"/>
          <w:szCs w:val="20"/>
        </w:rPr>
        <w:fldChar w:fldCharType="end"/>
      </w:r>
      <w:r w:rsidRPr="0002225C">
        <w:rPr>
          <w:color w:val="auto"/>
          <w:sz w:val="20"/>
          <w:szCs w:val="20"/>
        </w:rPr>
        <w:t>: Total counts of the four target species at each site.</w:t>
      </w:r>
    </w:p>
    <w:tbl>
      <w:tblPr>
        <w:tblStyle w:val="TableGridLight"/>
        <w:tblW w:w="912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5"/>
        <w:gridCol w:w="1560"/>
        <w:gridCol w:w="1559"/>
        <w:gridCol w:w="1559"/>
        <w:gridCol w:w="1610"/>
      </w:tblGrid>
      <w:tr w:rsidR="0002225C" w:rsidRPr="00B706EE" w14:paraId="7EB92C35" w14:textId="77777777" w:rsidTr="0002225C">
        <w:trPr>
          <w:trHeight w:val="258"/>
        </w:trPr>
        <w:tc>
          <w:tcPr>
            <w:tcW w:w="2835" w:type="dxa"/>
            <w:noWrap/>
            <w:hideMark/>
          </w:tcPr>
          <w:p w14:paraId="4C1194A9" w14:textId="77777777" w:rsidR="00B706EE" w:rsidRPr="00B706EE" w:rsidRDefault="00B706EE" w:rsidP="00B706EE">
            <w:pPr>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Site</w:t>
            </w:r>
          </w:p>
        </w:tc>
        <w:tc>
          <w:tcPr>
            <w:tcW w:w="1560" w:type="dxa"/>
            <w:noWrap/>
            <w:hideMark/>
          </w:tcPr>
          <w:p w14:paraId="59810431" w14:textId="2BEF5796"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Tūī</w:t>
            </w:r>
            <w:proofErr w:type="spellEnd"/>
          </w:p>
        </w:tc>
        <w:tc>
          <w:tcPr>
            <w:tcW w:w="1559" w:type="dxa"/>
            <w:noWrap/>
            <w:hideMark/>
          </w:tcPr>
          <w:p w14:paraId="458AA737" w14:textId="7072FFCD"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ākā</w:t>
            </w:r>
            <w:proofErr w:type="spellEnd"/>
          </w:p>
        </w:tc>
        <w:tc>
          <w:tcPr>
            <w:tcW w:w="1559" w:type="dxa"/>
            <w:noWrap/>
            <w:hideMark/>
          </w:tcPr>
          <w:p w14:paraId="733DB388" w14:textId="3C4AD110"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ākāriki</w:t>
            </w:r>
            <w:proofErr w:type="spellEnd"/>
          </w:p>
        </w:tc>
        <w:tc>
          <w:tcPr>
            <w:tcW w:w="1610" w:type="dxa"/>
            <w:noWrap/>
            <w:hideMark/>
          </w:tcPr>
          <w:p w14:paraId="211D5E58" w14:textId="16B0B866"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ererū</w:t>
            </w:r>
            <w:proofErr w:type="spellEnd"/>
          </w:p>
        </w:tc>
      </w:tr>
      <w:tr w:rsidR="00C50891" w:rsidRPr="00B706EE" w14:paraId="46AC6ABB" w14:textId="77777777" w:rsidTr="0002225C">
        <w:trPr>
          <w:trHeight w:val="258"/>
        </w:trPr>
        <w:tc>
          <w:tcPr>
            <w:tcW w:w="2835" w:type="dxa"/>
            <w:noWrap/>
            <w:hideMark/>
          </w:tcPr>
          <w:p w14:paraId="20E1F015" w14:textId="2D23D8F4" w:rsidR="00C50891" w:rsidRPr="00B706EE" w:rsidRDefault="00C50891" w:rsidP="00C50891">
            <w:pPr>
              <w:rPr>
                <w:rFonts w:ascii="Calibri" w:eastAsia="Times New Roman" w:hAnsi="Calibri" w:cs="Times New Roman"/>
                <w:color w:val="000000"/>
                <w:lang w:eastAsia="en-NZ"/>
              </w:rPr>
            </w:pPr>
            <w:proofErr w:type="spellStart"/>
            <w:r w:rsidRPr="005C5D67">
              <w:t>Awana</w:t>
            </w:r>
            <w:proofErr w:type="spellEnd"/>
          </w:p>
        </w:tc>
        <w:tc>
          <w:tcPr>
            <w:tcW w:w="1560" w:type="dxa"/>
            <w:noWrap/>
            <w:hideMark/>
          </w:tcPr>
          <w:p w14:paraId="16C40ECD" w14:textId="5D46AA13" w:rsidR="00C50891" w:rsidRPr="00B706EE" w:rsidRDefault="00C50891" w:rsidP="00C50891">
            <w:pPr>
              <w:jc w:val="right"/>
              <w:rPr>
                <w:rFonts w:ascii="Calibri" w:eastAsia="Times New Roman" w:hAnsi="Calibri" w:cs="Times New Roman"/>
                <w:color w:val="000000"/>
                <w:lang w:eastAsia="en-NZ"/>
              </w:rPr>
            </w:pPr>
            <w:r w:rsidRPr="005C5D67">
              <w:t>27</w:t>
            </w:r>
          </w:p>
        </w:tc>
        <w:tc>
          <w:tcPr>
            <w:tcW w:w="1559" w:type="dxa"/>
            <w:noWrap/>
            <w:hideMark/>
          </w:tcPr>
          <w:p w14:paraId="7A7898A6" w14:textId="05E12530" w:rsidR="00C50891" w:rsidRPr="00B706EE" w:rsidRDefault="00C50891" w:rsidP="00C50891">
            <w:pPr>
              <w:jc w:val="right"/>
              <w:rPr>
                <w:rFonts w:ascii="Calibri" w:eastAsia="Times New Roman" w:hAnsi="Calibri" w:cs="Times New Roman"/>
                <w:color w:val="000000"/>
                <w:lang w:eastAsia="en-NZ"/>
              </w:rPr>
            </w:pPr>
            <w:r w:rsidRPr="005C5D67">
              <w:t>8</w:t>
            </w:r>
          </w:p>
        </w:tc>
        <w:tc>
          <w:tcPr>
            <w:tcW w:w="1559" w:type="dxa"/>
            <w:noWrap/>
            <w:hideMark/>
          </w:tcPr>
          <w:p w14:paraId="7F8511C3" w14:textId="5384644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2F07509D" w14:textId="50D8C613"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661A8174" w14:textId="77777777" w:rsidTr="0002225C">
        <w:trPr>
          <w:trHeight w:val="258"/>
        </w:trPr>
        <w:tc>
          <w:tcPr>
            <w:tcW w:w="2835" w:type="dxa"/>
            <w:noWrap/>
            <w:hideMark/>
          </w:tcPr>
          <w:p w14:paraId="5F875DA6" w14:textId="01517A38" w:rsidR="00C50891" w:rsidRPr="00B706EE" w:rsidRDefault="00C50891" w:rsidP="00C50891">
            <w:pPr>
              <w:rPr>
                <w:rFonts w:ascii="Calibri" w:eastAsia="Times New Roman" w:hAnsi="Calibri" w:cs="Times New Roman"/>
                <w:color w:val="000000"/>
                <w:lang w:eastAsia="en-NZ"/>
              </w:rPr>
            </w:pPr>
            <w:r w:rsidRPr="005C5D67">
              <w:t>Cooper's Castle</w:t>
            </w:r>
          </w:p>
        </w:tc>
        <w:tc>
          <w:tcPr>
            <w:tcW w:w="1560" w:type="dxa"/>
            <w:noWrap/>
            <w:hideMark/>
          </w:tcPr>
          <w:p w14:paraId="6720A1B6" w14:textId="489836FB" w:rsidR="00C50891" w:rsidRPr="00B706EE" w:rsidRDefault="00C50891" w:rsidP="00C50891">
            <w:pPr>
              <w:jc w:val="right"/>
              <w:rPr>
                <w:rFonts w:ascii="Calibri" w:eastAsia="Times New Roman" w:hAnsi="Calibri" w:cs="Times New Roman"/>
                <w:color w:val="000000"/>
                <w:lang w:eastAsia="en-NZ"/>
              </w:rPr>
            </w:pPr>
            <w:r w:rsidRPr="005C5D67">
              <w:t>31</w:t>
            </w:r>
          </w:p>
        </w:tc>
        <w:tc>
          <w:tcPr>
            <w:tcW w:w="1559" w:type="dxa"/>
            <w:noWrap/>
            <w:hideMark/>
          </w:tcPr>
          <w:p w14:paraId="69E8BF59" w14:textId="23212C51" w:rsidR="00C50891" w:rsidRPr="00B706EE" w:rsidRDefault="00C50891" w:rsidP="00C50891">
            <w:pPr>
              <w:jc w:val="right"/>
              <w:rPr>
                <w:rFonts w:ascii="Calibri" w:eastAsia="Times New Roman" w:hAnsi="Calibri" w:cs="Times New Roman"/>
                <w:color w:val="000000"/>
                <w:lang w:eastAsia="en-NZ"/>
              </w:rPr>
            </w:pPr>
            <w:r w:rsidRPr="005C5D67">
              <w:t>37</w:t>
            </w:r>
          </w:p>
        </w:tc>
        <w:tc>
          <w:tcPr>
            <w:tcW w:w="1559" w:type="dxa"/>
            <w:noWrap/>
            <w:hideMark/>
          </w:tcPr>
          <w:p w14:paraId="21019951" w14:textId="0ED33C4B"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5563860D" w14:textId="5C085239" w:rsidR="00C50891" w:rsidRPr="00B706EE" w:rsidRDefault="00C50891" w:rsidP="00C50891">
            <w:pPr>
              <w:jc w:val="right"/>
              <w:rPr>
                <w:rFonts w:ascii="Calibri" w:eastAsia="Times New Roman" w:hAnsi="Calibri" w:cs="Times New Roman"/>
                <w:color w:val="000000"/>
                <w:lang w:eastAsia="en-NZ"/>
              </w:rPr>
            </w:pPr>
            <w:r w:rsidRPr="005C5D67">
              <w:t>1</w:t>
            </w:r>
          </w:p>
        </w:tc>
      </w:tr>
      <w:tr w:rsidR="00C50891" w:rsidRPr="00B706EE" w14:paraId="5045EE63" w14:textId="77777777" w:rsidTr="0002225C">
        <w:trPr>
          <w:trHeight w:val="258"/>
        </w:trPr>
        <w:tc>
          <w:tcPr>
            <w:tcW w:w="2835" w:type="dxa"/>
            <w:noWrap/>
            <w:hideMark/>
          </w:tcPr>
          <w:p w14:paraId="21E52C17" w14:textId="3483BA84" w:rsidR="00C50891" w:rsidRPr="00B706EE" w:rsidRDefault="00C50891" w:rsidP="00C50891">
            <w:pPr>
              <w:rPr>
                <w:rFonts w:ascii="Calibri" w:eastAsia="Times New Roman" w:hAnsi="Calibri" w:cs="Times New Roman"/>
                <w:color w:val="000000"/>
                <w:lang w:eastAsia="en-NZ"/>
              </w:rPr>
            </w:pPr>
            <w:proofErr w:type="spellStart"/>
            <w:r w:rsidRPr="005C5D67">
              <w:t>Glenfern</w:t>
            </w:r>
            <w:proofErr w:type="spellEnd"/>
          </w:p>
        </w:tc>
        <w:tc>
          <w:tcPr>
            <w:tcW w:w="1560" w:type="dxa"/>
            <w:noWrap/>
            <w:hideMark/>
          </w:tcPr>
          <w:p w14:paraId="6FD925E0" w14:textId="0BCDF0E9" w:rsidR="00C50891" w:rsidRPr="00B706EE" w:rsidRDefault="00C50891" w:rsidP="00C50891">
            <w:pPr>
              <w:jc w:val="right"/>
              <w:rPr>
                <w:rFonts w:ascii="Calibri" w:eastAsia="Times New Roman" w:hAnsi="Calibri" w:cs="Times New Roman"/>
                <w:color w:val="000000"/>
                <w:lang w:eastAsia="en-NZ"/>
              </w:rPr>
            </w:pPr>
            <w:r w:rsidRPr="005C5D67">
              <w:t>16</w:t>
            </w:r>
          </w:p>
        </w:tc>
        <w:tc>
          <w:tcPr>
            <w:tcW w:w="1559" w:type="dxa"/>
            <w:noWrap/>
            <w:hideMark/>
          </w:tcPr>
          <w:p w14:paraId="788EF310" w14:textId="6B5D10D0" w:rsidR="00C50891" w:rsidRPr="00B706EE" w:rsidRDefault="00C50891" w:rsidP="00C50891">
            <w:pPr>
              <w:jc w:val="right"/>
              <w:rPr>
                <w:rFonts w:ascii="Calibri" w:eastAsia="Times New Roman" w:hAnsi="Calibri" w:cs="Times New Roman"/>
                <w:color w:val="000000"/>
                <w:lang w:eastAsia="en-NZ"/>
              </w:rPr>
            </w:pPr>
            <w:r w:rsidRPr="005C5D67">
              <w:t>23</w:t>
            </w:r>
          </w:p>
        </w:tc>
        <w:tc>
          <w:tcPr>
            <w:tcW w:w="1559" w:type="dxa"/>
            <w:noWrap/>
            <w:hideMark/>
          </w:tcPr>
          <w:p w14:paraId="1F0FB436" w14:textId="74F01432"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388137C9" w14:textId="750BFE58" w:rsidR="00C50891" w:rsidRPr="00B706EE" w:rsidRDefault="00C50891" w:rsidP="00C50891">
            <w:pPr>
              <w:jc w:val="right"/>
              <w:rPr>
                <w:rFonts w:ascii="Calibri" w:eastAsia="Times New Roman" w:hAnsi="Calibri" w:cs="Times New Roman"/>
                <w:color w:val="000000"/>
                <w:lang w:eastAsia="en-NZ"/>
              </w:rPr>
            </w:pPr>
            <w:r w:rsidRPr="005C5D67">
              <w:t>1</w:t>
            </w:r>
          </w:p>
        </w:tc>
      </w:tr>
      <w:tr w:rsidR="00C50891" w:rsidRPr="00B706EE" w14:paraId="41318D45" w14:textId="77777777" w:rsidTr="0002225C">
        <w:trPr>
          <w:trHeight w:val="258"/>
        </w:trPr>
        <w:tc>
          <w:tcPr>
            <w:tcW w:w="2835" w:type="dxa"/>
            <w:noWrap/>
            <w:hideMark/>
          </w:tcPr>
          <w:p w14:paraId="25D73A09" w14:textId="1884F4DF" w:rsidR="00C50891" w:rsidRPr="00B706EE" w:rsidRDefault="00C50891" w:rsidP="00C50891">
            <w:pPr>
              <w:rPr>
                <w:rFonts w:ascii="Calibri" w:eastAsia="Times New Roman" w:hAnsi="Calibri" w:cs="Times New Roman"/>
                <w:color w:val="000000"/>
                <w:lang w:eastAsia="en-NZ"/>
              </w:rPr>
            </w:pPr>
            <w:proofErr w:type="spellStart"/>
            <w:r w:rsidRPr="005C5D67">
              <w:t>Haratoanga</w:t>
            </w:r>
            <w:proofErr w:type="spellEnd"/>
          </w:p>
        </w:tc>
        <w:tc>
          <w:tcPr>
            <w:tcW w:w="1560" w:type="dxa"/>
            <w:noWrap/>
            <w:hideMark/>
          </w:tcPr>
          <w:p w14:paraId="4CDA3E97" w14:textId="490419C3" w:rsidR="00C50891" w:rsidRPr="00B706EE" w:rsidRDefault="00C50891" w:rsidP="00C50891">
            <w:pPr>
              <w:jc w:val="right"/>
              <w:rPr>
                <w:rFonts w:ascii="Calibri" w:eastAsia="Times New Roman" w:hAnsi="Calibri" w:cs="Times New Roman"/>
                <w:color w:val="000000"/>
                <w:lang w:eastAsia="en-NZ"/>
              </w:rPr>
            </w:pPr>
            <w:r w:rsidRPr="005C5D67">
              <w:t>11</w:t>
            </w:r>
          </w:p>
        </w:tc>
        <w:tc>
          <w:tcPr>
            <w:tcW w:w="1559" w:type="dxa"/>
            <w:noWrap/>
            <w:hideMark/>
          </w:tcPr>
          <w:p w14:paraId="6BA00018" w14:textId="3957F4ED" w:rsidR="00C50891" w:rsidRPr="00B706EE" w:rsidRDefault="00C50891" w:rsidP="00C50891">
            <w:pPr>
              <w:jc w:val="right"/>
              <w:rPr>
                <w:rFonts w:ascii="Calibri" w:eastAsia="Times New Roman" w:hAnsi="Calibri" w:cs="Times New Roman"/>
                <w:color w:val="000000"/>
                <w:lang w:eastAsia="en-NZ"/>
              </w:rPr>
            </w:pPr>
            <w:r w:rsidRPr="005C5D67">
              <w:t>53</w:t>
            </w:r>
          </w:p>
        </w:tc>
        <w:tc>
          <w:tcPr>
            <w:tcW w:w="1559" w:type="dxa"/>
            <w:noWrap/>
            <w:hideMark/>
          </w:tcPr>
          <w:p w14:paraId="74307F5E" w14:textId="2BC8BA18"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039333A9" w14:textId="3470279C"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5D2411C9" w14:textId="77777777" w:rsidTr="0002225C">
        <w:trPr>
          <w:trHeight w:val="258"/>
        </w:trPr>
        <w:tc>
          <w:tcPr>
            <w:tcW w:w="2835" w:type="dxa"/>
            <w:noWrap/>
            <w:hideMark/>
          </w:tcPr>
          <w:p w14:paraId="250576B8" w14:textId="6ABC18E1" w:rsidR="00C50891" w:rsidRPr="00B706EE" w:rsidRDefault="00C50891" w:rsidP="00C50891">
            <w:pPr>
              <w:rPr>
                <w:rFonts w:ascii="Calibri" w:eastAsia="Times New Roman" w:hAnsi="Calibri" w:cs="Times New Roman"/>
                <w:color w:val="000000"/>
                <w:lang w:eastAsia="en-NZ"/>
              </w:rPr>
            </w:pPr>
            <w:proofErr w:type="spellStart"/>
            <w:r w:rsidRPr="005C5D67">
              <w:t>Kaitoke</w:t>
            </w:r>
            <w:proofErr w:type="spellEnd"/>
          </w:p>
        </w:tc>
        <w:tc>
          <w:tcPr>
            <w:tcW w:w="1560" w:type="dxa"/>
            <w:noWrap/>
            <w:hideMark/>
          </w:tcPr>
          <w:p w14:paraId="5DA844D6" w14:textId="7B0E2100" w:rsidR="00C50891" w:rsidRPr="00B706EE" w:rsidRDefault="00C50891" w:rsidP="00C50891">
            <w:pPr>
              <w:jc w:val="right"/>
              <w:rPr>
                <w:rFonts w:ascii="Calibri" w:eastAsia="Times New Roman" w:hAnsi="Calibri" w:cs="Times New Roman"/>
                <w:color w:val="000000"/>
                <w:lang w:eastAsia="en-NZ"/>
              </w:rPr>
            </w:pPr>
            <w:r w:rsidRPr="005C5D67">
              <w:t>5</w:t>
            </w:r>
          </w:p>
        </w:tc>
        <w:tc>
          <w:tcPr>
            <w:tcW w:w="1559" w:type="dxa"/>
            <w:noWrap/>
            <w:hideMark/>
          </w:tcPr>
          <w:p w14:paraId="1B65B756" w14:textId="05B32321" w:rsidR="00C50891" w:rsidRPr="00B706EE" w:rsidRDefault="00C50891" w:rsidP="00C50891">
            <w:pPr>
              <w:jc w:val="right"/>
              <w:rPr>
                <w:rFonts w:ascii="Calibri" w:eastAsia="Times New Roman" w:hAnsi="Calibri" w:cs="Times New Roman"/>
                <w:color w:val="000000"/>
                <w:lang w:eastAsia="en-NZ"/>
              </w:rPr>
            </w:pPr>
            <w:r w:rsidRPr="005C5D67">
              <w:t>0</w:t>
            </w:r>
          </w:p>
        </w:tc>
        <w:tc>
          <w:tcPr>
            <w:tcW w:w="1559" w:type="dxa"/>
            <w:noWrap/>
            <w:hideMark/>
          </w:tcPr>
          <w:p w14:paraId="28371FCE" w14:textId="6491C946"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65CBF933" w14:textId="7BA1CED8"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04D3CB02" w14:textId="77777777" w:rsidTr="0002225C">
        <w:trPr>
          <w:trHeight w:val="258"/>
        </w:trPr>
        <w:tc>
          <w:tcPr>
            <w:tcW w:w="2835" w:type="dxa"/>
            <w:noWrap/>
            <w:hideMark/>
          </w:tcPr>
          <w:p w14:paraId="4BCB3A50" w14:textId="6CEABC81" w:rsidR="00C50891" w:rsidRPr="00B706EE" w:rsidRDefault="00C50891" w:rsidP="00C50891">
            <w:pPr>
              <w:rPr>
                <w:rFonts w:ascii="Calibri" w:eastAsia="Times New Roman" w:hAnsi="Calibri" w:cs="Times New Roman"/>
                <w:color w:val="000000"/>
                <w:lang w:eastAsia="en-NZ"/>
              </w:rPr>
            </w:pPr>
            <w:proofErr w:type="spellStart"/>
            <w:r w:rsidRPr="005C5D67">
              <w:t>Medlands</w:t>
            </w:r>
            <w:proofErr w:type="spellEnd"/>
          </w:p>
        </w:tc>
        <w:tc>
          <w:tcPr>
            <w:tcW w:w="1560" w:type="dxa"/>
            <w:noWrap/>
            <w:hideMark/>
          </w:tcPr>
          <w:p w14:paraId="4E88F74A" w14:textId="58187467" w:rsidR="00C50891" w:rsidRPr="00B706EE" w:rsidRDefault="00C50891" w:rsidP="00C50891">
            <w:pPr>
              <w:jc w:val="right"/>
              <w:rPr>
                <w:rFonts w:ascii="Calibri" w:eastAsia="Times New Roman" w:hAnsi="Calibri" w:cs="Times New Roman"/>
                <w:color w:val="000000"/>
                <w:lang w:eastAsia="en-NZ"/>
              </w:rPr>
            </w:pPr>
            <w:r w:rsidRPr="005C5D67">
              <w:t>14</w:t>
            </w:r>
          </w:p>
        </w:tc>
        <w:tc>
          <w:tcPr>
            <w:tcW w:w="1559" w:type="dxa"/>
            <w:noWrap/>
            <w:hideMark/>
          </w:tcPr>
          <w:p w14:paraId="77839EC2" w14:textId="6B4F770D" w:rsidR="00C50891" w:rsidRPr="00B706EE" w:rsidRDefault="00C50891" w:rsidP="00C50891">
            <w:pPr>
              <w:jc w:val="right"/>
              <w:rPr>
                <w:rFonts w:ascii="Calibri" w:eastAsia="Times New Roman" w:hAnsi="Calibri" w:cs="Times New Roman"/>
                <w:color w:val="000000"/>
                <w:lang w:eastAsia="en-NZ"/>
              </w:rPr>
            </w:pPr>
            <w:r w:rsidRPr="005C5D67">
              <w:t>11</w:t>
            </w:r>
          </w:p>
        </w:tc>
        <w:tc>
          <w:tcPr>
            <w:tcW w:w="1559" w:type="dxa"/>
            <w:noWrap/>
            <w:hideMark/>
          </w:tcPr>
          <w:p w14:paraId="0F6E6041" w14:textId="5C9E90B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186F671F" w14:textId="23E09631" w:rsidR="00C50891" w:rsidRPr="00B706EE" w:rsidRDefault="00C50891" w:rsidP="00C50891">
            <w:pPr>
              <w:jc w:val="right"/>
              <w:rPr>
                <w:rFonts w:ascii="Calibri" w:eastAsia="Times New Roman" w:hAnsi="Calibri" w:cs="Times New Roman"/>
                <w:color w:val="000000"/>
                <w:lang w:eastAsia="en-NZ"/>
              </w:rPr>
            </w:pPr>
            <w:r w:rsidRPr="005C5D67">
              <w:t>2</w:t>
            </w:r>
          </w:p>
        </w:tc>
      </w:tr>
      <w:tr w:rsidR="00C50891" w:rsidRPr="00B706EE" w14:paraId="11DEEE94" w14:textId="77777777" w:rsidTr="0002225C">
        <w:trPr>
          <w:trHeight w:val="258"/>
        </w:trPr>
        <w:tc>
          <w:tcPr>
            <w:tcW w:w="2835" w:type="dxa"/>
            <w:noWrap/>
            <w:hideMark/>
          </w:tcPr>
          <w:p w14:paraId="4C1FCEC9" w14:textId="4F2399D1" w:rsidR="00C50891" w:rsidRPr="00B706EE" w:rsidRDefault="00C50891" w:rsidP="00C50891">
            <w:pPr>
              <w:rPr>
                <w:rFonts w:ascii="Calibri" w:eastAsia="Times New Roman" w:hAnsi="Calibri" w:cs="Times New Roman"/>
                <w:color w:val="000000"/>
                <w:lang w:eastAsia="en-NZ"/>
              </w:rPr>
            </w:pPr>
            <w:proofErr w:type="spellStart"/>
            <w:r w:rsidRPr="005C5D67">
              <w:t>Motairehe</w:t>
            </w:r>
            <w:proofErr w:type="spellEnd"/>
          </w:p>
        </w:tc>
        <w:tc>
          <w:tcPr>
            <w:tcW w:w="1560" w:type="dxa"/>
            <w:noWrap/>
            <w:hideMark/>
          </w:tcPr>
          <w:p w14:paraId="7B4CE4A9" w14:textId="1D1AD2E0" w:rsidR="00C50891" w:rsidRPr="00B706EE" w:rsidRDefault="00C50891" w:rsidP="00C50891">
            <w:pPr>
              <w:jc w:val="right"/>
              <w:rPr>
                <w:rFonts w:ascii="Calibri" w:eastAsia="Times New Roman" w:hAnsi="Calibri" w:cs="Times New Roman"/>
                <w:color w:val="000000"/>
                <w:lang w:eastAsia="en-NZ"/>
              </w:rPr>
            </w:pPr>
            <w:r w:rsidRPr="005C5D67">
              <w:t>7</w:t>
            </w:r>
          </w:p>
        </w:tc>
        <w:tc>
          <w:tcPr>
            <w:tcW w:w="1559" w:type="dxa"/>
            <w:noWrap/>
            <w:hideMark/>
          </w:tcPr>
          <w:p w14:paraId="4FED19F6" w14:textId="2E8ECE79" w:rsidR="00C50891" w:rsidRPr="00B706EE" w:rsidRDefault="00C50891" w:rsidP="00C50891">
            <w:pPr>
              <w:jc w:val="right"/>
              <w:rPr>
                <w:rFonts w:ascii="Calibri" w:eastAsia="Times New Roman" w:hAnsi="Calibri" w:cs="Times New Roman"/>
                <w:color w:val="000000"/>
                <w:lang w:eastAsia="en-NZ"/>
              </w:rPr>
            </w:pPr>
            <w:r w:rsidRPr="005C5D67">
              <w:t>32</w:t>
            </w:r>
          </w:p>
        </w:tc>
        <w:tc>
          <w:tcPr>
            <w:tcW w:w="1559" w:type="dxa"/>
            <w:noWrap/>
            <w:hideMark/>
          </w:tcPr>
          <w:p w14:paraId="5609C1DD" w14:textId="3912FCC1"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F5F30C6" w14:textId="01C12FA6" w:rsidR="00C50891" w:rsidRPr="00B706EE" w:rsidRDefault="00C50891" w:rsidP="00C50891">
            <w:pPr>
              <w:jc w:val="right"/>
              <w:rPr>
                <w:rFonts w:ascii="Calibri" w:eastAsia="Times New Roman" w:hAnsi="Calibri" w:cs="Times New Roman"/>
                <w:color w:val="000000"/>
                <w:lang w:eastAsia="en-NZ"/>
              </w:rPr>
            </w:pPr>
            <w:r w:rsidRPr="005C5D67">
              <w:t>2</w:t>
            </w:r>
          </w:p>
        </w:tc>
      </w:tr>
      <w:tr w:rsidR="00C50891" w:rsidRPr="00B706EE" w14:paraId="15DCE988" w14:textId="77777777" w:rsidTr="0002225C">
        <w:trPr>
          <w:trHeight w:val="258"/>
        </w:trPr>
        <w:tc>
          <w:tcPr>
            <w:tcW w:w="2835" w:type="dxa"/>
            <w:noWrap/>
            <w:hideMark/>
          </w:tcPr>
          <w:p w14:paraId="307364A8" w14:textId="1C1E22AE" w:rsidR="00C50891" w:rsidRPr="00B706EE" w:rsidRDefault="00C50891" w:rsidP="00C50891">
            <w:pPr>
              <w:rPr>
                <w:rFonts w:ascii="Calibri" w:eastAsia="Times New Roman" w:hAnsi="Calibri" w:cs="Times New Roman"/>
                <w:color w:val="000000"/>
                <w:lang w:eastAsia="en-NZ"/>
              </w:rPr>
            </w:pPr>
            <w:r w:rsidRPr="005C5D67">
              <w:t>Motu Kaikoura</w:t>
            </w:r>
          </w:p>
        </w:tc>
        <w:tc>
          <w:tcPr>
            <w:tcW w:w="1560" w:type="dxa"/>
            <w:noWrap/>
            <w:hideMark/>
          </w:tcPr>
          <w:p w14:paraId="55E9400C" w14:textId="6B720573" w:rsidR="00C50891" w:rsidRPr="00B706EE" w:rsidRDefault="00C50891" w:rsidP="00C50891">
            <w:pPr>
              <w:jc w:val="right"/>
              <w:rPr>
                <w:rFonts w:ascii="Calibri" w:eastAsia="Times New Roman" w:hAnsi="Calibri" w:cs="Times New Roman"/>
                <w:color w:val="000000"/>
                <w:lang w:eastAsia="en-NZ"/>
              </w:rPr>
            </w:pPr>
            <w:r w:rsidRPr="005C5D67">
              <w:t>36</w:t>
            </w:r>
          </w:p>
        </w:tc>
        <w:tc>
          <w:tcPr>
            <w:tcW w:w="1559" w:type="dxa"/>
            <w:noWrap/>
            <w:hideMark/>
          </w:tcPr>
          <w:p w14:paraId="704ADCFB" w14:textId="3685D22C" w:rsidR="00C50891" w:rsidRPr="00B706EE" w:rsidRDefault="00C50891" w:rsidP="00C50891">
            <w:pPr>
              <w:jc w:val="right"/>
              <w:rPr>
                <w:rFonts w:ascii="Calibri" w:eastAsia="Times New Roman" w:hAnsi="Calibri" w:cs="Times New Roman"/>
                <w:color w:val="000000"/>
                <w:lang w:eastAsia="en-NZ"/>
              </w:rPr>
            </w:pPr>
            <w:r w:rsidRPr="005C5D67">
              <w:t>30</w:t>
            </w:r>
          </w:p>
        </w:tc>
        <w:tc>
          <w:tcPr>
            <w:tcW w:w="1559" w:type="dxa"/>
            <w:noWrap/>
            <w:hideMark/>
          </w:tcPr>
          <w:p w14:paraId="030C741C" w14:textId="1E2F730A"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0FCF1172" w14:textId="177481FD" w:rsidR="00C50891" w:rsidRPr="00B706EE" w:rsidRDefault="00C50891" w:rsidP="00C50891">
            <w:pPr>
              <w:jc w:val="right"/>
              <w:rPr>
                <w:rFonts w:ascii="Calibri" w:eastAsia="Times New Roman" w:hAnsi="Calibri" w:cs="Times New Roman"/>
                <w:color w:val="000000"/>
                <w:lang w:eastAsia="en-NZ"/>
              </w:rPr>
            </w:pPr>
            <w:r w:rsidRPr="005C5D67">
              <w:t>7</w:t>
            </w:r>
          </w:p>
        </w:tc>
      </w:tr>
      <w:tr w:rsidR="00C50891" w:rsidRPr="00B706EE" w14:paraId="20738216" w14:textId="77777777" w:rsidTr="0002225C">
        <w:trPr>
          <w:trHeight w:val="258"/>
        </w:trPr>
        <w:tc>
          <w:tcPr>
            <w:tcW w:w="2835" w:type="dxa"/>
            <w:noWrap/>
            <w:hideMark/>
          </w:tcPr>
          <w:p w14:paraId="56F7C9D7" w14:textId="2C019F75" w:rsidR="00C50891" w:rsidRPr="00B706EE" w:rsidRDefault="00C50891" w:rsidP="00C50891">
            <w:pPr>
              <w:rPr>
                <w:rFonts w:ascii="Calibri" w:eastAsia="Times New Roman" w:hAnsi="Calibri" w:cs="Times New Roman"/>
                <w:color w:val="000000"/>
                <w:lang w:eastAsia="en-NZ"/>
              </w:rPr>
            </w:pPr>
            <w:r w:rsidRPr="005C5D67">
              <w:t>Mt Young</w:t>
            </w:r>
          </w:p>
        </w:tc>
        <w:tc>
          <w:tcPr>
            <w:tcW w:w="1560" w:type="dxa"/>
            <w:noWrap/>
            <w:hideMark/>
          </w:tcPr>
          <w:p w14:paraId="7B072939" w14:textId="5755BE47" w:rsidR="00C50891" w:rsidRPr="00B706EE" w:rsidRDefault="00C50891" w:rsidP="00C50891">
            <w:pPr>
              <w:jc w:val="right"/>
              <w:rPr>
                <w:rFonts w:ascii="Calibri" w:eastAsia="Times New Roman" w:hAnsi="Calibri" w:cs="Times New Roman"/>
                <w:color w:val="000000"/>
                <w:lang w:eastAsia="en-NZ"/>
              </w:rPr>
            </w:pPr>
            <w:r w:rsidRPr="005C5D67">
              <w:t>20</w:t>
            </w:r>
          </w:p>
        </w:tc>
        <w:tc>
          <w:tcPr>
            <w:tcW w:w="1559" w:type="dxa"/>
            <w:noWrap/>
            <w:hideMark/>
          </w:tcPr>
          <w:p w14:paraId="5CC57407" w14:textId="14998413" w:rsidR="00C50891" w:rsidRPr="00B706EE" w:rsidRDefault="00C50891" w:rsidP="00C50891">
            <w:pPr>
              <w:jc w:val="right"/>
              <w:rPr>
                <w:rFonts w:ascii="Calibri" w:eastAsia="Times New Roman" w:hAnsi="Calibri" w:cs="Times New Roman"/>
                <w:color w:val="000000"/>
                <w:lang w:eastAsia="en-NZ"/>
              </w:rPr>
            </w:pPr>
            <w:r w:rsidRPr="005C5D67">
              <w:t>47</w:t>
            </w:r>
          </w:p>
        </w:tc>
        <w:tc>
          <w:tcPr>
            <w:tcW w:w="1559" w:type="dxa"/>
            <w:noWrap/>
            <w:hideMark/>
          </w:tcPr>
          <w:p w14:paraId="1E01285B" w14:textId="3CEAA1E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2D75EF8B" w14:textId="26719A8C" w:rsidR="00C50891" w:rsidRPr="00B706EE" w:rsidRDefault="00C50891" w:rsidP="00C50891">
            <w:pPr>
              <w:jc w:val="right"/>
              <w:rPr>
                <w:rFonts w:ascii="Calibri" w:eastAsia="Times New Roman" w:hAnsi="Calibri" w:cs="Times New Roman"/>
                <w:color w:val="000000"/>
                <w:lang w:eastAsia="en-NZ"/>
              </w:rPr>
            </w:pPr>
            <w:r w:rsidRPr="005C5D67">
              <w:t>9</w:t>
            </w:r>
          </w:p>
        </w:tc>
      </w:tr>
      <w:tr w:rsidR="00C50891" w:rsidRPr="00B706EE" w14:paraId="38B0EB0F" w14:textId="77777777" w:rsidTr="0002225C">
        <w:trPr>
          <w:trHeight w:val="258"/>
        </w:trPr>
        <w:tc>
          <w:tcPr>
            <w:tcW w:w="2835" w:type="dxa"/>
            <w:noWrap/>
            <w:hideMark/>
          </w:tcPr>
          <w:p w14:paraId="0A5250A0" w14:textId="6D71EDDB" w:rsidR="00C50891" w:rsidRPr="00B706EE" w:rsidRDefault="00C50891" w:rsidP="00C50891">
            <w:pPr>
              <w:rPr>
                <w:rFonts w:ascii="Calibri" w:eastAsia="Times New Roman" w:hAnsi="Calibri" w:cs="Times New Roman"/>
                <w:color w:val="000000"/>
                <w:lang w:eastAsia="en-NZ"/>
              </w:rPr>
            </w:pPr>
            <w:r w:rsidRPr="005C5D67">
              <w:t>Needle Rock</w:t>
            </w:r>
          </w:p>
        </w:tc>
        <w:tc>
          <w:tcPr>
            <w:tcW w:w="1560" w:type="dxa"/>
            <w:noWrap/>
            <w:hideMark/>
          </w:tcPr>
          <w:p w14:paraId="12EBBA4F" w14:textId="22A62A98" w:rsidR="00C50891" w:rsidRPr="00B706EE" w:rsidRDefault="00C50891" w:rsidP="00C50891">
            <w:pPr>
              <w:jc w:val="right"/>
              <w:rPr>
                <w:rFonts w:ascii="Calibri" w:eastAsia="Times New Roman" w:hAnsi="Calibri" w:cs="Times New Roman"/>
                <w:color w:val="000000"/>
                <w:lang w:eastAsia="en-NZ"/>
              </w:rPr>
            </w:pPr>
            <w:r w:rsidRPr="005C5D67">
              <w:t>21</w:t>
            </w:r>
          </w:p>
        </w:tc>
        <w:tc>
          <w:tcPr>
            <w:tcW w:w="1559" w:type="dxa"/>
            <w:noWrap/>
            <w:hideMark/>
          </w:tcPr>
          <w:p w14:paraId="7857144E" w14:textId="7326E441" w:rsidR="00C50891" w:rsidRPr="00B706EE" w:rsidRDefault="00C50891" w:rsidP="00C50891">
            <w:pPr>
              <w:jc w:val="right"/>
              <w:rPr>
                <w:rFonts w:ascii="Calibri" w:eastAsia="Times New Roman" w:hAnsi="Calibri" w:cs="Times New Roman"/>
                <w:color w:val="000000"/>
                <w:lang w:eastAsia="en-NZ"/>
              </w:rPr>
            </w:pPr>
            <w:r w:rsidRPr="005C5D67">
              <w:t>32</w:t>
            </w:r>
          </w:p>
        </w:tc>
        <w:tc>
          <w:tcPr>
            <w:tcW w:w="1559" w:type="dxa"/>
            <w:noWrap/>
            <w:hideMark/>
          </w:tcPr>
          <w:p w14:paraId="3FB2E999" w14:textId="0E00B49C"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DB876C3" w14:textId="236BA666" w:rsidR="00C50891" w:rsidRPr="00B706EE" w:rsidRDefault="00C50891" w:rsidP="00C50891">
            <w:pPr>
              <w:jc w:val="right"/>
              <w:rPr>
                <w:rFonts w:ascii="Calibri" w:eastAsia="Times New Roman" w:hAnsi="Calibri" w:cs="Times New Roman"/>
                <w:color w:val="000000"/>
                <w:lang w:eastAsia="en-NZ"/>
              </w:rPr>
            </w:pPr>
            <w:r w:rsidRPr="005C5D67">
              <w:t>9</w:t>
            </w:r>
          </w:p>
        </w:tc>
      </w:tr>
      <w:tr w:rsidR="00C50891" w:rsidRPr="00B706EE" w14:paraId="22923E10" w14:textId="77777777" w:rsidTr="0002225C">
        <w:trPr>
          <w:trHeight w:val="258"/>
        </w:trPr>
        <w:tc>
          <w:tcPr>
            <w:tcW w:w="2835" w:type="dxa"/>
            <w:noWrap/>
            <w:hideMark/>
          </w:tcPr>
          <w:p w14:paraId="76367E94" w14:textId="41875565" w:rsidR="00C50891" w:rsidRPr="00B706EE" w:rsidRDefault="00C50891" w:rsidP="00C50891">
            <w:pPr>
              <w:rPr>
                <w:rFonts w:ascii="Calibri" w:eastAsia="Times New Roman" w:hAnsi="Calibri" w:cs="Times New Roman"/>
                <w:color w:val="000000"/>
                <w:lang w:eastAsia="en-NZ"/>
              </w:rPr>
            </w:pPr>
            <w:proofErr w:type="spellStart"/>
            <w:r w:rsidRPr="005C5D67">
              <w:t>Okiwi</w:t>
            </w:r>
            <w:proofErr w:type="spellEnd"/>
          </w:p>
        </w:tc>
        <w:tc>
          <w:tcPr>
            <w:tcW w:w="1560" w:type="dxa"/>
            <w:noWrap/>
            <w:hideMark/>
          </w:tcPr>
          <w:p w14:paraId="23A2F5B1" w14:textId="61D391CE" w:rsidR="00C50891" w:rsidRPr="00B706EE" w:rsidRDefault="00C50891" w:rsidP="00C50891">
            <w:pPr>
              <w:jc w:val="right"/>
              <w:rPr>
                <w:rFonts w:ascii="Calibri" w:eastAsia="Times New Roman" w:hAnsi="Calibri" w:cs="Times New Roman"/>
                <w:color w:val="000000"/>
                <w:lang w:eastAsia="en-NZ"/>
              </w:rPr>
            </w:pPr>
            <w:r w:rsidRPr="005C5D67">
              <w:t>30</w:t>
            </w:r>
          </w:p>
        </w:tc>
        <w:tc>
          <w:tcPr>
            <w:tcW w:w="1559" w:type="dxa"/>
            <w:noWrap/>
            <w:hideMark/>
          </w:tcPr>
          <w:p w14:paraId="3DB85FF1" w14:textId="27BBECEF" w:rsidR="00C50891" w:rsidRPr="00B706EE" w:rsidRDefault="00C50891" w:rsidP="00C50891">
            <w:pPr>
              <w:jc w:val="right"/>
              <w:rPr>
                <w:rFonts w:ascii="Calibri" w:eastAsia="Times New Roman" w:hAnsi="Calibri" w:cs="Times New Roman"/>
                <w:color w:val="000000"/>
                <w:lang w:eastAsia="en-NZ"/>
              </w:rPr>
            </w:pPr>
            <w:r w:rsidRPr="005C5D67">
              <w:t>25</w:t>
            </w:r>
          </w:p>
        </w:tc>
        <w:tc>
          <w:tcPr>
            <w:tcW w:w="1559" w:type="dxa"/>
            <w:noWrap/>
            <w:hideMark/>
          </w:tcPr>
          <w:p w14:paraId="654575D1" w14:textId="37ECA409" w:rsidR="00C50891" w:rsidRPr="00B706EE" w:rsidRDefault="00C50891" w:rsidP="00C50891">
            <w:pPr>
              <w:jc w:val="right"/>
              <w:rPr>
                <w:rFonts w:ascii="Calibri" w:eastAsia="Times New Roman" w:hAnsi="Calibri" w:cs="Times New Roman"/>
                <w:color w:val="000000"/>
                <w:lang w:eastAsia="en-NZ"/>
              </w:rPr>
            </w:pPr>
            <w:r w:rsidRPr="005C5D67">
              <w:t>18</w:t>
            </w:r>
          </w:p>
        </w:tc>
        <w:tc>
          <w:tcPr>
            <w:tcW w:w="1610" w:type="dxa"/>
            <w:noWrap/>
            <w:hideMark/>
          </w:tcPr>
          <w:p w14:paraId="34C5C7E4" w14:textId="03815C4C" w:rsidR="00C50891" w:rsidRPr="00B706EE" w:rsidRDefault="00C50891" w:rsidP="00C50891">
            <w:pPr>
              <w:jc w:val="right"/>
              <w:rPr>
                <w:rFonts w:ascii="Calibri" w:eastAsia="Times New Roman" w:hAnsi="Calibri" w:cs="Times New Roman"/>
                <w:color w:val="000000"/>
                <w:lang w:eastAsia="en-NZ"/>
              </w:rPr>
            </w:pPr>
            <w:r w:rsidRPr="005C5D67">
              <w:t>10</w:t>
            </w:r>
          </w:p>
        </w:tc>
      </w:tr>
      <w:tr w:rsidR="00C50891" w:rsidRPr="00B706EE" w14:paraId="18A25BBA" w14:textId="77777777" w:rsidTr="0002225C">
        <w:trPr>
          <w:trHeight w:val="258"/>
        </w:trPr>
        <w:tc>
          <w:tcPr>
            <w:tcW w:w="2835" w:type="dxa"/>
            <w:noWrap/>
            <w:hideMark/>
          </w:tcPr>
          <w:p w14:paraId="5F63A32F" w14:textId="6CA36A0F" w:rsidR="00C50891" w:rsidRPr="00B706EE" w:rsidRDefault="00C50891" w:rsidP="00C50891">
            <w:pPr>
              <w:rPr>
                <w:rFonts w:ascii="Calibri" w:eastAsia="Times New Roman" w:hAnsi="Calibri" w:cs="Times New Roman"/>
                <w:color w:val="000000"/>
                <w:lang w:eastAsia="en-NZ"/>
              </w:rPr>
            </w:pPr>
            <w:proofErr w:type="spellStart"/>
            <w:r w:rsidRPr="005C5D67">
              <w:t>Okupu</w:t>
            </w:r>
            <w:proofErr w:type="spellEnd"/>
          </w:p>
        </w:tc>
        <w:tc>
          <w:tcPr>
            <w:tcW w:w="1560" w:type="dxa"/>
            <w:noWrap/>
            <w:hideMark/>
          </w:tcPr>
          <w:p w14:paraId="0C7824D5" w14:textId="35E2ABBC" w:rsidR="00C50891" w:rsidRPr="00B706EE" w:rsidRDefault="00C50891" w:rsidP="00C50891">
            <w:pPr>
              <w:jc w:val="right"/>
              <w:rPr>
                <w:rFonts w:ascii="Calibri" w:eastAsia="Times New Roman" w:hAnsi="Calibri" w:cs="Times New Roman"/>
                <w:color w:val="000000"/>
                <w:lang w:eastAsia="en-NZ"/>
              </w:rPr>
            </w:pPr>
            <w:r w:rsidRPr="005C5D67">
              <w:t>31</w:t>
            </w:r>
          </w:p>
        </w:tc>
        <w:tc>
          <w:tcPr>
            <w:tcW w:w="1559" w:type="dxa"/>
            <w:noWrap/>
            <w:hideMark/>
          </w:tcPr>
          <w:p w14:paraId="7829C249" w14:textId="47FB5097" w:rsidR="00C50891" w:rsidRPr="00B706EE" w:rsidRDefault="00C50891" w:rsidP="00C50891">
            <w:pPr>
              <w:jc w:val="right"/>
              <w:rPr>
                <w:rFonts w:ascii="Calibri" w:eastAsia="Times New Roman" w:hAnsi="Calibri" w:cs="Times New Roman"/>
                <w:color w:val="000000"/>
                <w:lang w:eastAsia="en-NZ"/>
              </w:rPr>
            </w:pPr>
            <w:r w:rsidRPr="005C5D67">
              <w:t>21</w:t>
            </w:r>
          </w:p>
        </w:tc>
        <w:tc>
          <w:tcPr>
            <w:tcW w:w="1559" w:type="dxa"/>
            <w:noWrap/>
            <w:hideMark/>
          </w:tcPr>
          <w:p w14:paraId="750F7296" w14:textId="7AAAF34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6CABDF4C" w14:textId="3CE7A5B5"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51AF3E9B" w14:textId="77777777" w:rsidTr="0002225C">
        <w:trPr>
          <w:trHeight w:val="258"/>
        </w:trPr>
        <w:tc>
          <w:tcPr>
            <w:tcW w:w="2835" w:type="dxa"/>
            <w:noWrap/>
            <w:hideMark/>
          </w:tcPr>
          <w:p w14:paraId="27A59E74" w14:textId="57BB4D20" w:rsidR="00C50891" w:rsidRPr="00B706EE" w:rsidRDefault="00C50891" w:rsidP="00C50891">
            <w:pPr>
              <w:rPr>
                <w:rFonts w:ascii="Calibri" w:eastAsia="Times New Roman" w:hAnsi="Calibri" w:cs="Times New Roman"/>
                <w:color w:val="000000"/>
                <w:lang w:eastAsia="en-NZ"/>
              </w:rPr>
            </w:pPr>
            <w:proofErr w:type="spellStart"/>
            <w:r w:rsidRPr="005C5D67">
              <w:t>Rakitu</w:t>
            </w:r>
            <w:proofErr w:type="spellEnd"/>
          </w:p>
        </w:tc>
        <w:tc>
          <w:tcPr>
            <w:tcW w:w="1560" w:type="dxa"/>
            <w:noWrap/>
            <w:hideMark/>
          </w:tcPr>
          <w:p w14:paraId="17BC7E3E" w14:textId="2CB463FB" w:rsidR="00C50891" w:rsidRPr="00B706EE" w:rsidRDefault="00C50891" w:rsidP="00C50891">
            <w:pPr>
              <w:jc w:val="right"/>
              <w:rPr>
                <w:rFonts w:ascii="Calibri" w:eastAsia="Times New Roman" w:hAnsi="Calibri" w:cs="Times New Roman"/>
                <w:color w:val="000000"/>
                <w:lang w:eastAsia="en-NZ"/>
              </w:rPr>
            </w:pPr>
            <w:r w:rsidRPr="005C5D67">
              <w:t>22</w:t>
            </w:r>
          </w:p>
        </w:tc>
        <w:tc>
          <w:tcPr>
            <w:tcW w:w="1559" w:type="dxa"/>
            <w:noWrap/>
            <w:hideMark/>
          </w:tcPr>
          <w:p w14:paraId="3543C98B" w14:textId="1B55E9EB" w:rsidR="00C50891" w:rsidRPr="00B706EE" w:rsidRDefault="00C50891" w:rsidP="00C50891">
            <w:pPr>
              <w:jc w:val="right"/>
              <w:rPr>
                <w:rFonts w:ascii="Calibri" w:eastAsia="Times New Roman" w:hAnsi="Calibri" w:cs="Times New Roman"/>
                <w:color w:val="000000"/>
                <w:lang w:eastAsia="en-NZ"/>
              </w:rPr>
            </w:pPr>
            <w:r w:rsidRPr="005C5D67">
              <w:t>1</w:t>
            </w:r>
          </w:p>
        </w:tc>
        <w:tc>
          <w:tcPr>
            <w:tcW w:w="1559" w:type="dxa"/>
            <w:noWrap/>
            <w:hideMark/>
          </w:tcPr>
          <w:p w14:paraId="0497BC1B" w14:textId="548215B7"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C180CC8" w14:textId="04EF81DE" w:rsidR="00C50891" w:rsidRPr="00B706EE" w:rsidRDefault="00C50891" w:rsidP="00C50891">
            <w:pPr>
              <w:jc w:val="right"/>
              <w:rPr>
                <w:rFonts w:ascii="Calibri" w:eastAsia="Times New Roman" w:hAnsi="Calibri" w:cs="Times New Roman"/>
                <w:color w:val="000000"/>
                <w:lang w:eastAsia="en-NZ"/>
              </w:rPr>
            </w:pPr>
            <w:r w:rsidRPr="005C5D67">
              <w:t>5</w:t>
            </w:r>
          </w:p>
        </w:tc>
      </w:tr>
      <w:tr w:rsidR="00C50891" w:rsidRPr="00B706EE" w14:paraId="361E23DB" w14:textId="77777777" w:rsidTr="0002225C">
        <w:trPr>
          <w:trHeight w:val="258"/>
        </w:trPr>
        <w:tc>
          <w:tcPr>
            <w:tcW w:w="2835" w:type="dxa"/>
            <w:noWrap/>
            <w:hideMark/>
          </w:tcPr>
          <w:p w14:paraId="4B019401" w14:textId="3C7F7996" w:rsidR="00C50891" w:rsidRPr="00B706EE" w:rsidRDefault="00C50891" w:rsidP="00C50891">
            <w:pPr>
              <w:rPr>
                <w:rFonts w:ascii="Calibri" w:eastAsia="Times New Roman" w:hAnsi="Calibri" w:cs="Times New Roman"/>
                <w:color w:val="000000"/>
                <w:lang w:eastAsia="en-NZ"/>
              </w:rPr>
            </w:pPr>
            <w:proofErr w:type="spellStart"/>
            <w:r w:rsidRPr="005C5D67">
              <w:t>Rangitawhiri</w:t>
            </w:r>
            <w:proofErr w:type="spellEnd"/>
            <w:r w:rsidRPr="005C5D67">
              <w:t xml:space="preserve"> </w:t>
            </w:r>
            <w:proofErr w:type="spellStart"/>
            <w:r w:rsidRPr="005C5D67">
              <w:t>Tryphena</w:t>
            </w:r>
            <w:proofErr w:type="spellEnd"/>
          </w:p>
        </w:tc>
        <w:tc>
          <w:tcPr>
            <w:tcW w:w="1560" w:type="dxa"/>
            <w:noWrap/>
            <w:hideMark/>
          </w:tcPr>
          <w:p w14:paraId="1697C016" w14:textId="16D82A51" w:rsidR="00C50891" w:rsidRPr="00B706EE" w:rsidRDefault="00C50891" w:rsidP="00C50891">
            <w:pPr>
              <w:jc w:val="right"/>
              <w:rPr>
                <w:rFonts w:ascii="Calibri" w:eastAsia="Times New Roman" w:hAnsi="Calibri" w:cs="Times New Roman"/>
                <w:color w:val="000000"/>
                <w:lang w:eastAsia="en-NZ"/>
              </w:rPr>
            </w:pPr>
            <w:r w:rsidRPr="005C5D67">
              <w:t>41</w:t>
            </w:r>
          </w:p>
        </w:tc>
        <w:tc>
          <w:tcPr>
            <w:tcW w:w="1559" w:type="dxa"/>
            <w:noWrap/>
            <w:hideMark/>
          </w:tcPr>
          <w:p w14:paraId="56B0B7AD" w14:textId="7F18FA12" w:rsidR="00C50891" w:rsidRPr="00B706EE" w:rsidRDefault="00C50891" w:rsidP="00C50891">
            <w:pPr>
              <w:jc w:val="right"/>
              <w:rPr>
                <w:rFonts w:ascii="Calibri" w:eastAsia="Times New Roman" w:hAnsi="Calibri" w:cs="Times New Roman"/>
                <w:color w:val="000000"/>
                <w:lang w:eastAsia="en-NZ"/>
              </w:rPr>
            </w:pPr>
            <w:r w:rsidRPr="005C5D67">
              <w:t>29</w:t>
            </w:r>
          </w:p>
        </w:tc>
        <w:tc>
          <w:tcPr>
            <w:tcW w:w="1559" w:type="dxa"/>
            <w:noWrap/>
            <w:hideMark/>
          </w:tcPr>
          <w:p w14:paraId="54833DB7" w14:textId="0674336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9E37577" w14:textId="7C391EEA" w:rsidR="00C50891" w:rsidRPr="00B706EE" w:rsidRDefault="00C50891" w:rsidP="00C50891">
            <w:pPr>
              <w:jc w:val="right"/>
              <w:rPr>
                <w:rFonts w:ascii="Calibri" w:eastAsia="Times New Roman" w:hAnsi="Calibri" w:cs="Times New Roman"/>
                <w:color w:val="000000"/>
                <w:lang w:eastAsia="en-NZ"/>
              </w:rPr>
            </w:pPr>
            <w:r w:rsidRPr="005C5D67">
              <w:t>9</w:t>
            </w:r>
          </w:p>
        </w:tc>
      </w:tr>
      <w:tr w:rsidR="00C50891" w:rsidRPr="00B706EE" w14:paraId="6EF800E6" w14:textId="77777777" w:rsidTr="0002225C">
        <w:trPr>
          <w:trHeight w:val="258"/>
        </w:trPr>
        <w:tc>
          <w:tcPr>
            <w:tcW w:w="2835" w:type="dxa"/>
            <w:noWrap/>
            <w:hideMark/>
          </w:tcPr>
          <w:p w14:paraId="3D52694B" w14:textId="30F08851" w:rsidR="00C50891" w:rsidRPr="00B706EE" w:rsidRDefault="00C50891" w:rsidP="00C50891">
            <w:pPr>
              <w:rPr>
                <w:rFonts w:ascii="Calibri" w:eastAsia="Times New Roman" w:hAnsi="Calibri" w:cs="Times New Roman"/>
                <w:color w:val="000000"/>
                <w:lang w:eastAsia="en-NZ"/>
              </w:rPr>
            </w:pPr>
            <w:proofErr w:type="spellStart"/>
            <w:r w:rsidRPr="005C5D67">
              <w:t>Rangiwhakaea</w:t>
            </w:r>
            <w:proofErr w:type="spellEnd"/>
            <w:r w:rsidRPr="005C5D67">
              <w:t xml:space="preserve"> Bay</w:t>
            </w:r>
          </w:p>
        </w:tc>
        <w:tc>
          <w:tcPr>
            <w:tcW w:w="1560" w:type="dxa"/>
            <w:noWrap/>
            <w:hideMark/>
          </w:tcPr>
          <w:p w14:paraId="1D9E28D5" w14:textId="222C912E" w:rsidR="00C50891" w:rsidRPr="00B706EE" w:rsidRDefault="00C50891" w:rsidP="00C50891">
            <w:pPr>
              <w:jc w:val="right"/>
              <w:rPr>
                <w:rFonts w:ascii="Calibri" w:eastAsia="Times New Roman" w:hAnsi="Calibri" w:cs="Times New Roman"/>
                <w:color w:val="000000"/>
                <w:lang w:eastAsia="en-NZ"/>
              </w:rPr>
            </w:pPr>
            <w:r w:rsidRPr="005C5D67">
              <w:t>18</w:t>
            </w:r>
          </w:p>
        </w:tc>
        <w:tc>
          <w:tcPr>
            <w:tcW w:w="1559" w:type="dxa"/>
            <w:noWrap/>
            <w:hideMark/>
          </w:tcPr>
          <w:p w14:paraId="57912AE6" w14:textId="45BBA960" w:rsidR="00C50891" w:rsidRPr="00B706EE" w:rsidRDefault="00C50891" w:rsidP="00C50891">
            <w:pPr>
              <w:jc w:val="right"/>
              <w:rPr>
                <w:rFonts w:ascii="Calibri" w:eastAsia="Times New Roman" w:hAnsi="Calibri" w:cs="Times New Roman"/>
                <w:color w:val="000000"/>
                <w:lang w:eastAsia="en-NZ"/>
              </w:rPr>
            </w:pPr>
            <w:r w:rsidRPr="005C5D67">
              <w:t>33</w:t>
            </w:r>
          </w:p>
        </w:tc>
        <w:tc>
          <w:tcPr>
            <w:tcW w:w="1559" w:type="dxa"/>
            <w:noWrap/>
            <w:hideMark/>
          </w:tcPr>
          <w:p w14:paraId="7727AA3E" w14:textId="627C165E"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7BB13EB" w14:textId="4D34F3AD" w:rsidR="00C50891" w:rsidRPr="00B706EE" w:rsidRDefault="00C50891" w:rsidP="00C50891">
            <w:pPr>
              <w:jc w:val="right"/>
              <w:rPr>
                <w:rFonts w:ascii="Calibri" w:eastAsia="Times New Roman" w:hAnsi="Calibri" w:cs="Times New Roman"/>
                <w:color w:val="000000"/>
                <w:lang w:eastAsia="en-NZ"/>
              </w:rPr>
            </w:pPr>
            <w:r w:rsidRPr="005C5D67">
              <w:t>7</w:t>
            </w:r>
          </w:p>
        </w:tc>
      </w:tr>
      <w:tr w:rsidR="00C50891" w:rsidRPr="00B706EE" w14:paraId="1650424E" w14:textId="77777777" w:rsidTr="0002225C">
        <w:trPr>
          <w:trHeight w:val="258"/>
        </w:trPr>
        <w:tc>
          <w:tcPr>
            <w:tcW w:w="2835" w:type="dxa"/>
            <w:noWrap/>
          </w:tcPr>
          <w:p w14:paraId="568DAF53" w14:textId="037516C2" w:rsidR="00C50891" w:rsidRPr="00B706EE" w:rsidRDefault="00C50891" w:rsidP="00C50891">
            <w:pPr>
              <w:rPr>
                <w:rFonts w:ascii="Calibri" w:eastAsia="Times New Roman" w:hAnsi="Calibri" w:cs="Times New Roman"/>
                <w:color w:val="000000"/>
                <w:lang w:eastAsia="en-NZ"/>
              </w:rPr>
            </w:pPr>
            <w:proofErr w:type="spellStart"/>
            <w:r w:rsidRPr="005C5D67">
              <w:t>Te</w:t>
            </w:r>
            <w:proofErr w:type="spellEnd"/>
            <w:r w:rsidRPr="005C5D67">
              <w:t xml:space="preserve"> </w:t>
            </w:r>
            <w:proofErr w:type="spellStart"/>
            <w:r w:rsidRPr="005C5D67">
              <w:t>Paparahi</w:t>
            </w:r>
            <w:proofErr w:type="spellEnd"/>
          </w:p>
        </w:tc>
        <w:tc>
          <w:tcPr>
            <w:tcW w:w="1560" w:type="dxa"/>
            <w:noWrap/>
          </w:tcPr>
          <w:p w14:paraId="148BEE4E" w14:textId="3DF6BAF6" w:rsidR="00C50891" w:rsidRPr="00B706EE" w:rsidRDefault="00C50891" w:rsidP="00C50891">
            <w:pPr>
              <w:jc w:val="right"/>
              <w:rPr>
                <w:rFonts w:ascii="Calibri" w:eastAsia="Times New Roman" w:hAnsi="Calibri" w:cs="Times New Roman"/>
                <w:color w:val="000000"/>
                <w:lang w:eastAsia="en-NZ"/>
              </w:rPr>
            </w:pPr>
            <w:r w:rsidRPr="005C5D67">
              <w:t>20</w:t>
            </w:r>
          </w:p>
        </w:tc>
        <w:tc>
          <w:tcPr>
            <w:tcW w:w="1559" w:type="dxa"/>
            <w:noWrap/>
          </w:tcPr>
          <w:p w14:paraId="5741D012" w14:textId="3D6F48D5" w:rsidR="00C50891" w:rsidRPr="00B706EE" w:rsidRDefault="00C50891" w:rsidP="00C50891">
            <w:pPr>
              <w:jc w:val="right"/>
              <w:rPr>
                <w:rFonts w:ascii="Calibri" w:eastAsia="Times New Roman" w:hAnsi="Calibri" w:cs="Times New Roman"/>
                <w:color w:val="000000"/>
                <w:lang w:eastAsia="en-NZ"/>
              </w:rPr>
            </w:pPr>
            <w:r w:rsidRPr="005C5D67">
              <w:t>28</w:t>
            </w:r>
          </w:p>
        </w:tc>
        <w:tc>
          <w:tcPr>
            <w:tcW w:w="1559" w:type="dxa"/>
            <w:noWrap/>
          </w:tcPr>
          <w:p w14:paraId="12D8230D" w14:textId="7149E892"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tcPr>
          <w:p w14:paraId="08C55B67" w14:textId="3B6C1709" w:rsidR="00C50891" w:rsidRPr="00B706EE" w:rsidRDefault="00C50891" w:rsidP="00C50891">
            <w:pPr>
              <w:jc w:val="right"/>
              <w:rPr>
                <w:rFonts w:ascii="Calibri" w:eastAsia="Times New Roman" w:hAnsi="Calibri" w:cs="Times New Roman"/>
                <w:color w:val="000000"/>
                <w:lang w:eastAsia="en-NZ"/>
              </w:rPr>
            </w:pPr>
            <w:r w:rsidRPr="005C5D67">
              <w:t>6</w:t>
            </w:r>
          </w:p>
        </w:tc>
      </w:tr>
      <w:tr w:rsidR="00C50891" w:rsidRPr="00B706EE" w14:paraId="4A6CE62C" w14:textId="77777777" w:rsidTr="0002225C">
        <w:trPr>
          <w:trHeight w:val="258"/>
        </w:trPr>
        <w:tc>
          <w:tcPr>
            <w:tcW w:w="2835" w:type="dxa"/>
            <w:noWrap/>
            <w:hideMark/>
          </w:tcPr>
          <w:p w14:paraId="3B47724A" w14:textId="269F3120" w:rsidR="00C50891" w:rsidRPr="00B706EE" w:rsidRDefault="00C50891" w:rsidP="00C50891">
            <w:pPr>
              <w:rPr>
                <w:rFonts w:ascii="Calibri" w:eastAsia="Times New Roman" w:hAnsi="Calibri" w:cs="Times New Roman"/>
                <w:color w:val="000000"/>
                <w:lang w:eastAsia="en-NZ"/>
              </w:rPr>
            </w:pPr>
            <w:r w:rsidRPr="005C5D67">
              <w:t>Windy Hill</w:t>
            </w:r>
          </w:p>
        </w:tc>
        <w:tc>
          <w:tcPr>
            <w:tcW w:w="1560" w:type="dxa"/>
            <w:noWrap/>
            <w:hideMark/>
          </w:tcPr>
          <w:p w14:paraId="3EF848BD" w14:textId="744D7DA5" w:rsidR="00C50891" w:rsidRPr="00B706EE" w:rsidRDefault="00C50891" w:rsidP="00C50891">
            <w:pPr>
              <w:jc w:val="right"/>
              <w:rPr>
                <w:rFonts w:ascii="Calibri" w:eastAsia="Times New Roman" w:hAnsi="Calibri" w:cs="Times New Roman"/>
                <w:color w:val="000000"/>
                <w:lang w:eastAsia="en-NZ"/>
              </w:rPr>
            </w:pPr>
            <w:r w:rsidRPr="005C5D67">
              <w:t>64</w:t>
            </w:r>
          </w:p>
        </w:tc>
        <w:tc>
          <w:tcPr>
            <w:tcW w:w="1559" w:type="dxa"/>
            <w:noWrap/>
            <w:hideMark/>
          </w:tcPr>
          <w:p w14:paraId="560B5BEB" w14:textId="5B6909D7" w:rsidR="00C50891" w:rsidRPr="00B706EE" w:rsidRDefault="00C50891" w:rsidP="00C50891">
            <w:pPr>
              <w:jc w:val="right"/>
              <w:rPr>
                <w:rFonts w:ascii="Calibri" w:eastAsia="Times New Roman" w:hAnsi="Calibri" w:cs="Times New Roman"/>
                <w:color w:val="000000"/>
                <w:lang w:eastAsia="en-NZ"/>
              </w:rPr>
            </w:pPr>
            <w:r w:rsidRPr="005C5D67">
              <w:t>46</w:t>
            </w:r>
          </w:p>
        </w:tc>
        <w:tc>
          <w:tcPr>
            <w:tcW w:w="1559" w:type="dxa"/>
            <w:noWrap/>
            <w:hideMark/>
          </w:tcPr>
          <w:p w14:paraId="0CD2175F" w14:textId="36834D70"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72D7588C" w14:textId="06D96A26" w:rsidR="00C50891" w:rsidRPr="00B706EE" w:rsidRDefault="00C50891" w:rsidP="00C50891">
            <w:pPr>
              <w:jc w:val="right"/>
              <w:rPr>
                <w:rFonts w:ascii="Calibri" w:eastAsia="Times New Roman" w:hAnsi="Calibri" w:cs="Times New Roman"/>
                <w:color w:val="000000"/>
                <w:lang w:eastAsia="en-NZ"/>
              </w:rPr>
            </w:pPr>
            <w:r w:rsidRPr="005C5D67">
              <w:t>4</w:t>
            </w:r>
          </w:p>
        </w:tc>
      </w:tr>
    </w:tbl>
    <w:p w14:paraId="22A3227A" w14:textId="676E5711" w:rsidR="00526E43" w:rsidRDefault="00526E43" w:rsidP="00526E43"/>
    <w:p w14:paraId="0F0F2296" w14:textId="52AE8E30" w:rsidR="00526E43" w:rsidRDefault="00526E43" w:rsidP="00526E43"/>
    <w:p w14:paraId="0D919C09" w14:textId="261BBB85" w:rsidR="00526E43" w:rsidRDefault="00526E43">
      <w:r>
        <w:br w:type="page"/>
      </w:r>
    </w:p>
    <w:p w14:paraId="65A35D1C" w14:textId="5D82BB70" w:rsidR="00504BC2" w:rsidRDefault="00526E43" w:rsidP="002E0BEC">
      <w:pPr>
        <w:pStyle w:val="Heading2"/>
      </w:pPr>
      <w:bookmarkStart w:id="31" w:name="_Toc75783403"/>
      <w:r>
        <w:lastRenderedPageBreak/>
        <w:t>3.4 – Site dissimilarity</w:t>
      </w:r>
      <w:bookmarkEnd w:id="31"/>
    </w:p>
    <w:p w14:paraId="1F0F0FFE" w14:textId="325E100D" w:rsidR="00C0020E" w:rsidRDefault="64322DCE" w:rsidP="008F1D0B">
      <w:pPr>
        <w:tabs>
          <w:tab w:val="left" w:pos="1155"/>
        </w:tabs>
      </w:pPr>
      <w:r>
        <w:t xml:space="preserve">Three primary groups emerge from the cluster analysis. Two of the most diverse sites (Figure 1 B and Table 1), </w:t>
      </w:r>
      <w:proofErr w:type="spellStart"/>
      <w:r>
        <w:t>Medlands</w:t>
      </w:r>
      <w:proofErr w:type="spellEnd"/>
      <w:r>
        <w:t xml:space="preserve"> and </w:t>
      </w:r>
      <w:proofErr w:type="spellStart"/>
      <w:r>
        <w:t>Kaitoke</w:t>
      </w:r>
      <w:proofErr w:type="spellEnd"/>
      <w:r>
        <w:t xml:space="preserve">, are clustered apart from the other sites (Figure 5; red branches). </w:t>
      </w:r>
      <w:proofErr w:type="spellStart"/>
      <w:r>
        <w:t>Awana</w:t>
      </w:r>
      <w:proofErr w:type="spellEnd"/>
      <w:r>
        <w:t xml:space="preserve"> forms </w:t>
      </w:r>
      <w:r w:rsidR="005B33CF">
        <w:t>a</w:t>
      </w:r>
      <w:r>
        <w:t xml:space="preserve"> cluster </w:t>
      </w:r>
      <w:r w:rsidR="005B33CF">
        <w:t>with</w:t>
      </w:r>
      <w:r>
        <w:t xml:space="preserve"> </w:t>
      </w:r>
      <w:proofErr w:type="spellStart"/>
      <w:r>
        <w:t>Okupu</w:t>
      </w:r>
      <w:proofErr w:type="spellEnd"/>
      <w:r>
        <w:t xml:space="preserve">, </w:t>
      </w:r>
      <w:proofErr w:type="spellStart"/>
      <w:r>
        <w:t>Okiwi</w:t>
      </w:r>
      <w:proofErr w:type="spellEnd"/>
      <w:r>
        <w:t xml:space="preserve"> and </w:t>
      </w:r>
      <w:proofErr w:type="spellStart"/>
      <w:r>
        <w:t>Rangitawhiri</w:t>
      </w:r>
      <w:proofErr w:type="spellEnd"/>
      <w:r>
        <w:t xml:space="preserve"> </w:t>
      </w:r>
      <w:proofErr w:type="spellStart"/>
      <w:r>
        <w:t>Tryphena</w:t>
      </w:r>
      <w:proofErr w:type="spellEnd"/>
      <w:r>
        <w:t xml:space="preserve"> (</w:t>
      </w:r>
      <w:r w:rsidR="005B33CF">
        <w:t>Figure 5; blue branches</w:t>
      </w:r>
      <w:r>
        <w:t xml:space="preserve">). All other sites form a large cluster indicating that they are similar in species composition. </w:t>
      </w:r>
      <w:r w:rsidR="006B6763">
        <w:t>Motu</w:t>
      </w:r>
      <w:r>
        <w:t xml:space="preserve"> Kaikoura, the second most diverse site, is included in the large cluster rather than with </w:t>
      </w:r>
      <w:proofErr w:type="spellStart"/>
      <w:r>
        <w:t>Medlands</w:t>
      </w:r>
      <w:proofErr w:type="spellEnd"/>
      <w:r>
        <w:t xml:space="preserve"> and </w:t>
      </w:r>
      <w:proofErr w:type="spellStart"/>
      <w:r>
        <w:t>Kaitoke</w:t>
      </w:r>
      <w:proofErr w:type="spellEnd"/>
      <w:r>
        <w:t xml:space="preserve"> (the first and third most diverse sites, </w:t>
      </w:r>
      <w:commentRangeStart w:id="32"/>
      <w:commentRangeStart w:id="33"/>
      <w:commentRangeStart w:id="34"/>
      <w:r>
        <w:t>respectively</w:t>
      </w:r>
      <w:commentRangeEnd w:id="32"/>
      <w:r w:rsidR="00C551D1">
        <w:rPr>
          <w:rStyle w:val="CommentReference"/>
        </w:rPr>
        <w:commentReference w:id="32"/>
      </w:r>
      <w:commentRangeEnd w:id="33"/>
      <w:r w:rsidR="00C551D1">
        <w:rPr>
          <w:rStyle w:val="CommentReference"/>
        </w:rPr>
        <w:commentReference w:id="33"/>
      </w:r>
      <w:commentRangeEnd w:id="34"/>
      <w:r w:rsidR="00DD5ACA">
        <w:rPr>
          <w:rStyle w:val="CommentReference"/>
        </w:rPr>
        <w:commentReference w:id="34"/>
      </w:r>
      <w:r>
        <w:t>).</w:t>
      </w:r>
    </w:p>
    <w:p w14:paraId="0AEE9D3D" w14:textId="3863F91C" w:rsidR="008C6EA0" w:rsidRDefault="000A1A46" w:rsidP="008C6EA0">
      <w:pPr>
        <w:keepNext/>
      </w:pPr>
      <w:r>
        <w:rPr>
          <w:noProof/>
        </w:rPr>
        <w:drawing>
          <wp:inline distT="0" distB="0" distL="0" distR="0" wp14:anchorId="23412EAD" wp14:editId="6462ABC1">
            <wp:extent cx="5486400" cy="548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7E6B2D9" w14:textId="1C07ECFA" w:rsidR="00526E43" w:rsidRPr="00E03471" w:rsidRDefault="008C6EA0" w:rsidP="008C6EA0">
      <w:pPr>
        <w:pStyle w:val="Caption"/>
        <w:rPr>
          <w:color w:val="auto"/>
          <w:sz w:val="20"/>
          <w:szCs w:val="20"/>
        </w:rPr>
      </w:pPr>
      <w:r w:rsidRPr="00E03471">
        <w:rPr>
          <w:color w:val="auto"/>
          <w:sz w:val="20"/>
          <w:szCs w:val="20"/>
        </w:rPr>
        <w:t xml:space="preserve">Figure </w:t>
      </w:r>
      <w:r w:rsidRPr="00E03471">
        <w:rPr>
          <w:color w:val="auto"/>
          <w:sz w:val="20"/>
          <w:szCs w:val="20"/>
        </w:rPr>
        <w:fldChar w:fldCharType="begin"/>
      </w:r>
      <w:r w:rsidRPr="00E03471">
        <w:rPr>
          <w:color w:val="auto"/>
          <w:sz w:val="20"/>
          <w:szCs w:val="20"/>
        </w:rPr>
        <w:instrText xml:space="preserve"> SEQ Figure \* ARABIC </w:instrText>
      </w:r>
      <w:r w:rsidRPr="00E03471">
        <w:rPr>
          <w:color w:val="auto"/>
          <w:sz w:val="20"/>
          <w:szCs w:val="20"/>
        </w:rPr>
        <w:fldChar w:fldCharType="separate"/>
      </w:r>
      <w:r w:rsidR="0031025C">
        <w:rPr>
          <w:noProof/>
          <w:color w:val="auto"/>
          <w:sz w:val="20"/>
          <w:szCs w:val="20"/>
        </w:rPr>
        <w:t>5</w:t>
      </w:r>
      <w:r w:rsidRPr="00E03471">
        <w:rPr>
          <w:color w:val="auto"/>
          <w:sz w:val="20"/>
          <w:szCs w:val="20"/>
        </w:rPr>
        <w:fldChar w:fldCharType="end"/>
      </w:r>
      <w:r w:rsidRPr="00E03471">
        <w:rPr>
          <w:color w:val="auto"/>
          <w:sz w:val="20"/>
          <w:szCs w:val="20"/>
        </w:rPr>
        <w:t>: Hierarchical cluster analysis of sites using Bray-Curtis distance and unweighted pair group method with arithmetic mean</w:t>
      </w:r>
      <w:r w:rsidR="008F1D0B" w:rsidRPr="00E03471">
        <w:rPr>
          <w:color w:val="auto"/>
          <w:sz w:val="20"/>
          <w:szCs w:val="20"/>
        </w:rPr>
        <w:t>. Three clusters are identified in the data as indicated by the colour of the branches.</w:t>
      </w:r>
    </w:p>
    <w:p w14:paraId="4512414C" w14:textId="55E6225A" w:rsidR="00526E43" w:rsidRDefault="00526E43" w:rsidP="00526E43"/>
    <w:p w14:paraId="6DDE0945" w14:textId="77777777" w:rsidR="00ED1985" w:rsidRDefault="00ED1985"/>
    <w:p w14:paraId="4E50CD70" w14:textId="77777777" w:rsidR="00ED1985" w:rsidRDefault="00ED1985">
      <w:r>
        <w:br w:type="page"/>
      </w:r>
    </w:p>
    <w:p w14:paraId="61E0C1F1" w14:textId="4D2E0C2E" w:rsidR="000A1A46" w:rsidRDefault="000A1A46" w:rsidP="000A1A46">
      <w:pPr>
        <w:pStyle w:val="Heading2"/>
      </w:pPr>
      <w:r>
        <w:lastRenderedPageBreak/>
        <w:t>3.5 – Comparison between years</w:t>
      </w:r>
    </w:p>
    <w:p w14:paraId="5D3648CE" w14:textId="34FD2707" w:rsidR="00C64638" w:rsidRDefault="00C64638" w:rsidP="00C17604">
      <w:r>
        <w:t xml:space="preserve">In the long term, citizen bird count data can be used to monitor the trajectory of populations and specific species across Aotea. Graphical comparisons of the change in species richness (Figure 6) and diversity (Figure 7) show some differences in sites between 2019 and 2020; however, some variability is expected due to differences in site conditions and observers. Overall, greater species richness was observed in 2019 than in 2020 (Figure 6). Species diversity shows a mix of increases and decreases among sites between years (Figure 7). Caution is advised when interpreting the results of short-term data that have a level of inherent uncertainty and </w:t>
      </w:r>
      <w:r w:rsidR="00F7624A">
        <w:t>should not</w:t>
      </w:r>
      <w:r>
        <w:t xml:space="preserve"> be used to identify trends.</w:t>
      </w:r>
    </w:p>
    <w:p w14:paraId="41D3D0BB" w14:textId="5966F0F2" w:rsidR="0031025C" w:rsidRDefault="00C17604" w:rsidP="00C17604">
      <w:r>
        <w:rPr>
          <w:noProof/>
        </w:rPr>
        <w:drawing>
          <wp:inline distT="0" distB="0" distL="0" distR="0" wp14:anchorId="12AFFB90" wp14:editId="3CB91D88">
            <wp:extent cx="5730875" cy="6443345"/>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0875" cy="6443345"/>
                    </a:xfrm>
                    <a:prstGeom prst="rect">
                      <a:avLst/>
                    </a:prstGeom>
                    <a:noFill/>
                    <a:ln>
                      <a:noFill/>
                    </a:ln>
                  </pic:spPr>
                </pic:pic>
              </a:graphicData>
            </a:graphic>
          </wp:inline>
        </w:drawing>
      </w:r>
    </w:p>
    <w:p w14:paraId="75FB5DB6" w14:textId="0B9702CB" w:rsidR="0031025C" w:rsidRPr="0031025C" w:rsidRDefault="0031025C" w:rsidP="0031025C">
      <w:pPr>
        <w:pStyle w:val="Caption"/>
        <w:jc w:val="center"/>
        <w:rPr>
          <w:color w:val="auto"/>
          <w:sz w:val="20"/>
          <w:szCs w:val="20"/>
        </w:rPr>
      </w:pPr>
      <w:r w:rsidRPr="0031025C">
        <w:rPr>
          <w:color w:val="auto"/>
          <w:sz w:val="20"/>
          <w:szCs w:val="20"/>
        </w:rPr>
        <w:t xml:space="preserve">Figure </w:t>
      </w:r>
      <w:r w:rsidRPr="0031025C">
        <w:rPr>
          <w:color w:val="auto"/>
          <w:sz w:val="20"/>
          <w:szCs w:val="20"/>
        </w:rPr>
        <w:fldChar w:fldCharType="begin"/>
      </w:r>
      <w:r w:rsidRPr="0031025C">
        <w:rPr>
          <w:color w:val="auto"/>
          <w:sz w:val="20"/>
          <w:szCs w:val="20"/>
        </w:rPr>
        <w:instrText xml:space="preserve"> SEQ Figure \* ARABIC </w:instrText>
      </w:r>
      <w:r w:rsidRPr="0031025C">
        <w:rPr>
          <w:color w:val="auto"/>
          <w:sz w:val="20"/>
          <w:szCs w:val="20"/>
        </w:rPr>
        <w:fldChar w:fldCharType="separate"/>
      </w:r>
      <w:r>
        <w:rPr>
          <w:noProof/>
          <w:color w:val="auto"/>
          <w:sz w:val="20"/>
          <w:szCs w:val="20"/>
        </w:rPr>
        <w:t>6</w:t>
      </w:r>
      <w:r w:rsidRPr="0031025C">
        <w:rPr>
          <w:color w:val="auto"/>
          <w:sz w:val="20"/>
          <w:szCs w:val="20"/>
        </w:rPr>
        <w:fldChar w:fldCharType="end"/>
      </w:r>
      <w:r w:rsidRPr="0031025C">
        <w:rPr>
          <w:color w:val="auto"/>
          <w:sz w:val="20"/>
          <w:szCs w:val="20"/>
        </w:rPr>
        <w:t>: Bump plot of the change in species richness between 2019 and 2020.</w:t>
      </w:r>
    </w:p>
    <w:p w14:paraId="38306CC7" w14:textId="2C4FC7E1" w:rsidR="00D64386" w:rsidRDefault="00D64386" w:rsidP="000A1A46">
      <w:pPr>
        <w:rPr>
          <w:sz w:val="32"/>
          <w:szCs w:val="32"/>
        </w:rPr>
      </w:pPr>
    </w:p>
    <w:p w14:paraId="3D9149D8" w14:textId="1E4DE7B0" w:rsidR="000A1A46" w:rsidRDefault="00C64638" w:rsidP="000A1A46">
      <w:bookmarkStart w:id="35" w:name="_Toc75783404"/>
      <w:r>
        <w:lastRenderedPageBreak/>
        <w:t>If repeated on an annual or bi-annual basis, bird count data from the ABC can highlight long-term trends in richness and diversity and inform the success of management interventions. Additionally, statistical methods that require more than two years of data can be applied to the data in the future. Thus, it is recommended that ABC surveys continue in order to provide a valuable long-term dataset.</w:t>
      </w:r>
    </w:p>
    <w:p w14:paraId="0AC2FAD1" w14:textId="5BD11727" w:rsidR="0031025C" w:rsidRDefault="00C17604" w:rsidP="0031025C">
      <w:pPr>
        <w:keepNext/>
      </w:pPr>
      <w:r>
        <w:rPr>
          <w:noProof/>
        </w:rPr>
        <w:drawing>
          <wp:inline distT="0" distB="0" distL="0" distR="0" wp14:anchorId="00457427" wp14:editId="3EA50582">
            <wp:extent cx="5730875" cy="5730875"/>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a:ln>
                      <a:noFill/>
                    </a:ln>
                  </pic:spPr>
                </pic:pic>
              </a:graphicData>
            </a:graphic>
          </wp:inline>
        </w:drawing>
      </w:r>
    </w:p>
    <w:p w14:paraId="2094FBB6" w14:textId="628A30CB" w:rsidR="000A1A46" w:rsidRPr="0031025C" w:rsidRDefault="0031025C" w:rsidP="0031025C">
      <w:pPr>
        <w:pStyle w:val="Caption"/>
        <w:jc w:val="center"/>
        <w:rPr>
          <w:color w:val="auto"/>
          <w:sz w:val="20"/>
          <w:szCs w:val="20"/>
        </w:rPr>
      </w:pPr>
      <w:r w:rsidRPr="0031025C">
        <w:rPr>
          <w:color w:val="auto"/>
          <w:sz w:val="20"/>
          <w:szCs w:val="20"/>
        </w:rPr>
        <w:t xml:space="preserve">Figure </w:t>
      </w:r>
      <w:r w:rsidRPr="0031025C">
        <w:rPr>
          <w:color w:val="auto"/>
          <w:sz w:val="20"/>
          <w:szCs w:val="20"/>
        </w:rPr>
        <w:fldChar w:fldCharType="begin"/>
      </w:r>
      <w:r w:rsidRPr="0031025C">
        <w:rPr>
          <w:color w:val="auto"/>
          <w:sz w:val="20"/>
          <w:szCs w:val="20"/>
        </w:rPr>
        <w:instrText xml:space="preserve"> SEQ Figure \* ARABIC </w:instrText>
      </w:r>
      <w:r w:rsidRPr="0031025C">
        <w:rPr>
          <w:color w:val="auto"/>
          <w:sz w:val="20"/>
          <w:szCs w:val="20"/>
        </w:rPr>
        <w:fldChar w:fldCharType="separate"/>
      </w:r>
      <w:r w:rsidRPr="0031025C">
        <w:rPr>
          <w:noProof/>
          <w:color w:val="auto"/>
          <w:sz w:val="20"/>
          <w:szCs w:val="20"/>
        </w:rPr>
        <w:t>7</w:t>
      </w:r>
      <w:r w:rsidRPr="0031025C">
        <w:rPr>
          <w:color w:val="auto"/>
          <w:sz w:val="20"/>
          <w:szCs w:val="20"/>
        </w:rPr>
        <w:fldChar w:fldCharType="end"/>
      </w:r>
      <w:r w:rsidRPr="0031025C">
        <w:rPr>
          <w:color w:val="auto"/>
          <w:sz w:val="20"/>
          <w:szCs w:val="20"/>
        </w:rPr>
        <w:t>: Bump plot of the change in species diversity between 2019 and 2020.</w:t>
      </w:r>
    </w:p>
    <w:p w14:paraId="42688A63" w14:textId="77777777" w:rsidR="000A1A46" w:rsidRDefault="000A1A46">
      <w:pPr>
        <w:rPr>
          <w:rFonts w:asciiTheme="majorHAnsi" w:eastAsiaTheme="majorEastAsia" w:hAnsiTheme="majorHAnsi" w:cstheme="majorBidi"/>
          <w:color w:val="262626" w:themeColor="text1" w:themeTint="D9"/>
          <w:sz w:val="32"/>
          <w:szCs w:val="32"/>
        </w:rPr>
      </w:pPr>
      <w:r>
        <w:br w:type="page"/>
      </w:r>
    </w:p>
    <w:p w14:paraId="78C0BE78" w14:textId="09CAC15C" w:rsidR="00526E43" w:rsidRDefault="00FC3231" w:rsidP="00D64386">
      <w:pPr>
        <w:pStyle w:val="Heading1"/>
      </w:pPr>
      <w:r>
        <w:lastRenderedPageBreak/>
        <w:t>4</w:t>
      </w:r>
      <w:r w:rsidR="00D64386">
        <w:t xml:space="preserve"> – </w:t>
      </w:r>
      <w:r w:rsidR="00382DFE">
        <w:t>Discussion</w:t>
      </w:r>
      <w:bookmarkEnd w:id="35"/>
    </w:p>
    <w:p w14:paraId="483D5B80" w14:textId="3B6BF3CB" w:rsidR="00662B9E" w:rsidRDefault="64322DCE" w:rsidP="00094042">
      <w:commentRangeStart w:id="36"/>
      <w:commentRangeStart w:id="37"/>
      <w:r>
        <w:t xml:space="preserve">The ABC </w:t>
      </w:r>
      <w:commentRangeEnd w:id="36"/>
      <w:r w:rsidR="0014182F">
        <w:rPr>
          <w:rStyle w:val="CommentReference"/>
        </w:rPr>
        <w:commentReference w:id="36"/>
      </w:r>
      <w:commentRangeEnd w:id="37"/>
      <w:r w:rsidR="0014182F">
        <w:rPr>
          <w:rStyle w:val="CommentReference"/>
        </w:rPr>
        <w:commentReference w:id="37"/>
      </w:r>
      <w:r>
        <w:t xml:space="preserve">data were analysed for the primary, island-wide patterns of abundance; site-specific patterns of abundance, richness, and diversity; and site dissimilarity. Analysis of the aggregated data shows the most abundant species on Aotea to be the </w:t>
      </w:r>
      <w:proofErr w:type="spellStart"/>
      <w:r w:rsidR="00FC32AF">
        <w:t>k</w:t>
      </w:r>
      <w:r>
        <w:t>ākā</w:t>
      </w:r>
      <w:proofErr w:type="spellEnd"/>
      <w:r>
        <w:t xml:space="preserve">, </w:t>
      </w:r>
      <w:proofErr w:type="spellStart"/>
      <w:r w:rsidR="00FC32AF">
        <w:t>t</w:t>
      </w:r>
      <w:r>
        <w:t>ūī</w:t>
      </w:r>
      <w:proofErr w:type="spellEnd"/>
      <w:r>
        <w:t xml:space="preserve">, </w:t>
      </w:r>
      <w:r w:rsidR="00FC32AF">
        <w:t>g</w:t>
      </w:r>
      <w:r>
        <w:t xml:space="preserve">rey warbler, </w:t>
      </w:r>
      <w:r w:rsidR="00FC32AF">
        <w:t>k</w:t>
      </w:r>
      <w:r>
        <w:t xml:space="preserve">ingfisher and </w:t>
      </w:r>
      <w:r w:rsidR="00FC32AF">
        <w:t>f</w:t>
      </w:r>
      <w:r>
        <w:t xml:space="preserve">antail (Figure 2). Of course, bird species are not uniformly distributed across the island. For example, </w:t>
      </w:r>
      <w:proofErr w:type="spellStart"/>
      <w:r w:rsidRPr="64322DCE">
        <w:rPr>
          <w:rFonts w:ascii="Calibri" w:eastAsia="Times New Roman" w:hAnsi="Calibri" w:cs="Times New Roman"/>
          <w:color w:val="000000" w:themeColor="text1"/>
          <w:lang w:eastAsia="en-NZ"/>
        </w:rPr>
        <w:t>Kaitoke</w:t>
      </w:r>
      <w:proofErr w:type="spellEnd"/>
      <w:r w:rsidRPr="64322DCE">
        <w:rPr>
          <w:rFonts w:ascii="Calibri" w:eastAsia="Times New Roman" w:hAnsi="Calibri" w:cs="Times New Roman"/>
          <w:color w:val="000000" w:themeColor="text1"/>
          <w:lang w:eastAsia="en-NZ"/>
        </w:rPr>
        <w:t xml:space="preserve"> had few records of </w:t>
      </w:r>
      <w:proofErr w:type="spellStart"/>
      <w:r w:rsidRPr="64322DCE">
        <w:rPr>
          <w:rFonts w:ascii="Calibri" w:eastAsia="Times New Roman" w:hAnsi="Calibri" w:cs="Times New Roman"/>
          <w:color w:val="000000" w:themeColor="text1"/>
          <w:lang w:eastAsia="en-NZ"/>
        </w:rPr>
        <w:t>tūī</w:t>
      </w:r>
      <w:proofErr w:type="spellEnd"/>
      <w:r w:rsidRPr="64322DCE">
        <w:rPr>
          <w:rFonts w:ascii="Calibri" w:eastAsia="Times New Roman" w:hAnsi="Calibri" w:cs="Times New Roman"/>
          <w:color w:val="000000" w:themeColor="text1"/>
          <w:lang w:eastAsia="en-NZ"/>
        </w:rPr>
        <w:t xml:space="preserve">, and none of </w:t>
      </w:r>
      <w:r w:rsidR="001F145D">
        <w:rPr>
          <w:rFonts w:ascii="Calibri" w:eastAsia="Times New Roman" w:hAnsi="Calibri" w:cs="Times New Roman"/>
          <w:color w:val="000000" w:themeColor="text1"/>
          <w:lang w:eastAsia="en-NZ"/>
        </w:rPr>
        <w:t xml:space="preserve">the </w:t>
      </w:r>
      <w:proofErr w:type="spellStart"/>
      <w:r w:rsidRPr="64322DCE">
        <w:rPr>
          <w:rFonts w:ascii="Calibri" w:eastAsia="Times New Roman" w:hAnsi="Calibri" w:cs="Times New Roman"/>
          <w:color w:val="000000" w:themeColor="text1"/>
          <w:lang w:eastAsia="en-NZ"/>
        </w:rPr>
        <w:t>kākā</w:t>
      </w:r>
      <w:proofErr w:type="spellEnd"/>
      <w:r w:rsidRPr="64322DCE">
        <w:rPr>
          <w:rFonts w:ascii="Calibri" w:eastAsia="Times New Roman" w:hAnsi="Calibri" w:cs="Times New Roman"/>
          <w:color w:val="000000" w:themeColor="text1"/>
          <w:lang w:eastAsia="en-NZ"/>
        </w:rPr>
        <w:t xml:space="preserve">, and the only observations of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were at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The hierarchical cluster analysis assesses the differences in species composition among the sites. Not surprisingly, the sites tend to cluster according to their habitat type.</w:t>
      </w:r>
      <w:r w:rsidR="001F145D">
        <w:rPr>
          <w:rFonts w:ascii="Calibri" w:eastAsia="Times New Roman" w:hAnsi="Calibri" w:cs="Times New Roman"/>
          <w:color w:val="000000" w:themeColor="text1"/>
          <w:lang w:eastAsia="en-NZ"/>
        </w:rPr>
        <w:t xml:space="preserve"> The</w:t>
      </w:r>
      <w:r w:rsidRPr="64322DCE">
        <w:rPr>
          <w:rFonts w:ascii="Calibri" w:eastAsia="Times New Roman" w:hAnsi="Calibri" w:cs="Times New Roman"/>
          <w:color w:val="000000" w:themeColor="text1"/>
          <w:lang w:eastAsia="en-NZ"/>
        </w:rPr>
        <w:t xml:space="preserve"> </w:t>
      </w:r>
      <w:proofErr w:type="spellStart"/>
      <w:r w:rsidRPr="64322DCE">
        <w:rPr>
          <w:rFonts w:ascii="Calibri" w:eastAsia="Times New Roman" w:hAnsi="Calibri" w:cs="Times New Roman"/>
          <w:color w:val="000000" w:themeColor="text1"/>
          <w:lang w:eastAsia="en-NZ"/>
        </w:rPr>
        <w:t>Kaitoke</w:t>
      </w:r>
      <w:proofErr w:type="spellEnd"/>
      <w:r w:rsidR="001F145D">
        <w:rPr>
          <w:rFonts w:ascii="Calibri" w:eastAsia="Times New Roman" w:hAnsi="Calibri" w:cs="Times New Roman"/>
          <w:color w:val="000000" w:themeColor="text1"/>
          <w:lang w:eastAsia="en-NZ"/>
        </w:rPr>
        <w:t xml:space="preserve"> and </w:t>
      </w:r>
      <w:proofErr w:type="spellStart"/>
      <w:r w:rsidR="001F145D">
        <w:rPr>
          <w:rFonts w:ascii="Calibri" w:eastAsia="Times New Roman" w:hAnsi="Calibri" w:cs="Times New Roman"/>
          <w:color w:val="000000" w:themeColor="text1"/>
          <w:lang w:eastAsia="en-NZ"/>
        </w:rPr>
        <w:t>Medlands</w:t>
      </w:r>
      <w:proofErr w:type="spellEnd"/>
      <w:r w:rsidR="001F145D">
        <w:rPr>
          <w:rFonts w:ascii="Calibri" w:eastAsia="Times New Roman" w:hAnsi="Calibri" w:cs="Times New Roman"/>
          <w:color w:val="000000" w:themeColor="text1"/>
          <w:lang w:eastAsia="en-NZ"/>
        </w:rPr>
        <w:t xml:space="preserve"> survey locations are</w:t>
      </w:r>
      <w:r w:rsidRPr="64322DCE">
        <w:rPr>
          <w:rFonts w:ascii="Calibri" w:eastAsia="Times New Roman" w:hAnsi="Calibri" w:cs="Times New Roman"/>
          <w:color w:val="000000" w:themeColor="text1"/>
          <w:lang w:eastAsia="en-NZ"/>
        </w:rPr>
        <w:t xml:space="preserve"> wetland habitat</w:t>
      </w:r>
      <w:r w:rsidR="001F145D">
        <w:rPr>
          <w:rFonts w:ascii="Calibri" w:eastAsia="Times New Roman" w:hAnsi="Calibri" w:cs="Times New Roman"/>
          <w:color w:val="000000" w:themeColor="text1"/>
          <w:lang w:eastAsia="en-NZ"/>
        </w:rPr>
        <w:t>s</w:t>
      </w:r>
      <w:r w:rsidRPr="64322DCE">
        <w:rPr>
          <w:rFonts w:ascii="Calibri" w:eastAsia="Times New Roman" w:hAnsi="Calibri" w:cs="Times New Roman"/>
          <w:color w:val="000000" w:themeColor="text1"/>
          <w:lang w:eastAsia="en-NZ"/>
        </w:rPr>
        <w:t xml:space="preserve">, hence the lack of bush birds like the </w:t>
      </w:r>
      <w:proofErr w:type="spellStart"/>
      <w:r w:rsidRPr="64322DCE">
        <w:rPr>
          <w:rFonts w:ascii="Calibri" w:eastAsia="Times New Roman" w:hAnsi="Calibri" w:cs="Times New Roman"/>
          <w:lang w:eastAsia="en-NZ"/>
        </w:rPr>
        <w:t>kākā</w:t>
      </w:r>
      <w:proofErr w:type="spellEnd"/>
      <w:r w:rsidRPr="64322DCE">
        <w:rPr>
          <w:rFonts w:ascii="Calibri" w:eastAsia="Times New Roman" w:hAnsi="Calibri" w:cs="Times New Roman"/>
          <w:lang w:eastAsia="en-NZ"/>
        </w:rPr>
        <w:t xml:space="preserve"> and </w:t>
      </w:r>
      <w:proofErr w:type="spellStart"/>
      <w:r w:rsidRPr="64322DCE">
        <w:rPr>
          <w:rFonts w:ascii="Calibri" w:eastAsia="Times New Roman" w:hAnsi="Calibri" w:cs="Times New Roman"/>
          <w:lang w:eastAsia="en-NZ"/>
        </w:rPr>
        <w:t>tūī</w:t>
      </w:r>
      <w:proofErr w:type="spellEnd"/>
      <w:r w:rsidRPr="64322DCE">
        <w:rPr>
          <w:rFonts w:ascii="Calibri" w:eastAsia="Times New Roman" w:hAnsi="Calibri" w:cs="Times New Roman"/>
          <w:lang w:eastAsia="en-NZ"/>
        </w:rPr>
        <w:t xml:space="preserve">, and high counts of </w:t>
      </w:r>
      <w:proofErr w:type="spellStart"/>
      <w:r w:rsidRPr="64322DCE">
        <w:rPr>
          <w:rFonts w:ascii="Calibri" w:eastAsia="Times New Roman" w:hAnsi="Calibri" w:cs="Times New Roman"/>
          <w:lang w:eastAsia="en-NZ"/>
        </w:rPr>
        <w:t>pūkeko</w:t>
      </w:r>
      <w:proofErr w:type="spellEnd"/>
      <w:r w:rsidRPr="64322DCE">
        <w:rPr>
          <w:rFonts w:ascii="Calibri" w:eastAsia="Times New Roman" w:hAnsi="Calibri" w:cs="Times New Roman"/>
          <w:lang w:eastAsia="en-NZ"/>
        </w:rPr>
        <w:t xml:space="preserve">, swallows and kingfishers </w:t>
      </w:r>
      <w:r w:rsidR="0014182F" w:rsidRPr="64322DCE">
        <w:rPr>
          <w:rFonts w:ascii="Calibri" w:eastAsia="Times New Roman" w:hAnsi="Calibri" w:cs="Times New Roman"/>
          <w:lang w:eastAsia="en-NZ"/>
        </w:rPr>
        <w:fldChar w:fldCharType="begin"/>
      </w:r>
      <w:r w:rsidR="0014182F" w:rsidRPr="64322DCE">
        <w:rPr>
          <w:rFonts w:ascii="Calibri" w:eastAsia="Times New Roman" w:hAnsi="Calibri" w:cs="Times New Roman"/>
          <w:lang w:eastAsia="en-NZ"/>
        </w:rPr>
        <w:instrText xml:space="preserve"> ADDIN ZOTERO_ITEM CSL_CITATION {"citationID":"f2dgx1Vv","properties":{"formattedCitation":"(Anderson, 2003)","plainCitation":"(Anderson, 2003)","noteIndex":0},"citationItems":[{"id":809,"uris":["http://zotero.org/users/local/z7VYnidG/items/XBZEVKMX"],"uri":["http://zotero.org/users/local/z7VYnidG/items/XBZEVKMX"],"itemData":{"id":809,"type":"article-journal","container-title":"Notornis","issue":"4","page":"201-209","title":"The bird community of Kaitoke wetland, Great Barrier Island","volume":"50","author":[{"family":"Anderson","given":"Sandra"}],"issued":{"date-parts":[["2003"]]}}}],"schema":"https://github.com/citation-style-language/schema/raw/master/csl-citation.json"} </w:instrText>
      </w:r>
      <w:r w:rsidR="0014182F" w:rsidRPr="64322DCE">
        <w:rPr>
          <w:rFonts w:ascii="Calibri" w:eastAsia="Times New Roman" w:hAnsi="Calibri" w:cs="Times New Roman"/>
          <w:lang w:eastAsia="en-NZ"/>
        </w:rPr>
        <w:fldChar w:fldCharType="separate"/>
      </w:r>
      <w:r w:rsidR="005363AB" w:rsidRPr="005363AB">
        <w:rPr>
          <w:rFonts w:ascii="Calibri" w:hAnsi="Calibri" w:cs="Calibri"/>
        </w:rPr>
        <w:t>(Anderson, 2003)</w:t>
      </w:r>
      <w:r w:rsidR="0014182F" w:rsidRPr="64322DCE">
        <w:rPr>
          <w:rFonts w:ascii="Calibri" w:eastAsia="Times New Roman" w:hAnsi="Calibri" w:cs="Times New Roman"/>
          <w:lang w:eastAsia="en-NZ"/>
        </w:rPr>
        <w:fldChar w:fldCharType="end"/>
      </w:r>
      <w:r w:rsidRPr="64322DCE">
        <w:rPr>
          <w:rFonts w:ascii="Calibri" w:eastAsia="Times New Roman" w:hAnsi="Calibri" w:cs="Times New Roman"/>
          <w:lang w:eastAsia="en-NZ"/>
        </w:rPr>
        <w:t xml:space="preserve">. The </w:t>
      </w:r>
      <w:proofErr w:type="spellStart"/>
      <w:r w:rsidRPr="64322DCE">
        <w:rPr>
          <w:rFonts w:ascii="Calibri" w:eastAsia="Times New Roman" w:hAnsi="Calibri" w:cs="Times New Roman"/>
          <w:lang w:eastAsia="en-NZ"/>
        </w:rPr>
        <w:t>Awana</w:t>
      </w:r>
      <w:proofErr w:type="spellEnd"/>
      <w:r w:rsidRPr="64322DCE">
        <w:rPr>
          <w:rFonts w:ascii="Calibri" w:eastAsia="Times New Roman" w:hAnsi="Calibri" w:cs="Times New Roman"/>
          <w:lang w:eastAsia="en-NZ"/>
        </w:rPr>
        <w:t xml:space="preserve"> site </w:t>
      </w:r>
      <w:r w:rsidR="00F41254">
        <w:rPr>
          <w:rFonts w:ascii="Calibri" w:eastAsia="Times New Roman" w:hAnsi="Calibri" w:cs="Times New Roman"/>
          <w:lang w:eastAsia="en-NZ"/>
        </w:rPr>
        <w:t xml:space="preserve">(clustered with </w:t>
      </w:r>
      <w:proofErr w:type="spellStart"/>
      <w:r w:rsidR="00F41254">
        <w:rPr>
          <w:rFonts w:ascii="Calibri" w:eastAsia="Times New Roman" w:hAnsi="Calibri" w:cs="Times New Roman"/>
          <w:lang w:eastAsia="en-NZ"/>
        </w:rPr>
        <w:t>Okupu</w:t>
      </w:r>
      <w:proofErr w:type="spellEnd"/>
      <w:r w:rsidR="00F41254">
        <w:rPr>
          <w:rFonts w:ascii="Calibri" w:eastAsia="Times New Roman" w:hAnsi="Calibri" w:cs="Times New Roman"/>
          <w:lang w:eastAsia="en-NZ"/>
        </w:rPr>
        <w:t xml:space="preserve">, </w:t>
      </w:r>
      <w:proofErr w:type="spellStart"/>
      <w:r w:rsidR="00F41254">
        <w:rPr>
          <w:rFonts w:ascii="Calibri" w:eastAsia="Times New Roman" w:hAnsi="Calibri" w:cs="Times New Roman"/>
          <w:lang w:eastAsia="en-NZ"/>
        </w:rPr>
        <w:t>Okiwi</w:t>
      </w:r>
      <w:proofErr w:type="spellEnd"/>
      <w:r w:rsidR="00F41254">
        <w:rPr>
          <w:rFonts w:ascii="Calibri" w:eastAsia="Times New Roman" w:hAnsi="Calibri" w:cs="Times New Roman"/>
          <w:lang w:eastAsia="en-NZ"/>
        </w:rPr>
        <w:t xml:space="preserve"> and </w:t>
      </w:r>
      <w:proofErr w:type="spellStart"/>
      <w:r w:rsidR="00F41254">
        <w:rPr>
          <w:rFonts w:ascii="Calibri" w:eastAsia="Times New Roman" w:hAnsi="Calibri" w:cs="Times New Roman"/>
          <w:lang w:eastAsia="en-NZ"/>
        </w:rPr>
        <w:t>Rangitawhiri</w:t>
      </w:r>
      <w:proofErr w:type="spellEnd"/>
      <w:r w:rsidR="00F41254">
        <w:rPr>
          <w:rFonts w:ascii="Calibri" w:eastAsia="Times New Roman" w:hAnsi="Calibri" w:cs="Times New Roman"/>
          <w:lang w:eastAsia="en-NZ"/>
        </w:rPr>
        <w:t xml:space="preserve"> </w:t>
      </w:r>
      <w:proofErr w:type="spellStart"/>
      <w:r w:rsidR="00F41254">
        <w:rPr>
          <w:rFonts w:ascii="Calibri" w:eastAsia="Times New Roman" w:hAnsi="Calibri" w:cs="Times New Roman"/>
          <w:lang w:eastAsia="en-NZ"/>
        </w:rPr>
        <w:t>Tryphena</w:t>
      </w:r>
      <w:proofErr w:type="spellEnd"/>
      <w:r w:rsidR="00F41254">
        <w:rPr>
          <w:rFonts w:ascii="Calibri" w:eastAsia="Times New Roman" w:hAnsi="Calibri" w:cs="Times New Roman"/>
          <w:lang w:eastAsia="en-NZ"/>
        </w:rPr>
        <w:t>;</w:t>
      </w:r>
      <w:r w:rsidRPr="64322DCE">
        <w:rPr>
          <w:rFonts w:ascii="Calibri" w:eastAsia="Times New Roman" w:hAnsi="Calibri" w:cs="Times New Roman"/>
          <w:lang w:eastAsia="en-NZ"/>
        </w:rPr>
        <w:t xml:space="preserve"> Figure 5, </w:t>
      </w:r>
      <w:r w:rsidR="00F41254">
        <w:rPr>
          <w:rFonts w:ascii="Calibri" w:eastAsia="Times New Roman" w:hAnsi="Calibri" w:cs="Times New Roman"/>
          <w:lang w:eastAsia="en-NZ"/>
        </w:rPr>
        <w:t>blue</w:t>
      </w:r>
      <w:r w:rsidRPr="64322DCE">
        <w:rPr>
          <w:rFonts w:ascii="Calibri" w:eastAsia="Times New Roman" w:hAnsi="Calibri" w:cs="Times New Roman"/>
          <w:lang w:eastAsia="en-NZ"/>
        </w:rPr>
        <w:t xml:space="preserve"> branch</w:t>
      </w:r>
      <w:r w:rsidR="00F41254">
        <w:rPr>
          <w:rFonts w:ascii="Calibri" w:eastAsia="Times New Roman" w:hAnsi="Calibri" w:cs="Times New Roman"/>
          <w:lang w:eastAsia="en-NZ"/>
        </w:rPr>
        <w:t>es</w:t>
      </w:r>
      <w:r w:rsidRPr="64322DCE">
        <w:rPr>
          <w:rFonts w:ascii="Calibri" w:eastAsia="Times New Roman" w:hAnsi="Calibri" w:cs="Times New Roman"/>
          <w:lang w:eastAsia="en-NZ"/>
        </w:rPr>
        <w:t>) was cleared in the early 20</w:t>
      </w:r>
      <w:r w:rsidRPr="64322DCE">
        <w:rPr>
          <w:rFonts w:ascii="Calibri" w:eastAsia="Times New Roman" w:hAnsi="Calibri" w:cs="Times New Roman"/>
          <w:vertAlign w:val="superscript"/>
          <w:lang w:eastAsia="en-NZ"/>
        </w:rPr>
        <w:t>th</w:t>
      </w:r>
      <w:r w:rsidRPr="64322DCE">
        <w:rPr>
          <w:rFonts w:ascii="Calibri" w:eastAsia="Times New Roman" w:hAnsi="Calibri" w:cs="Times New Roman"/>
          <w:lang w:eastAsia="en-NZ"/>
        </w:rPr>
        <w:t xml:space="preserve"> century for farming and underwent annual controlled burning until about 1940. </w:t>
      </w:r>
      <w:proofErr w:type="spellStart"/>
      <w:r w:rsidRPr="64322DCE">
        <w:rPr>
          <w:rFonts w:ascii="Calibri" w:eastAsia="Times New Roman" w:hAnsi="Calibri" w:cs="Times New Roman"/>
          <w:lang w:eastAsia="en-NZ"/>
        </w:rPr>
        <w:t>Awana</w:t>
      </w:r>
      <w:proofErr w:type="spellEnd"/>
      <w:r w:rsidRPr="64322DCE">
        <w:rPr>
          <w:rFonts w:ascii="Calibri" w:eastAsia="Times New Roman" w:hAnsi="Calibri" w:cs="Times New Roman"/>
          <w:lang w:eastAsia="en-NZ"/>
        </w:rPr>
        <w:t xml:space="preserve"> now comprises mainly of </w:t>
      </w:r>
      <w:proofErr w:type="spellStart"/>
      <w:r>
        <w:t>mānuka</w:t>
      </w:r>
      <w:proofErr w:type="spellEnd"/>
      <w:r>
        <w:t>–</w:t>
      </w:r>
      <w:proofErr w:type="spellStart"/>
      <w:r>
        <w:t>kānuka</w:t>
      </w:r>
      <w:proofErr w:type="spellEnd"/>
      <w:r>
        <w:t xml:space="preserve"> scrubland with some exotic species such as </w:t>
      </w:r>
      <w:r w:rsidRPr="00E96C27">
        <w:rPr>
          <w:i/>
          <w:iCs/>
        </w:rPr>
        <w:t>Hakea</w:t>
      </w:r>
      <w:r>
        <w:t xml:space="preserve"> and pine </w:t>
      </w:r>
      <w:r w:rsidR="0014182F">
        <w:fldChar w:fldCharType="begin"/>
      </w:r>
      <w:r w:rsidR="005363AB">
        <w:instrText xml:space="preserve"> ADDIN ZOTERO_ITEM CSL_CITATION {"citationID":"vdZEh9c3","properties":{"formattedCitation":"(Perry {\\i{}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182F">
        <w:fldChar w:fldCharType="separate"/>
      </w:r>
      <w:r w:rsidR="005363AB" w:rsidRPr="005363AB">
        <w:rPr>
          <w:rFonts w:ascii="Calibri" w:hAnsi="Calibri" w:cs="Calibri"/>
          <w:szCs w:val="24"/>
        </w:rPr>
        <w:t xml:space="preserve">(Perry </w:t>
      </w:r>
      <w:r w:rsidR="005363AB" w:rsidRPr="005363AB">
        <w:rPr>
          <w:rFonts w:ascii="Calibri" w:hAnsi="Calibri" w:cs="Calibri"/>
          <w:i/>
          <w:iCs/>
          <w:szCs w:val="24"/>
        </w:rPr>
        <w:t>et al.</w:t>
      </w:r>
      <w:r w:rsidR="005363AB" w:rsidRPr="005363AB">
        <w:rPr>
          <w:rFonts w:ascii="Calibri" w:hAnsi="Calibri" w:cs="Calibri"/>
          <w:szCs w:val="24"/>
        </w:rPr>
        <w:t>, 2010)</w:t>
      </w:r>
      <w:r w:rsidR="0014182F">
        <w:fldChar w:fldCharType="end"/>
      </w:r>
      <w:r>
        <w:t xml:space="preserve">. </w:t>
      </w:r>
      <w:proofErr w:type="spellStart"/>
      <w:r>
        <w:t>Awana</w:t>
      </w:r>
      <w:proofErr w:type="spellEnd"/>
      <w:r>
        <w:t xml:space="preserve"> has a relatively low diversity (Table 1), with the community dominated by </w:t>
      </w:r>
      <w:proofErr w:type="spellStart"/>
      <w:r>
        <w:t>tūī</w:t>
      </w:r>
      <w:proofErr w:type="spellEnd"/>
      <w:r>
        <w:t xml:space="preserve">, kingfishers, and </w:t>
      </w:r>
      <w:proofErr w:type="spellStart"/>
      <w:r>
        <w:t>kākā</w:t>
      </w:r>
      <w:proofErr w:type="spellEnd"/>
      <w:r>
        <w:t>. All the other sites were more similar in their species composition to each other (Figure 5)</w:t>
      </w:r>
      <w:r w:rsidR="000508EB">
        <w:t>;</w:t>
      </w:r>
      <w:r>
        <w:t xml:space="preserve">  </w:t>
      </w:r>
      <w:r w:rsidR="000508EB">
        <w:t xml:space="preserve">the branches </w:t>
      </w:r>
      <w:r w:rsidR="005363AB">
        <w:t>forming the</w:t>
      </w:r>
      <w:r w:rsidR="000508EB">
        <w:t xml:space="preserve"> cluster from </w:t>
      </w:r>
      <w:proofErr w:type="spellStart"/>
      <w:r w:rsidR="00F41254">
        <w:t>Rakitu</w:t>
      </w:r>
      <w:proofErr w:type="spellEnd"/>
      <w:r w:rsidR="000508EB">
        <w:t xml:space="preserve"> to </w:t>
      </w:r>
      <w:r w:rsidR="00F41254">
        <w:t xml:space="preserve">Mt Young </w:t>
      </w:r>
      <w:r w:rsidR="000508EB">
        <w:t>are largely montane sites.</w:t>
      </w:r>
    </w:p>
    <w:p w14:paraId="491CBA24" w14:textId="0C3229A5" w:rsidR="00662B9E" w:rsidRDefault="64322DCE" w:rsidP="00662B9E">
      <w:pPr>
        <w:rPr>
          <w:rFonts w:ascii="Calibri" w:eastAsia="Times New Roman" w:hAnsi="Calibri" w:cs="Times New Roman"/>
          <w:color w:val="000000" w:themeColor="text1"/>
          <w:lang w:eastAsia="en-NZ"/>
        </w:rPr>
      </w:pPr>
      <w:r>
        <w:t xml:space="preserve">Of the four target species, </w:t>
      </w:r>
      <w:proofErr w:type="spellStart"/>
      <w:r>
        <w:t>tūī</w:t>
      </w:r>
      <w:proofErr w:type="spellEnd"/>
      <w:r>
        <w:t xml:space="preserve"> and </w:t>
      </w:r>
      <w:proofErr w:type="spellStart"/>
      <w:r>
        <w:t>kākā</w:t>
      </w:r>
      <w:proofErr w:type="spellEnd"/>
      <w:r>
        <w:t xml:space="preserve"> were common in all the sites of the large cluster identified by the cluster analysis (Figure 5, blue branches). Although present at most sites, lower counts of </w:t>
      </w:r>
      <w:proofErr w:type="spellStart"/>
      <w:r w:rsidR="00043785">
        <w:t>kererū</w:t>
      </w:r>
      <w:proofErr w:type="spellEnd"/>
      <w:r>
        <w:t xml:space="preserve"> were recorded across Aotea, with </w:t>
      </w:r>
      <w:r w:rsidR="000508EB">
        <w:t>higher abundances</w:t>
      </w:r>
      <w:r>
        <w:t xml:space="preserve"> at </w:t>
      </w:r>
      <w:r w:rsidRPr="64322DCE">
        <w:rPr>
          <w:rFonts w:ascii="Calibri" w:eastAsia="Times New Roman" w:hAnsi="Calibri" w:cs="Times New Roman"/>
          <w:color w:val="000000" w:themeColor="text1"/>
          <w:lang w:eastAsia="en-NZ"/>
        </w:rPr>
        <w:t xml:space="preserve">Mt Young, Needle Rock,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xml:space="preserve">, and </w:t>
      </w:r>
      <w:proofErr w:type="spellStart"/>
      <w:r w:rsidRPr="64322DCE">
        <w:rPr>
          <w:rFonts w:ascii="Calibri" w:eastAsia="Times New Roman" w:hAnsi="Calibri" w:cs="Times New Roman"/>
          <w:color w:val="000000" w:themeColor="text1"/>
          <w:lang w:eastAsia="en-NZ"/>
        </w:rPr>
        <w:t>Rangitawhiri</w:t>
      </w:r>
      <w:proofErr w:type="spellEnd"/>
      <w:r w:rsidRPr="64322DCE">
        <w:rPr>
          <w:rFonts w:ascii="Calibri" w:eastAsia="Times New Roman" w:hAnsi="Calibri" w:cs="Times New Roman"/>
          <w:color w:val="000000" w:themeColor="text1"/>
          <w:lang w:eastAsia="en-NZ"/>
        </w:rPr>
        <w:t xml:space="preserve"> </w:t>
      </w:r>
      <w:proofErr w:type="spellStart"/>
      <w:r w:rsidRPr="64322DCE">
        <w:rPr>
          <w:rFonts w:ascii="Calibri" w:eastAsia="Times New Roman" w:hAnsi="Calibri" w:cs="Times New Roman"/>
          <w:color w:val="000000" w:themeColor="text1"/>
          <w:lang w:eastAsia="en-NZ"/>
        </w:rPr>
        <w:t>Tryphena</w:t>
      </w:r>
      <w:proofErr w:type="spellEnd"/>
      <w:r w:rsidRPr="64322DCE">
        <w:rPr>
          <w:rFonts w:ascii="Calibri" w:eastAsia="Times New Roman" w:hAnsi="Calibri" w:cs="Times New Roman"/>
          <w:color w:val="000000" w:themeColor="text1"/>
          <w:lang w:eastAsia="en-NZ"/>
        </w:rPr>
        <w:t xml:space="preserve"> (Table 2).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were absent from all sites apart from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xml:space="preserve">, indicating that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populations would benefit from stricter pest management schemes.</w:t>
      </w:r>
    </w:p>
    <w:p w14:paraId="7B7464B2" w14:textId="6EE33EC0" w:rsidR="00D4159B" w:rsidRDefault="00D4159B" w:rsidP="00662B9E">
      <w:pPr>
        <w:rPr>
          <w:rFonts w:ascii="Calibri" w:eastAsia="Times New Roman" w:hAnsi="Calibri" w:cs="Times New Roman"/>
          <w:color w:val="000000" w:themeColor="text1"/>
          <w:lang w:eastAsia="en-NZ"/>
        </w:rPr>
      </w:pPr>
    </w:p>
    <w:p w14:paraId="1EEB2CDC" w14:textId="04B137F4" w:rsidR="00180040" w:rsidRDefault="00180040" w:rsidP="00662B9E">
      <w:pPr>
        <w:rPr>
          <w:rFonts w:ascii="Calibri" w:eastAsia="Times New Roman" w:hAnsi="Calibri" w:cs="Times New Roman"/>
          <w:color w:val="000000" w:themeColor="text1"/>
          <w:lang w:eastAsia="en-NZ"/>
        </w:rPr>
      </w:pPr>
      <w:r>
        <w:rPr>
          <w:rFonts w:ascii="Calibri" w:eastAsia="Times New Roman" w:hAnsi="Calibri" w:cs="Times New Roman"/>
          <w:color w:val="000000" w:themeColor="text1"/>
          <w:lang w:eastAsia="en-NZ"/>
        </w:rPr>
        <w:t>Comparison</w:t>
      </w:r>
      <w:r w:rsidR="008D6E9B">
        <w:rPr>
          <w:rFonts w:ascii="Calibri" w:eastAsia="Times New Roman" w:hAnsi="Calibri" w:cs="Times New Roman"/>
          <w:color w:val="000000" w:themeColor="text1"/>
          <w:lang w:eastAsia="en-NZ"/>
        </w:rPr>
        <w:t>s of species richness and diversity</w:t>
      </w:r>
      <w:r>
        <w:rPr>
          <w:rFonts w:ascii="Calibri" w:eastAsia="Times New Roman" w:hAnsi="Calibri" w:cs="Times New Roman"/>
          <w:color w:val="000000" w:themeColor="text1"/>
          <w:lang w:eastAsia="en-NZ"/>
        </w:rPr>
        <w:t xml:space="preserve"> </w:t>
      </w:r>
      <w:r w:rsidR="008D6E9B">
        <w:rPr>
          <w:rFonts w:ascii="Calibri" w:eastAsia="Times New Roman" w:hAnsi="Calibri" w:cs="Times New Roman"/>
          <w:color w:val="000000" w:themeColor="text1"/>
          <w:lang w:eastAsia="en-NZ"/>
        </w:rPr>
        <w:t>between surveys from 2019 and 2020 must be interpreted cautiously since variability is to be expected in the data. However, they provide examples of how the data can be used to highlight trends if repeat surveys are conducted biannually or annually. Furthermore, as more data become available, statistical methods may also be used.</w:t>
      </w:r>
    </w:p>
    <w:p w14:paraId="58D4984A" w14:textId="77777777" w:rsidR="00180040" w:rsidRDefault="00180040" w:rsidP="00662B9E">
      <w:pPr>
        <w:rPr>
          <w:rFonts w:ascii="Calibri" w:eastAsia="Times New Roman" w:hAnsi="Calibri" w:cs="Times New Roman"/>
          <w:color w:val="000000" w:themeColor="text1"/>
          <w:lang w:eastAsia="en-NZ"/>
        </w:rPr>
      </w:pPr>
    </w:p>
    <w:p w14:paraId="54F42F5B" w14:textId="263B6EDE" w:rsidR="00D4159B" w:rsidRPr="00662B9E" w:rsidRDefault="008E6B91" w:rsidP="00662B9E">
      <w:pPr>
        <w:rPr>
          <w:rFonts w:ascii="Calibri" w:eastAsia="Times New Roman" w:hAnsi="Calibri" w:cs="Times New Roman"/>
          <w:color w:val="000000"/>
          <w:lang w:eastAsia="en-NZ"/>
        </w:rPr>
      </w:pPr>
      <w:r>
        <w:rPr>
          <w:rFonts w:ascii="Calibri" w:eastAsia="Times New Roman" w:hAnsi="Calibri" w:cs="Times New Roman"/>
          <w:color w:val="000000"/>
          <w:lang w:eastAsia="en-NZ"/>
        </w:rPr>
        <w:t>In the interests of reproducible data analyses and use for</w:t>
      </w:r>
      <w:r w:rsidR="00336044">
        <w:rPr>
          <w:rFonts w:ascii="Calibri" w:eastAsia="Times New Roman" w:hAnsi="Calibri" w:cs="Times New Roman"/>
          <w:color w:val="000000"/>
          <w:lang w:eastAsia="en-NZ"/>
        </w:rPr>
        <w:t xml:space="preserve"> the analyses of</w:t>
      </w:r>
      <w:r>
        <w:rPr>
          <w:rFonts w:ascii="Calibri" w:eastAsia="Times New Roman" w:hAnsi="Calibri" w:cs="Times New Roman"/>
          <w:color w:val="000000"/>
          <w:lang w:eastAsia="en-NZ"/>
        </w:rPr>
        <w:t xml:space="preserve"> future bird counts, both the data and the scripts are archived in an online repository. Data can be found at: </w:t>
      </w:r>
      <w:r w:rsidR="005044ED">
        <w:t>10.17608/k6.auckland.15087717</w:t>
      </w:r>
      <w:r>
        <w:t>.</w:t>
      </w:r>
    </w:p>
    <w:p w14:paraId="5F306359" w14:textId="77777777" w:rsidR="00662B9E" w:rsidRDefault="00662B9E" w:rsidP="00662B9E"/>
    <w:p w14:paraId="72734BBE" w14:textId="77777777" w:rsidR="00257095" w:rsidRDefault="00257095">
      <w:pPr>
        <w:rPr>
          <w:rFonts w:asciiTheme="majorHAnsi" w:eastAsiaTheme="majorEastAsia" w:hAnsiTheme="majorHAnsi" w:cstheme="majorBidi"/>
          <w:color w:val="262626" w:themeColor="text1" w:themeTint="D9"/>
          <w:sz w:val="28"/>
          <w:szCs w:val="28"/>
        </w:rPr>
      </w:pPr>
      <w:bookmarkStart w:id="38" w:name="_Toc75783405"/>
      <w:r>
        <w:br w:type="page"/>
      </w:r>
    </w:p>
    <w:p w14:paraId="53907A8D" w14:textId="5C5CE2BD" w:rsidR="00311655" w:rsidRDefault="002F4AA1" w:rsidP="00A24390">
      <w:pPr>
        <w:pStyle w:val="Heading2"/>
      </w:pPr>
      <w:r>
        <w:lastRenderedPageBreak/>
        <w:t>4.2</w:t>
      </w:r>
      <w:r w:rsidR="00311655">
        <w:t xml:space="preserve"> – </w:t>
      </w:r>
      <w:r w:rsidR="002303E9">
        <w:t>L</w:t>
      </w:r>
      <w:r>
        <w:t>imitations</w:t>
      </w:r>
      <w:bookmarkEnd w:id="38"/>
    </w:p>
    <w:p w14:paraId="6027B635" w14:textId="53AABCA3" w:rsidR="00553508" w:rsidRDefault="64322DCE">
      <w:r>
        <w:t>Some sources of uncertainty exist in the data collection methods that must be accounted for during analysis and interpretation</w:t>
      </w:r>
      <w:r w:rsidR="00DD5ACA">
        <w:t xml:space="preserve"> (see </w:t>
      </w:r>
      <w:r w:rsidR="00DD5ACA">
        <w:fldChar w:fldCharType="begin"/>
      </w:r>
      <w:r w:rsidR="00336044">
        <w:instrText xml:space="preserve"> ADDIN ZOTERO_ITEM CSL_CITATION {"citationID":"h49CCaiq","properties":{"formattedCitation":"(MacLeod {\\i{}et al.}, 2012)","plainCitation":"(MacLeod et al., 2012)","dontUpdate":true,"noteIndex":0},"citationItems":[{"id":895,"uris":["http://zotero.org/users/local/z7VYnidG/items/QWMNPKN2"],"uri":["http://zotero.org/users/local/z7VYnidG/items/QWMNPKN2"],"itemData":{"id":895,"type":"article-journal","abstract":"Robust monitoring systems are required to improve the ecological outcomes of management actions aimed at preventing biodiversity loss. We present a pilot study that measured assemblages of widespread and common bird species at the national scale in New Zealand. Bird surveys were undertaken at 18 sampling locations (six per land cover class: forest, shrubland and non-woody) randomly selected from a national grid. The full sampling protocol (five count stations surveyed on each of two consecutive days) was implemented at 80% of sampling locations. Each survey consisted of a ten-minute bird count, with distance sampling carried out in the initial 5-min period and any new species recorded in the second 5-min period. Most observations were based on aural cues (particularly in forest and shrubland). On average, one additional species was recorded per sampling location in ten- versus five-minute counts. Analyses highlighted spatial heterogeneity as a major factor influencing detection probabilities both for species present and for individuals of those species at sampling locations. This issue is often overlooked when estimating bird population trends through time. Most endemic species were detected in forest, while native and introduced species were most frequently detected in shrub. Potential uses of the information collected, along with recommendations for improving the sampling protocols, are highlighted.","container-title":"New Zealand Journal of Ecology","issue":"3","language":"en","page":"12","source":"Zotero","title":"Monitoring widespread and common bird species on New Zealand’s conservation lands: a pilot study","volume":"36","author":[{"family":"MacLeod","given":"Catriona J"},{"family":"Greene","given":"Terry C"},{"family":"MacKenzie","given":"Darryl I"},{"family":"Allen","given":"Robert B"}],"issued":{"date-parts":[["2012"]]}}}],"schema":"https://github.com/citation-style-language/schema/raw/master/csl-citation.json"} </w:instrText>
      </w:r>
      <w:r w:rsidR="00DD5ACA">
        <w:fldChar w:fldCharType="separate"/>
      </w:r>
      <w:r w:rsidR="00DD5ACA" w:rsidRPr="00DD5ACA">
        <w:rPr>
          <w:rFonts w:ascii="Calibri" w:hAnsi="Calibri" w:cs="Calibri"/>
          <w:szCs w:val="24"/>
        </w:rPr>
        <w:t xml:space="preserve">MacLeod </w:t>
      </w:r>
      <w:r w:rsidR="00DD5ACA" w:rsidRPr="00DD5ACA">
        <w:rPr>
          <w:rFonts w:ascii="Calibri" w:hAnsi="Calibri" w:cs="Calibri"/>
          <w:i/>
          <w:iCs/>
          <w:szCs w:val="24"/>
        </w:rPr>
        <w:t>et al.</w:t>
      </w:r>
      <w:r w:rsidR="00DD5ACA" w:rsidRPr="00DD5ACA">
        <w:rPr>
          <w:rFonts w:ascii="Calibri" w:hAnsi="Calibri" w:cs="Calibri"/>
          <w:szCs w:val="24"/>
        </w:rPr>
        <w:t>, 2012</w:t>
      </w:r>
      <w:r w:rsidR="00DD5ACA">
        <w:fldChar w:fldCharType="end"/>
      </w:r>
      <w:r w:rsidR="00DD5ACA">
        <w:t xml:space="preserve"> for a detailed comparison of methods)</w:t>
      </w:r>
      <w:r>
        <w:t>. The primary limitations in the data are:</w:t>
      </w:r>
    </w:p>
    <w:p w14:paraId="329325AB" w14:textId="180074A0" w:rsidR="00DD6533" w:rsidRPr="00C55349" w:rsidRDefault="00553508" w:rsidP="00C55349">
      <w:pPr>
        <w:pStyle w:val="ListParagraph"/>
        <w:numPr>
          <w:ilvl w:val="0"/>
          <w:numId w:val="5"/>
        </w:numPr>
        <w:rPr>
          <w:rFonts w:asciiTheme="majorHAnsi" w:eastAsiaTheme="majorEastAsia" w:hAnsiTheme="majorHAnsi" w:cstheme="majorBidi"/>
          <w:color w:val="262626" w:themeColor="text1" w:themeTint="D9"/>
          <w:sz w:val="32"/>
          <w:szCs w:val="32"/>
        </w:rPr>
      </w:pPr>
      <w:r>
        <w:t>Location bias</w:t>
      </w:r>
      <w:r w:rsidR="00FF7637">
        <w:t xml:space="preserve">: survey locations are typically along a track </w:t>
      </w:r>
      <w:r w:rsidR="0042559C">
        <w:t>or accessway</w:t>
      </w:r>
      <w:r w:rsidR="00405410">
        <w:t xml:space="preserve">. Bird counts from </w:t>
      </w:r>
      <w:r w:rsidR="00851749">
        <w:t xml:space="preserve">such locations may not </w:t>
      </w:r>
      <w:r w:rsidR="00DD6533">
        <w:t>be closely representative of the true abundance of a given area.</w:t>
      </w:r>
    </w:p>
    <w:p w14:paraId="6486DAAA" w14:textId="77777777" w:rsidR="00C55349" w:rsidRPr="00DD6533" w:rsidRDefault="00C55349" w:rsidP="00C55349">
      <w:pPr>
        <w:pStyle w:val="ListParagraph"/>
        <w:rPr>
          <w:rFonts w:asciiTheme="majorHAnsi" w:eastAsiaTheme="majorEastAsia" w:hAnsiTheme="majorHAnsi" w:cstheme="majorBidi"/>
          <w:color w:val="262626" w:themeColor="text1" w:themeTint="D9"/>
          <w:sz w:val="32"/>
          <w:szCs w:val="32"/>
        </w:rPr>
      </w:pPr>
    </w:p>
    <w:p w14:paraId="5F7D6708" w14:textId="00F9AB0D" w:rsidR="00C55349" w:rsidRPr="00C55349" w:rsidRDefault="00BE7BD6" w:rsidP="64322DCE">
      <w:pPr>
        <w:pStyle w:val="ListParagraph"/>
        <w:numPr>
          <w:ilvl w:val="0"/>
          <w:numId w:val="5"/>
        </w:numPr>
        <w:rPr>
          <w:rFonts w:asciiTheme="majorHAnsi" w:eastAsiaTheme="majorEastAsia" w:hAnsiTheme="majorHAnsi" w:cstheme="majorBidi"/>
          <w:color w:val="262626" w:themeColor="text1" w:themeTint="D9"/>
          <w:sz w:val="32"/>
          <w:szCs w:val="32"/>
        </w:rPr>
      </w:pPr>
      <w:r>
        <w:t xml:space="preserve">Detection </w:t>
      </w:r>
      <w:r w:rsidR="64322DCE">
        <w:t xml:space="preserve">bias: birds species are not all equally likely to be observed due to size, sound and behavioural differences. Some birds, such as the </w:t>
      </w:r>
      <w:proofErr w:type="spellStart"/>
      <w:r w:rsidR="64322DCE">
        <w:t>tūī</w:t>
      </w:r>
      <w:proofErr w:type="spellEnd"/>
      <w:r w:rsidR="64322DCE">
        <w:t>, are conspicuous and loud, while others, such as the tomtit, are small and inconspicuous.</w:t>
      </w:r>
    </w:p>
    <w:p w14:paraId="0AFE793A" w14:textId="77777777" w:rsidR="00C55349" w:rsidRPr="00C55349" w:rsidRDefault="00C55349" w:rsidP="00C55349">
      <w:pPr>
        <w:pStyle w:val="ListParagraph"/>
        <w:rPr>
          <w:rFonts w:asciiTheme="majorHAnsi" w:eastAsiaTheme="majorEastAsia" w:hAnsiTheme="majorHAnsi" w:cstheme="majorBidi"/>
          <w:color w:val="262626" w:themeColor="text1" w:themeTint="D9"/>
          <w:sz w:val="32"/>
          <w:szCs w:val="32"/>
        </w:rPr>
      </w:pPr>
    </w:p>
    <w:p w14:paraId="2B4617AF" w14:textId="0A1111A2" w:rsidR="00C55349" w:rsidRPr="00125111" w:rsidRDefault="64322DCE" w:rsidP="64322DCE">
      <w:pPr>
        <w:pStyle w:val="ListParagraph"/>
        <w:numPr>
          <w:ilvl w:val="0"/>
          <w:numId w:val="5"/>
        </w:numPr>
        <w:rPr>
          <w:rFonts w:asciiTheme="majorHAnsi" w:eastAsiaTheme="majorEastAsia" w:hAnsiTheme="majorHAnsi" w:cstheme="majorBidi"/>
          <w:color w:val="262626" w:themeColor="text1" w:themeTint="D9"/>
          <w:sz w:val="32"/>
          <w:szCs w:val="32"/>
        </w:rPr>
      </w:pPr>
      <w:r>
        <w:t xml:space="preserve">Identification bias: not all bird species are equally identifiable visually or audibly. For example, some species such as the </w:t>
      </w:r>
      <w:proofErr w:type="spellStart"/>
      <w:r w:rsidR="00043785">
        <w:t>kererū</w:t>
      </w:r>
      <w:proofErr w:type="spellEnd"/>
      <w:r>
        <w:t xml:space="preserve"> are visually easy to identify, while ones such as the yellowhammer may be more easily confused with another such as the </w:t>
      </w:r>
      <w:r w:rsidR="00BE7BD6">
        <w:t>goldfinch</w:t>
      </w:r>
      <w:r>
        <w:t>.</w:t>
      </w:r>
    </w:p>
    <w:p w14:paraId="7398D4D2" w14:textId="77777777" w:rsidR="00A511EC" w:rsidRDefault="00A511EC" w:rsidP="00125111"/>
    <w:p w14:paraId="5A805273" w14:textId="4D55C539" w:rsidR="00FD3DDC" w:rsidRDefault="00463053" w:rsidP="00125111">
      <w:r>
        <w:t>While some limitations exist (as with any observational ecological data)</w:t>
      </w:r>
      <w:r w:rsidR="00F60E65">
        <w:t>, some can be mitigated. For example, survey groups have at least one trained observer to reduce identification error</w:t>
      </w:r>
      <w:r w:rsidR="001032C0">
        <w:t>, and</w:t>
      </w:r>
      <w:r w:rsidR="003F6CA4">
        <w:t xml:space="preserve"> </w:t>
      </w:r>
      <w:r w:rsidR="001032C0">
        <w:t>s</w:t>
      </w:r>
      <w:r w:rsidR="003F6CA4">
        <w:t xml:space="preserve">tatistical methods exist </w:t>
      </w:r>
      <w:r w:rsidR="003B763F">
        <w:t>to correct</w:t>
      </w:r>
      <w:r w:rsidR="003F6CA4">
        <w:t xml:space="preserve"> observation bias in data analysis</w:t>
      </w:r>
      <w:r w:rsidR="001032C0">
        <w:t>.</w:t>
      </w:r>
      <w:r w:rsidR="007C4D76">
        <w:t xml:space="preserve"> </w:t>
      </w:r>
      <w:r w:rsidR="00D51100">
        <w:t>Thus, d</w:t>
      </w:r>
      <w:r w:rsidR="003B763F">
        <w:t>espite</w:t>
      </w:r>
      <w:r w:rsidR="00C17112">
        <w:t xml:space="preserve"> sources of uncertainty</w:t>
      </w:r>
      <w:r w:rsidR="003B763F">
        <w:t xml:space="preserve">, </w:t>
      </w:r>
      <w:r w:rsidR="00F21318">
        <w:t>i</w:t>
      </w:r>
      <w:r w:rsidR="003B763F">
        <w:t>mportant patterns can be observed from the data</w:t>
      </w:r>
      <w:r w:rsidR="00F21318">
        <w:t>.</w:t>
      </w:r>
    </w:p>
    <w:p w14:paraId="0E245BB9" w14:textId="77777777" w:rsidR="00257095" w:rsidRDefault="00257095" w:rsidP="00FD3DDC">
      <w:pPr>
        <w:pStyle w:val="Heading2"/>
      </w:pPr>
      <w:bookmarkStart w:id="39" w:name="_Toc75783406"/>
    </w:p>
    <w:p w14:paraId="1594CDC8" w14:textId="4C2DA51E" w:rsidR="00FD3DDC" w:rsidRDefault="00FD3DDC" w:rsidP="00FD3DDC">
      <w:pPr>
        <w:pStyle w:val="Heading2"/>
      </w:pPr>
      <w:r>
        <w:t>4.3 – Conclusion</w:t>
      </w:r>
      <w:bookmarkEnd w:id="39"/>
    </w:p>
    <w:p w14:paraId="4CDBF2A5" w14:textId="4BDE30FE" w:rsidR="00A24390" w:rsidRDefault="64322DCE" w:rsidP="00FD3DDC">
      <w:r>
        <w:t xml:space="preserve">Counts from the ABC are a valuable source of insight into patterns of species richness, diversity and abundance. If repeated annually or biannually, data from the ABC can also be analysed for change over time in the abundance and distribution of species. Thus, it is recommended that the ABC is repeated at regular intervals to build a reliable long-term dataset. Such data can help track changes in the abundance of species (especially endemic declining species such as the </w:t>
      </w:r>
      <w:proofErr w:type="spellStart"/>
      <w:r>
        <w:t>pāteke</w:t>
      </w:r>
      <w:proofErr w:type="spellEnd"/>
      <w:r>
        <w:t>) and the success of management interventions.</w:t>
      </w:r>
    </w:p>
    <w:p w14:paraId="4E83C8D9" w14:textId="132CDB8E" w:rsidR="00D51100" w:rsidRDefault="00D51100">
      <w:r>
        <w:br w:type="page"/>
      </w:r>
    </w:p>
    <w:p w14:paraId="254DA42B" w14:textId="71FEF00F" w:rsidR="00D51100" w:rsidRDefault="00D51100" w:rsidP="00D51100">
      <w:pPr>
        <w:pStyle w:val="Heading1"/>
      </w:pPr>
      <w:bookmarkStart w:id="40" w:name="_Toc75783407"/>
      <w:r>
        <w:lastRenderedPageBreak/>
        <w:t>References</w:t>
      </w:r>
      <w:bookmarkEnd w:id="40"/>
    </w:p>
    <w:p w14:paraId="4C22A0B9" w14:textId="77777777" w:rsidR="00336044" w:rsidRPr="00336044" w:rsidRDefault="00D51100" w:rsidP="00336044">
      <w:pPr>
        <w:pStyle w:val="Bibliography"/>
        <w:rPr>
          <w:rFonts w:ascii="Calibri" w:hAnsi="Calibri" w:cs="Calibri"/>
        </w:rPr>
      </w:pPr>
      <w:r>
        <w:fldChar w:fldCharType="begin"/>
      </w:r>
      <w:r w:rsidR="00336044">
        <w:instrText xml:space="preserve"> ADDIN ZOTERO_BIBL {"uncited":[],"omitted":[],"custom":[]} CSL_BIBLIOGRAPHY </w:instrText>
      </w:r>
      <w:r>
        <w:fldChar w:fldCharType="separate"/>
      </w:r>
      <w:r w:rsidR="00336044" w:rsidRPr="00336044">
        <w:rPr>
          <w:rFonts w:ascii="Calibri" w:hAnsi="Calibri" w:cs="Calibri"/>
        </w:rPr>
        <w:t xml:space="preserve">Anderson, S. (2003) ‘The bird community of Kaitoke wetland, Great Barrier Island’, </w:t>
      </w:r>
      <w:r w:rsidR="00336044" w:rsidRPr="00336044">
        <w:rPr>
          <w:rFonts w:ascii="Calibri" w:hAnsi="Calibri" w:cs="Calibri"/>
          <w:i/>
          <w:iCs/>
        </w:rPr>
        <w:t>Notornis</w:t>
      </w:r>
      <w:r w:rsidR="00336044" w:rsidRPr="00336044">
        <w:rPr>
          <w:rFonts w:ascii="Calibri" w:hAnsi="Calibri" w:cs="Calibri"/>
        </w:rPr>
        <w:t>, 50(4), pp. 201–209.</w:t>
      </w:r>
    </w:p>
    <w:p w14:paraId="677CB79D" w14:textId="77777777" w:rsidR="00336044" w:rsidRPr="00336044" w:rsidRDefault="00336044" w:rsidP="00336044">
      <w:pPr>
        <w:pStyle w:val="Bibliography"/>
        <w:rPr>
          <w:rFonts w:ascii="Calibri" w:hAnsi="Calibri" w:cs="Calibri"/>
        </w:rPr>
      </w:pPr>
      <w:r w:rsidRPr="00336044">
        <w:rPr>
          <w:rFonts w:ascii="Calibri" w:hAnsi="Calibri" w:cs="Calibri"/>
        </w:rPr>
        <w:t xml:space="preserve">Armitage, D. (ed.) (2004) </w:t>
      </w:r>
      <w:r w:rsidRPr="00336044">
        <w:rPr>
          <w:rFonts w:ascii="Calibri" w:hAnsi="Calibri" w:cs="Calibri"/>
          <w:i/>
          <w:iCs/>
        </w:rPr>
        <w:t>Great Barrier Island</w:t>
      </w:r>
      <w:r w:rsidRPr="00336044">
        <w:rPr>
          <w:rFonts w:ascii="Calibri" w:hAnsi="Calibri" w:cs="Calibri"/>
        </w:rPr>
        <w:t>. Rev. ed. Christchurch, N.Z: Canterbury University Press.</w:t>
      </w:r>
    </w:p>
    <w:p w14:paraId="369CFD25" w14:textId="77777777" w:rsidR="00336044" w:rsidRPr="00336044" w:rsidRDefault="00336044" w:rsidP="00336044">
      <w:pPr>
        <w:pStyle w:val="Bibliography"/>
        <w:rPr>
          <w:rFonts w:ascii="Calibri" w:hAnsi="Calibri" w:cs="Calibri"/>
        </w:rPr>
      </w:pPr>
      <w:r w:rsidRPr="00336044">
        <w:rPr>
          <w:rFonts w:ascii="Calibri" w:hAnsi="Calibri" w:cs="Calibri"/>
        </w:rPr>
        <w:t xml:space="preserve">Clout, M. N. and Hay, J. R. (1989) ‘The importance of birds as browsers, pollinators and seed dispersers in new zealand forests’, </w:t>
      </w:r>
      <w:r w:rsidRPr="00336044">
        <w:rPr>
          <w:rFonts w:ascii="Calibri" w:hAnsi="Calibri" w:cs="Calibri"/>
          <w:i/>
          <w:iCs/>
        </w:rPr>
        <w:t>New zealand journal of ecology</w:t>
      </w:r>
      <w:r w:rsidRPr="00336044">
        <w:rPr>
          <w:rFonts w:ascii="Calibri" w:hAnsi="Calibri" w:cs="Calibri"/>
        </w:rPr>
        <w:t>, 12, p. 7.</w:t>
      </w:r>
    </w:p>
    <w:p w14:paraId="3FA838A0" w14:textId="77777777" w:rsidR="00336044" w:rsidRPr="00336044" w:rsidRDefault="00336044" w:rsidP="00336044">
      <w:pPr>
        <w:pStyle w:val="Bibliography"/>
        <w:rPr>
          <w:rFonts w:ascii="Calibri" w:hAnsi="Calibri" w:cs="Calibri"/>
        </w:rPr>
      </w:pPr>
      <w:r w:rsidRPr="00336044">
        <w:rPr>
          <w:rFonts w:ascii="Calibri" w:hAnsi="Calibri" w:cs="Calibri"/>
        </w:rPr>
        <w:t>Clout, M. N. and Russell, J. C. (2006) ‘The eradication of mammals from New Zealand islands’, p. 15.</w:t>
      </w:r>
    </w:p>
    <w:p w14:paraId="33913734" w14:textId="77777777" w:rsidR="00336044" w:rsidRPr="00336044" w:rsidRDefault="00336044" w:rsidP="00336044">
      <w:pPr>
        <w:pStyle w:val="Bibliography"/>
        <w:rPr>
          <w:rFonts w:ascii="Calibri" w:hAnsi="Calibri" w:cs="Calibri"/>
        </w:rPr>
      </w:pPr>
      <w:r w:rsidRPr="00336044">
        <w:rPr>
          <w:rFonts w:ascii="Calibri" w:hAnsi="Calibri" w:cs="Calibri"/>
        </w:rPr>
        <w:t xml:space="preserve">Faith, D. P., Minchin, P. R. and Belbin, L. (1987) ‘Compositional dissimilarity as a robust measure of ecological distance’, </w:t>
      </w:r>
      <w:r w:rsidRPr="00336044">
        <w:rPr>
          <w:rFonts w:ascii="Calibri" w:hAnsi="Calibri" w:cs="Calibri"/>
          <w:i/>
          <w:iCs/>
        </w:rPr>
        <w:t>Vegetatio</w:t>
      </w:r>
      <w:r w:rsidRPr="00336044">
        <w:rPr>
          <w:rFonts w:ascii="Calibri" w:hAnsi="Calibri" w:cs="Calibri"/>
        </w:rPr>
        <w:t>, 69(1), pp. 57–68. doi: 10.1007/BF00038687.</w:t>
      </w:r>
    </w:p>
    <w:p w14:paraId="64FFA100" w14:textId="77777777" w:rsidR="00336044" w:rsidRPr="00336044" w:rsidRDefault="00336044" w:rsidP="00336044">
      <w:pPr>
        <w:pStyle w:val="Bibliography"/>
        <w:rPr>
          <w:rFonts w:ascii="Calibri" w:hAnsi="Calibri" w:cs="Calibri"/>
        </w:rPr>
      </w:pPr>
      <w:r w:rsidRPr="00336044">
        <w:rPr>
          <w:rFonts w:ascii="Calibri" w:hAnsi="Calibri" w:cs="Calibri"/>
        </w:rPr>
        <w:t xml:space="preserve">Hartley, L. J. (2012) ‘Five-minute bird counts in New Zealand’, </w:t>
      </w:r>
      <w:r w:rsidRPr="00336044">
        <w:rPr>
          <w:rFonts w:ascii="Calibri" w:hAnsi="Calibri" w:cs="Calibri"/>
          <w:i/>
          <w:iCs/>
        </w:rPr>
        <w:t>New Zealand Journal of Ecology</w:t>
      </w:r>
      <w:r w:rsidRPr="00336044">
        <w:rPr>
          <w:rFonts w:ascii="Calibri" w:hAnsi="Calibri" w:cs="Calibri"/>
        </w:rPr>
        <w:t>, 36(3), pp. 1–11.</w:t>
      </w:r>
    </w:p>
    <w:p w14:paraId="3DD07868" w14:textId="77777777" w:rsidR="00336044" w:rsidRPr="00336044" w:rsidRDefault="00336044" w:rsidP="00336044">
      <w:pPr>
        <w:pStyle w:val="Bibliography"/>
        <w:rPr>
          <w:rFonts w:ascii="Calibri" w:hAnsi="Calibri" w:cs="Calibri"/>
        </w:rPr>
      </w:pPr>
      <w:r w:rsidRPr="00336044">
        <w:rPr>
          <w:rFonts w:ascii="Calibri" w:hAnsi="Calibri" w:cs="Calibri"/>
        </w:rPr>
        <w:t xml:space="preserve">Hill, S. D. </w:t>
      </w:r>
      <w:r w:rsidRPr="00336044">
        <w:rPr>
          <w:rFonts w:ascii="Calibri" w:hAnsi="Calibri" w:cs="Calibri"/>
          <w:i/>
          <w:iCs/>
        </w:rPr>
        <w:t>et al.</w:t>
      </w:r>
      <w:r w:rsidRPr="00336044">
        <w:rPr>
          <w:rFonts w:ascii="Calibri" w:hAnsi="Calibri" w:cs="Calibri"/>
        </w:rPr>
        <w:t xml:space="preserve"> (2013) ‘A comparison of vocalisations between mainland tui (Prosthemadera novaeseelandiae novaeseelandiae) and Chatham Island tui (P. n. chathamensis)’, </w:t>
      </w:r>
      <w:r w:rsidRPr="00336044">
        <w:rPr>
          <w:rFonts w:ascii="Calibri" w:hAnsi="Calibri" w:cs="Calibri"/>
          <w:i/>
          <w:iCs/>
        </w:rPr>
        <w:t>New Zealand Journal of Ecology</w:t>
      </w:r>
      <w:r w:rsidRPr="00336044">
        <w:rPr>
          <w:rFonts w:ascii="Calibri" w:hAnsi="Calibri" w:cs="Calibri"/>
        </w:rPr>
        <w:t>, 37(2), pp. 1–10.</w:t>
      </w:r>
    </w:p>
    <w:p w14:paraId="01A80DD8" w14:textId="77777777" w:rsidR="00336044" w:rsidRPr="00336044" w:rsidRDefault="00336044" w:rsidP="00336044">
      <w:pPr>
        <w:pStyle w:val="Bibliography"/>
        <w:rPr>
          <w:rFonts w:ascii="Calibri" w:hAnsi="Calibri" w:cs="Calibri"/>
        </w:rPr>
      </w:pPr>
      <w:r w:rsidRPr="00336044">
        <w:rPr>
          <w:rFonts w:ascii="Calibri" w:hAnsi="Calibri" w:cs="Calibri"/>
        </w:rPr>
        <w:t>Hill, S. D. and Ji, W. (2013) ‘Microgeographic variation in song phrases of tui (Prosthemadera novaeseelandiae)’, pp. 1–3.</w:t>
      </w:r>
    </w:p>
    <w:p w14:paraId="2727C5B4" w14:textId="77777777" w:rsidR="00336044" w:rsidRPr="00336044" w:rsidRDefault="00336044" w:rsidP="00336044">
      <w:pPr>
        <w:pStyle w:val="Bibliography"/>
        <w:rPr>
          <w:rFonts w:ascii="Calibri" w:hAnsi="Calibri" w:cs="Calibri"/>
        </w:rPr>
      </w:pPr>
      <w:r w:rsidRPr="00336044">
        <w:rPr>
          <w:rFonts w:ascii="Calibri" w:hAnsi="Calibri" w:cs="Calibri"/>
        </w:rPr>
        <w:t xml:space="preserve">MacLeod, C. J. </w:t>
      </w:r>
      <w:r w:rsidRPr="00336044">
        <w:rPr>
          <w:rFonts w:ascii="Calibri" w:hAnsi="Calibri" w:cs="Calibri"/>
          <w:i/>
          <w:iCs/>
        </w:rPr>
        <w:t>et al.</w:t>
      </w:r>
      <w:r w:rsidRPr="00336044">
        <w:rPr>
          <w:rFonts w:ascii="Calibri" w:hAnsi="Calibri" w:cs="Calibri"/>
        </w:rPr>
        <w:t xml:space="preserve"> (2012) ‘Monitoring widespread and common bird species on New Zealand’s conservation lands: a pilot study’, </w:t>
      </w:r>
      <w:r w:rsidRPr="00336044">
        <w:rPr>
          <w:rFonts w:ascii="Calibri" w:hAnsi="Calibri" w:cs="Calibri"/>
          <w:i/>
          <w:iCs/>
        </w:rPr>
        <w:t>New Zealand Journal of Ecology</w:t>
      </w:r>
      <w:r w:rsidRPr="00336044">
        <w:rPr>
          <w:rFonts w:ascii="Calibri" w:hAnsi="Calibri" w:cs="Calibri"/>
        </w:rPr>
        <w:t>, 36(3), p. 12.</w:t>
      </w:r>
    </w:p>
    <w:p w14:paraId="3BD840A4" w14:textId="77777777" w:rsidR="00336044" w:rsidRPr="00336044" w:rsidRDefault="00336044" w:rsidP="00336044">
      <w:pPr>
        <w:pStyle w:val="Bibliography"/>
        <w:rPr>
          <w:rFonts w:ascii="Calibri" w:hAnsi="Calibri" w:cs="Calibri"/>
        </w:rPr>
      </w:pPr>
      <w:r w:rsidRPr="00336044">
        <w:rPr>
          <w:rFonts w:ascii="Calibri" w:hAnsi="Calibri" w:cs="Calibri"/>
        </w:rPr>
        <w:t>McEwen, W. M. (1978) ‘The food of the new zealand pigeon’, p. 10.</w:t>
      </w:r>
    </w:p>
    <w:p w14:paraId="7234A609" w14:textId="77777777" w:rsidR="00336044" w:rsidRPr="00336044" w:rsidRDefault="00336044" w:rsidP="00336044">
      <w:pPr>
        <w:pStyle w:val="Bibliography"/>
        <w:rPr>
          <w:rFonts w:ascii="Calibri" w:hAnsi="Calibri" w:cs="Calibri"/>
        </w:rPr>
      </w:pPr>
      <w:r w:rsidRPr="00336044">
        <w:rPr>
          <w:rFonts w:ascii="Calibri" w:hAnsi="Calibri" w:cs="Calibri"/>
        </w:rPr>
        <w:t xml:space="preserve">Moorhouse, R. </w:t>
      </w:r>
      <w:r w:rsidRPr="00336044">
        <w:rPr>
          <w:rFonts w:ascii="Calibri" w:hAnsi="Calibri" w:cs="Calibri"/>
          <w:i/>
          <w:iCs/>
        </w:rPr>
        <w:t>et al.</w:t>
      </w:r>
      <w:r w:rsidRPr="00336044">
        <w:rPr>
          <w:rFonts w:ascii="Calibri" w:hAnsi="Calibri" w:cs="Calibri"/>
        </w:rPr>
        <w:t xml:space="preserve"> (2003) ‘Control of introduced mammalian predators improves kaka Nestor meridionalis breeding success: reversing the decline of a threatened New Zealand parrot’, </w:t>
      </w:r>
      <w:r w:rsidRPr="00336044">
        <w:rPr>
          <w:rFonts w:ascii="Calibri" w:hAnsi="Calibri" w:cs="Calibri"/>
          <w:i/>
          <w:iCs/>
        </w:rPr>
        <w:t>Biological Conservation</w:t>
      </w:r>
      <w:r w:rsidRPr="00336044">
        <w:rPr>
          <w:rFonts w:ascii="Calibri" w:hAnsi="Calibri" w:cs="Calibri"/>
        </w:rPr>
        <w:t>, 110(1), pp. 33–44. doi: 10.1016/S0006-3207(02)00173-8.</w:t>
      </w:r>
    </w:p>
    <w:p w14:paraId="68D29051" w14:textId="77777777" w:rsidR="00336044" w:rsidRPr="00336044" w:rsidRDefault="00336044" w:rsidP="00336044">
      <w:pPr>
        <w:pStyle w:val="Bibliography"/>
        <w:rPr>
          <w:rFonts w:ascii="Calibri" w:hAnsi="Calibri" w:cs="Calibri"/>
        </w:rPr>
      </w:pPr>
      <w:r w:rsidRPr="00336044">
        <w:rPr>
          <w:rFonts w:ascii="Calibri" w:hAnsi="Calibri" w:cs="Calibri"/>
        </w:rPr>
        <w:t>New Zealand Birds Online (2013). Available at: http://www.nzbirdsonline.org.nz/ (Accessed: 28 June 2021).</w:t>
      </w:r>
    </w:p>
    <w:p w14:paraId="70F766BD" w14:textId="77777777" w:rsidR="00336044" w:rsidRPr="00336044" w:rsidRDefault="00336044" w:rsidP="00336044">
      <w:pPr>
        <w:pStyle w:val="Bibliography"/>
        <w:rPr>
          <w:rFonts w:ascii="Calibri" w:hAnsi="Calibri" w:cs="Calibri"/>
        </w:rPr>
      </w:pPr>
      <w:r w:rsidRPr="00336044">
        <w:rPr>
          <w:rFonts w:ascii="Calibri" w:hAnsi="Calibri" w:cs="Calibri"/>
        </w:rPr>
        <w:t xml:space="preserve">Ogden, J. and Gilbert, J. (2009) ‘Prospects for the eradication of rats from a large inhabited island: community based ecosystem studies on Great Barrier Island, New Zealand’, </w:t>
      </w:r>
      <w:r w:rsidRPr="00336044">
        <w:rPr>
          <w:rFonts w:ascii="Calibri" w:hAnsi="Calibri" w:cs="Calibri"/>
          <w:i/>
          <w:iCs/>
        </w:rPr>
        <w:t>Biological Invasions</w:t>
      </w:r>
      <w:r w:rsidRPr="00336044">
        <w:rPr>
          <w:rFonts w:ascii="Calibri" w:hAnsi="Calibri" w:cs="Calibri"/>
        </w:rPr>
        <w:t>, 11(7), pp. 1705–1717. doi: 10.1007/s10530-008-9398-8.</w:t>
      </w:r>
    </w:p>
    <w:p w14:paraId="5E2D4F67" w14:textId="77777777" w:rsidR="00336044" w:rsidRPr="00336044" w:rsidRDefault="00336044" w:rsidP="00336044">
      <w:pPr>
        <w:pStyle w:val="Bibliography"/>
        <w:rPr>
          <w:rFonts w:ascii="Calibri" w:hAnsi="Calibri" w:cs="Calibri"/>
        </w:rPr>
      </w:pPr>
      <w:r w:rsidRPr="00336044">
        <w:rPr>
          <w:rFonts w:ascii="Calibri" w:hAnsi="Calibri" w:cs="Calibri"/>
        </w:rPr>
        <w:t>Ogden, J. and Gilbert, J. (2011) ‘Running the gauntlet: advocating rat and feral cat eradication on an inhabited island – Great Barrier Island, New Zealand’, p. 5.</w:t>
      </w:r>
    </w:p>
    <w:p w14:paraId="0B4C0E3E" w14:textId="77777777" w:rsidR="00336044" w:rsidRPr="00336044" w:rsidRDefault="00336044" w:rsidP="00336044">
      <w:pPr>
        <w:pStyle w:val="Bibliography"/>
        <w:rPr>
          <w:rFonts w:ascii="Calibri" w:hAnsi="Calibri" w:cs="Calibri"/>
        </w:rPr>
      </w:pPr>
      <w:r w:rsidRPr="00336044">
        <w:rPr>
          <w:rFonts w:ascii="Calibri" w:hAnsi="Calibri" w:cs="Calibri"/>
        </w:rPr>
        <w:t>Oksanen, J. (2020) ‘Vegan: ecological diversity’, pp. 1–12.</w:t>
      </w:r>
    </w:p>
    <w:p w14:paraId="7FCB229B" w14:textId="77777777" w:rsidR="00336044" w:rsidRPr="00336044" w:rsidRDefault="00336044" w:rsidP="00336044">
      <w:pPr>
        <w:pStyle w:val="Bibliography"/>
        <w:rPr>
          <w:rFonts w:ascii="Calibri" w:hAnsi="Calibri" w:cs="Calibri"/>
        </w:rPr>
      </w:pPr>
      <w:r w:rsidRPr="00336044">
        <w:rPr>
          <w:rFonts w:ascii="Calibri" w:hAnsi="Calibri" w:cs="Calibri"/>
        </w:rPr>
        <w:t xml:space="preserve">Ortiz‐Catedral, L. and Brunton, D. H. (2009) ‘Nesting sites and nesting success of reintroduced red‐crowned parakeets (Cyanoramphus novaezelandiae) on Tiritiri Matangi Island, New Zealand’, </w:t>
      </w:r>
      <w:r w:rsidRPr="00336044">
        <w:rPr>
          <w:rFonts w:ascii="Calibri" w:hAnsi="Calibri" w:cs="Calibri"/>
          <w:i/>
          <w:iCs/>
        </w:rPr>
        <w:t>New Zealand Journal of Zoology</w:t>
      </w:r>
      <w:r w:rsidRPr="00336044">
        <w:rPr>
          <w:rFonts w:ascii="Calibri" w:hAnsi="Calibri" w:cs="Calibri"/>
        </w:rPr>
        <w:t>, 36(1), pp. 1–10. doi: 10.1080/03014220909510133.</w:t>
      </w:r>
    </w:p>
    <w:p w14:paraId="2EFB9C74" w14:textId="77777777" w:rsidR="00336044" w:rsidRPr="00336044" w:rsidRDefault="00336044" w:rsidP="00336044">
      <w:pPr>
        <w:pStyle w:val="Bibliography"/>
        <w:rPr>
          <w:rFonts w:ascii="Calibri" w:hAnsi="Calibri" w:cs="Calibri"/>
        </w:rPr>
      </w:pPr>
      <w:r w:rsidRPr="00336044">
        <w:rPr>
          <w:rFonts w:ascii="Calibri" w:hAnsi="Calibri" w:cs="Calibri"/>
        </w:rPr>
        <w:t xml:space="preserve">Perry, G. L. W. </w:t>
      </w:r>
      <w:r w:rsidRPr="00336044">
        <w:rPr>
          <w:rFonts w:ascii="Calibri" w:hAnsi="Calibri" w:cs="Calibri"/>
          <w:i/>
          <w:iCs/>
        </w:rPr>
        <w:t>et al.</w:t>
      </w:r>
      <w:r w:rsidRPr="00336044">
        <w:rPr>
          <w:rFonts w:ascii="Calibri" w:hAnsi="Calibri" w:cs="Calibri"/>
        </w:rPr>
        <w:t xml:space="preserve"> (2010) ‘Vegetation patterns and trajectories in disturbed landscapes, Great Barrier Island, northern New Zealand’, </w:t>
      </w:r>
      <w:r w:rsidRPr="00336044">
        <w:rPr>
          <w:rFonts w:ascii="Calibri" w:hAnsi="Calibri" w:cs="Calibri"/>
          <w:i/>
          <w:iCs/>
        </w:rPr>
        <w:t>New Zealand Journal of Ecology</w:t>
      </w:r>
      <w:r w:rsidRPr="00336044">
        <w:rPr>
          <w:rFonts w:ascii="Calibri" w:hAnsi="Calibri" w:cs="Calibri"/>
        </w:rPr>
        <w:t>, 34(3), p. 13.</w:t>
      </w:r>
    </w:p>
    <w:p w14:paraId="05ADE9A2" w14:textId="77777777" w:rsidR="00336044" w:rsidRPr="00336044" w:rsidRDefault="00336044" w:rsidP="00336044">
      <w:pPr>
        <w:pStyle w:val="Bibliography"/>
        <w:rPr>
          <w:rFonts w:ascii="Calibri" w:hAnsi="Calibri" w:cs="Calibri"/>
        </w:rPr>
      </w:pPr>
      <w:r w:rsidRPr="00336044">
        <w:rPr>
          <w:rFonts w:ascii="Calibri" w:hAnsi="Calibri" w:cs="Calibri"/>
        </w:rPr>
        <w:lastRenderedPageBreak/>
        <w:t xml:space="preserve">R Core Team (2021) </w:t>
      </w:r>
      <w:r w:rsidRPr="00336044">
        <w:rPr>
          <w:rFonts w:ascii="Calibri" w:hAnsi="Calibri" w:cs="Calibri"/>
          <w:i/>
          <w:iCs/>
        </w:rPr>
        <w:t>R: A language and environment for statistical computing</w:t>
      </w:r>
      <w:r w:rsidRPr="00336044">
        <w:rPr>
          <w:rFonts w:ascii="Calibri" w:hAnsi="Calibri" w:cs="Calibri"/>
        </w:rPr>
        <w:t>. manual. Vienna, Austria. Available at: https://www.R-project.org/.</w:t>
      </w:r>
    </w:p>
    <w:p w14:paraId="7BE89702" w14:textId="77777777" w:rsidR="00336044" w:rsidRPr="00336044" w:rsidRDefault="00336044" w:rsidP="00336044">
      <w:pPr>
        <w:pStyle w:val="Bibliography"/>
        <w:rPr>
          <w:rFonts w:ascii="Calibri" w:hAnsi="Calibri" w:cs="Calibri"/>
        </w:rPr>
      </w:pPr>
      <w:r w:rsidRPr="00336044">
        <w:rPr>
          <w:rFonts w:ascii="Calibri" w:hAnsi="Calibri" w:cs="Calibri"/>
        </w:rPr>
        <w:t xml:space="preserve">Robertson, H. A. </w:t>
      </w:r>
      <w:r w:rsidRPr="00336044">
        <w:rPr>
          <w:rFonts w:ascii="Calibri" w:hAnsi="Calibri" w:cs="Calibri"/>
          <w:i/>
          <w:iCs/>
        </w:rPr>
        <w:t>et al.</w:t>
      </w:r>
      <w:r w:rsidRPr="00336044">
        <w:rPr>
          <w:rFonts w:ascii="Calibri" w:hAnsi="Calibri" w:cs="Calibri"/>
        </w:rPr>
        <w:t xml:space="preserve"> (2016) ‘Conservation status of New Zealand birds, 2016’, pp. 1–27.</w:t>
      </w:r>
    </w:p>
    <w:p w14:paraId="24F6198B" w14:textId="77777777" w:rsidR="00336044" w:rsidRPr="00336044" w:rsidRDefault="00336044" w:rsidP="00336044">
      <w:pPr>
        <w:pStyle w:val="Bibliography"/>
        <w:rPr>
          <w:rFonts w:ascii="Calibri" w:hAnsi="Calibri" w:cs="Calibri"/>
        </w:rPr>
      </w:pPr>
      <w:r w:rsidRPr="00336044">
        <w:rPr>
          <w:rFonts w:ascii="Calibri" w:hAnsi="Calibri" w:cs="Calibri"/>
        </w:rPr>
        <w:t xml:space="preserve">Russell, J. and Taylor, C. (Nick) (2017) </w:t>
      </w:r>
      <w:r w:rsidRPr="00336044">
        <w:rPr>
          <w:rFonts w:ascii="Calibri" w:hAnsi="Calibri" w:cs="Calibri"/>
          <w:i/>
          <w:iCs/>
        </w:rPr>
        <w:t>Strategic Environmental Assessment for Invasive Species Management on Inhabited Islands</w:t>
      </w:r>
      <w:r w:rsidRPr="00336044">
        <w:rPr>
          <w:rFonts w:ascii="Calibri" w:hAnsi="Calibri" w:cs="Calibri"/>
        </w:rPr>
        <w:t>. SSRN Scholarly Paper ID 3022964. Rochester, NY: Social Science Research Network. doi: 10.2139/ssrn.3022964.</w:t>
      </w:r>
    </w:p>
    <w:p w14:paraId="103EC00B" w14:textId="77777777" w:rsidR="00336044" w:rsidRPr="00336044" w:rsidRDefault="00336044" w:rsidP="00336044">
      <w:pPr>
        <w:pStyle w:val="Bibliography"/>
        <w:rPr>
          <w:rFonts w:ascii="Calibri" w:hAnsi="Calibri" w:cs="Calibri"/>
        </w:rPr>
      </w:pPr>
      <w:r w:rsidRPr="00336044">
        <w:rPr>
          <w:rFonts w:ascii="Calibri" w:hAnsi="Calibri" w:cs="Calibri"/>
        </w:rPr>
        <w:t xml:space="preserve">Simmonds, S. (2018) </w:t>
      </w:r>
      <w:r w:rsidRPr="00336044">
        <w:rPr>
          <w:rFonts w:ascii="Calibri" w:hAnsi="Calibri" w:cs="Calibri"/>
          <w:i/>
          <w:iCs/>
        </w:rPr>
        <w:t>The kākāriki of Okiwi</w:t>
      </w:r>
      <w:r w:rsidRPr="00336044">
        <w:rPr>
          <w:rFonts w:ascii="Calibri" w:hAnsi="Calibri" w:cs="Calibri"/>
        </w:rPr>
        <w:t xml:space="preserve">, </w:t>
      </w:r>
      <w:r w:rsidRPr="00336044">
        <w:rPr>
          <w:rFonts w:ascii="Calibri" w:hAnsi="Calibri" w:cs="Calibri"/>
          <w:i/>
          <w:iCs/>
        </w:rPr>
        <w:t>Aotea Great Barrier Environmental Trust</w:t>
      </w:r>
      <w:r w:rsidRPr="00336044">
        <w:rPr>
          <w:rFonts w:ascii="Calibri" w:hAnsi="Calibri" w:cs="Calibri"/>
        </w:rPr>
        <w:t>. Available at: https://www.gbiet.org/en39-the-kkriki-of-okiwi (Accessed: 28 June 2021).</w:t>
      </w:r>
    </w:p>
    <w:p w14:paraId="525A119B" w14:textId="77777777" w:rsidR="00336044" w:rsidRPr="00336044" w:rsidRDefault="00336044" w:rsidP="00336044">
      <w:pPr>
        <w:pStyle w:val="Bibliography"/>
        <w:rPr>
          <w:rFonts w:ascii="Calibri" w:hAnsi="Calibri" w:cs="Calibri"/>
        </w:rPr>
      </w:pPr>
      <w:r w:rsidRPr="00336044">
        <w:rPr>
          <w:rFonts w:ascii="Calibri" w:hAnsi="Calibri" w:cs="Calibri"/>
        </w:rPr>
        <w:t xml:space="preserve">Simmonds, S. (2020) </w:t>
      </w:r>
      <w:r w:rsidRPr="00336044">
        <w:rPr>
          <w:rFonts w:ascii="Calibri" w:hAnsi="Calibri" w:cs="Calibri"/>
          <w:i/>
          <w:iCs/>
        </w:rPr>
        <w:t>Aotea Bird Count Results of the December 2019 survey</w:t>
      </w:r>
      <w:r w:rsidRPr="00336044">
        <w:rPr>
          <w:rFonts w:ascii="Calibri" w:hAnsi="Calibri" w:cs="Calibri"/>
        </w:rPr>
        <w:t>. Available at: https://www.gbiet.org/bird-count.</w:t>
      </w:r>
    </w:p>
    <w:p w14:paraId="64623635" w14:textId="77777777" w:rsidR="00336044" w:rsidRPr="00336044" w:rsidRDefault="00336044" w:rsidP="00336044">
      <w:pPr>
        <w:pStyle w:val="Bibliography"/>
        <w:rPr>
          <w:rFonts w:ascii="Calibri" w:hAnsi="Calibri" w:cs="Calibri"/>
        </w:rPr>
      </w:pPr>
      <w:r w:rsidRPr="00336044">
        <w:rPr>
          <w:rFonts w:ascii="Calibri" w:hAnsi="Calibri" w:cs="Calibri"/>
        </w:rPr>
        <w:t xml:space="preserve">Stewart, A. M. and Craig, J. L. (1985) ‘Movements, status, access to nectar, and spatial organisation of the tui’, </w:t>
      </w:r>
      <w:r w:rsidRPr="00336044">
        <w:rPr>
          <w:rFonts w:ascii="Calibri" w:hAnsi="Calibri" w:cs="Calibri"/>
          <w:i/>
          <w:iCs/>
        </w:rPr>
        <w:t>New Zealand Journal of Zoology</w:t>
      </w:r>
      <w:r w:rsidRPr="00336044">
        <w:rPr>
          <w:rFonts w:ascii="Calibri" w:hAnsi="Calibri" w:cs="Calibri"/>
        </w:rPr>
        <w:t>, 12(4), pp. 664–666. doi: 10.1080/03014223.1985.10428315.</w:t>
      </w:r>
    </w:p>
    <w:p w14:paraId="26C6735C" w14:textId="77777777" w:rsidR="00336044" w:rsidRPr="00336044" w:rsidRDefault="00336044" w:rsidP="00336044">
      <w:pPr>
        <w:pStyle w:val="Bibliography"/>
        <w:rPr>
          <w:rFonts w:ascii="Calibri" w:hAnsi="Calibri" w:cs="Calibri"/>
        </w:rPr>
      </w:pPr>
      <w:r w:rsidRPr="00336044">
        <w:rPr>
          <w:rFonts w:ascii="Calibri" w:hAnsi="Calibri" w:cs="Calibri"/>
        </w:rPr>
        <w:t xml:space="preserve">Tū Mai Taonga (2020) </w:t>
      </w:r>
      <w:r w:rsidRPr="00336044">
        <w:rPr>
          <w:rFonts w:ascii="Calibri" w:hAnsi="Calibri" w:cs="Calibri"/>
          <w:i/>
          <w:iCs/>
        </w:rPr>
        <w:t>Protecting Aotea Ecology | Tū Mai Taonga</w:t>
      </w:r>
      <w:r w:rsidRPr="00336044">
        <w:rPr>
          <w:rFonts w:ascii="Calibri" w:hAnsi="Calibri" w:cs="Calibri"/>
        </w:rPr>
        <w:t xml:space="preserve">, </w:t>
      </w:r>
      <w:r w:rsidRPr="00336044">
        <w:rPr>
          <w:rFonts w:ascii="Calibri" w:hAnsi="Calibri" w:cs="Calibri"/>
          <w:i/>
          <w:iCs/>
        </w:rPr>
        <w:t>Tu Mai Taonga</w:t>
      </w:r>
      <w:r w:rsidRPr="00336044">
        <w:rPr>
          <w:rFonts w:ascii="Calibri" w:hAnsi="Calibri" w:cs="Calibri"/>
        </w:rPr>
        <w:t>. Available at: https://www.tumaitaonga.nz (Accessed: 28 June 2021).</w:t>
      </w:r>
    </w:p>
    <w:p w14:paraId="26445DAD" w14:textId="77777777" w:rsidR="00336044" w:rsidRPr="00336044" w:rsidRDefault="00336044" w:rsidP="00336044">
      <w:pPr>
        <w:pStyle w:val="Bibliography"/>
        <w:rPr>
          <w:rFonts w:ascii="Calibri" w:hAnsi="Calibri" w:cs="Calibri"/>
        </w:rPr>
      </w:pPr>
      <w:r w:rsidRPr="00336044">
        <w:rPr>
          <w:rFonts w:ascii="Calibri" w:hAnsi="Calibri" w:cs="Calibri"/>
        </w:rPr>
        <w:t xml:space="preserve">Wotton, D. M. and Kelly, D. (2012) ‘Do larger frugivores move seeds further? Body size, seed dispersal distance, and a case study of a large, sedentary pigeon’, </w:t>
      </w:r>
      <w:r w:rsidRPr="00336044">
        <w:rPr>
          <w:rFonts w:ascii="Calibri" w:hAnsi="Calibri" w:cs="Calibri"/>
          <w:i/>
          <w:iCs/>
        </w:rPr>
        <w:t>Journal of Biogeography</w:t>
      </w:r>
      <w:r w:rsidRPr="00336044">
        <w:rPr>
          <w:rFonts w:ascii="Calibri" w:hAnsi="Calibri" w:cs="Calibri"/>
        </w:rPr>
        <w:t>, 39(11), pp. 1973–1983. doi: 10.1111/jbi.12000.</w:t>
      </w:r>
    </w:p>
    <w:p w14:paraId="78C8DE72" w14:textId="1CC6F4DA" w:rsidR="00526E43" w:rsidRPr="00125111" w:rsidRDefault="00D51100" w:rsidP="00FD3DDC">
      <w:pPr>
        <w:rPr>
          <w:rFonts w:eastAsiaTheme="majorEastAsia"/>
          <w:sz w:val="32"/>
          <w:szCs w:val="32"/>
        </w:rPr>
      </w:pPr>
      <w:r>
        <w:fldChar w:fldCharType="end"/>
      </w:r>
      <w:r w:rsidR="00526E43">
        <w:br w:type="page"/>
      </w:r>
    </w:p>
    <w:p w14:paraId="69D43D1A" w14:textId="49486148" w:rsidR="00526E43" w:rsidRDefault="00526E43" w:rsidP="00526E43">
      <w:pPr>
        <w:pStyle w:val="Heading1"/>
      </w:pPr>
      <w:bookmarkStart w:id="41" w:name="_Toc75783408"/>
      <w:r>
        <w:lastRenderedPageBreak/>
        <w:t>Appendix A</w:t>
      </w:r>
      <w:bookmarkEnd w:id="41"/>
    </w:p>
    <w:p w14:paraId="50042C87" w14:textId="4B2D220A" w:rsidR="00526E43" w:rsidRDefault="00526E43" w:rsidP="00526E43"/>
    <w:p w14:paraId="30AAF54E" w14:textId="1F42A3AE" w:rsidR="0007368E" w:rsidRPr="005363AB" w:rsidRDefault="0007368E" w:rsidP="0007368E">
      <w:pPr>
        <w:pStyle w:val="Caption"/>
        <w:keepNext/>
        <w:rPr>
          <w:color w:val="auto"/>
          <w:sz w:val="20"/>
          <w:szCs w:val="20"/>
        </w:rPr>
      </w:pPr>
      <w:r w:rsidRPr="005363AB">
        <w:rPr>
          <w:color w:val="auto"/>
          <w:sz w:val="20"/>
          <w:szCs w:val="20"/>
        </w:rPr>
        <w:t xml:space="preserve">Table </w:t>
      </w:r>
      <w:r w:rsidRPr="005363AB">
        <w:rPr>
          <w:color w:val="auto"/>
          <w:sz w:val="20"/>
          <w:szCs w:val="20"/>
        </w:rPr>
        <w:fldChar w:fldCharType="begin"/>
      </w:r>
      <w:r w:rsidRPr="005363AB">
        <w:rPr>
          <w:color w:val="auto"/>
          <w:sz w:val="20"/>
          <w:szCs w:val="20"/>
        </w:rPr>
        <w:instrText xml:space="preserve"> SEQ Table \* ARABIC </w:instrText>
      </w:r>
      <w:r w:rsidRPr="005363AB">
        <w:rPr>
          <w:color w:val="auto"/>
          <w:sz w:val="20"/>
          <w:szCs w:val="20"/>
        </w:rPr>
        <w:fldChar w:fldCharType="separate"/>
      </w:r>
      <w:r w:rsidR="0064550D" w:rsidRPr="005363AB">
        <w:rPr>
          <w:noProof/>
          <w:color w:val="auto"/>
          <w:sz w:val="20"/>
          <w:szCs w:val="20"/>
        </w:rPr>
        <w:t>3</w:t>
      </w:r>
      <w:r w:rsidRPr="005363AB">
        <w:rPr>
          <w:color w:val="auto"/>
          <w:sz w:val="20"/>
          <w:szCs w:val="20"/>
        </w:rPr>
        <w:fldChar w:fldCharType="end"/>
      </w:r>
      <w:r w:rsidRPr="005363AB">
        <w:rPr>
          <w:color w:val="auto"/>
          <w:sz w:val="20"/>
          <w:szCs w:val="20"/>
        </w:rPr>
        <w:t>: List of names</w:t>
      </w:r>
      <w:r w:rsidR="00214282" w:rsidRPr="005363AB">
        <w:rPr>
          <w:color w:val="auto"/>
          <w:sz w:val="20"/>
          <w:szCs w:val="20"/>
        </w:rPr>
        <w:t xml:space="preserve"> and conservation status</w:t>
      </w:r>
      <w:r w:rsidR="008B44BD" w:rsidRPr="005363AB">
        <w:rPr>
          <w:color w:val="auto"/>
          <w:sz w:val="20"/>
          <w:szCs w:val="20"/>
        </w:rPr>
        <w:t>,</w:t>
      </w:r>
      <w:r w:rsidRPr="005363AB">
        <w:rPr>
          <w:color w:val="auto"/>
          <w:sz w:val="20"/>
          <w:szCs w:val="20"/>
        </w:rPr>
        <w:t xml:space="preserve"> including their </w:t>
      </w:r>
      <w:r w:rsidR="00555EE9" w:rsidRPr="005363AB">
        <w:rPr>
          <w:color w:val="auto"/>
          <w:sz w:val="20"/>
          <w:szCs w:val="20"/>
        </w:rPr>
        <w:t>Māori</w:t>
      </w:r>
      <w:r w:rsidRPr="005363AB">
        <w:rPr>
          <w:color w:val="auto"/>
          <w:sz w:val="20"/>
          <w:szCs w:val="20"/>
        </w:rPr>
        <w:t>, Latin</w:t>
      </w:r>
      <w:r w:rsidR="00214282" w:rsidRPr="005363AB">
        <w:rPr>
          <w:color w:val="auto"/>
          <w:sz w:val="20"/>
          <w:szCs w:val="20"/>
        </w:rPr>
        <w:t>,</w:t>
      </w:r>
      <w:r w:rsidRPr="005363AB">
        <w:rPr>
          <w:color w:val="auto"/>
          <w:sz w:val="20"/>
          <w:szCs w:val="20"/>
        </w:rPr>
        <w:t xml:space="preserve"> and European names. Note some species have multiple </w:t>
      </w:r>
      <w:r w:rsidR="00555EE9" w:rsidRPr="005363AB">
        <w:rPr>
          <w:color w:val="auto"/>
          <w:sz w:val="20"/>
          <w:szCs w:val="20"/>
        </w:rPr>
        <w:t>Māori</w:t>
      </w:r>
      <w:r w:rsidRPr="005363AB">
        <w:rPr>
          <w:color w:val="auto"/>
          <w:sz w:val="20"/>
          <w:szCs w:val="20"/>
        </w:rPr>
        <w:t xml:space="preserve"> or European names that are not included</w:t>
      </w:r>
      <w:r w:rsidR="009E7BA4" w:rsidRPr="005363AB">
        <w:rPr>
          <w:color w:val="auto"/>
          <w:sz w:val="20"/>
          <w:szCs w:val="20"/>
        </w:rPr>
        <w:t>.</w:t>
      </w:r>
      <w:r w:rsidR="00D92A51" w:rsidRPr="005363AB">
        <w:rPr>
          <w:color w:val="auto"/>
          <w:sz w:val="20"/>
          <w:szCs w:val="20"/>
        </w:rPr>
        <w:t xml:space="preserve"> Names are sourced from New Zealand Birds Online </w:t>
      </w:r>
      <w:r w:rsidR="00D92A51" w:rsidRPr="005363AB">
        <w:rPr>
          <w:color w:val="auto"/>
          <w:sz w:val="20"/>
          <w:szCs w:val="20"/>
        </w:rPr>
        <w:fldChar w:fldCharType="begin"/>
      </w:r>
      <w:r w:rsidR="00D92A51" w:rsidRPr="005363AB">
        <w:rPr>
          <w:color w:val="auto"/>
          <w:sz w:val="20"/>
          <w:szCs w:val="20"/>
        </w:rPr>
        <w:instrText xml:space="preserve"> ADDIN ZOTERO_ITEM CSL_CITATION {"citationID":"gtaNRqke","properties":{"formattedCitation":"(New Zealand Birds Online, 2013)","plainCitation":"(New Zealand Birds Online, 2013)","noteIndex":0},"citationItems":[{"id":892,"uris":["http://zotero.org/users/local/z7VYnidG/items/FEW9UWWE"],"uri":["http://zotero.org/users/local/z7VYnidG/items/FEW9UWWE"],"itemData":{"id":892,"type":"webpage","URL":"http://www.nzbirdsonline.org.nz/","author":[{"literal":"New Zealand Birds Online"}],"accessed":{"date-parts":[["2021",6,28]]},"issued":{"date-parts":[["2013"]]}}}],"schema":"https://github.com/citation-style-language/schema/raw/master/csl-citation.json"} </w:instrText>
      </w:r>
      <w:r w:rsidR="00D92A51" w:rsidRPr="005363AB">
        <w:rPr>
          <w:color w:val="auto"/>
          <w:sz w:val="20"/>
          <w:szCs w:val="20"/>
        </w:rPr>
        <w:fldChar w:fldCharType="separate"/>
      </w:r>
      <w:r w:rsidR="005363AB" w:rsidRPr="005363AB">
        <w:rPr>
          <w:rFonts w:ascii="Calibri" w:hAnsi="Calibri" w:cs="Calibri"/>
          <w:color w:val="auto"/>
          <w:sz w:val="20"/>
        </w:rPr>
        <w:t>(New Zealand Birds Online, 2013)</w:t>
      </w:r>
      <w:r w:rsidR="00D92A51" w:rsidRPr="005363AB">
        <w:rPr>
          <w:color w:val="auto"/>
          <w:sz w:val="20"/>
          <w:szCs w:val="20"/>
        </w:rPr>
        <w:fldChar w:fldCharType="end"/>
      </w:r>
      <w:r w:rsidR="00D92A51" w:rsidRPr="005363AB">
        <w:rPr>
          <w:color w:val="auto"/>
          <w:sz w:val="20"/>
          <w:szCs w:val="20"/>
        </w:rPr>
        <w:t xml:space="preserve">. </w:t>
      </w:r>
    </w:p>
    <w:tbl>
      <w:tblPr>
        <w:tblStyle w:val="TableGridLight"/>
        <w:tblW w:w="903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895"/>
        <w:gridCol w:w="2203"/>
        <w:gridCol w:w="1733"/>
        <w:gridCol w:w="1764"/>
        <w:gridCol w:w="1803"/>
      </w:tblGrid>
      <w:tr w:rsidR="00F3722E" w:rsidRPr="00E94B40" w14:paraId="012ECA25" w14:textId="77777777" w:rsidTr="64322DCE">
        <w:trPr>
          <w:trHeight w:val="326"/>
        </w:trPr>
        <w:tc>
          <w:tcPr>
            <w:tcW w:w="1530" w:type="dxa"/>
            <w:noWrap/>
            <w:hideMark/>
          </w:tcPr>
          <w:p w14:paraId="1741D5D4" w14:textId="167A6CC5" w:rsidR="00F3722E" w:rsidRPr="00E94B40" w:rsidRDefault="00555EE9" w:rsidP="00F3722E">
            <w:pPr>
              <w:rPr>
                <w:rFonts w:ascii="Calibri" w:eastAsia="Times New Roman" w:hAnsi="Calibri" w:cs="Calibri"/>
                <w:b/>
                <w:bCs/>
                <w:color w:val="000000"/>
                <w:lang w:eastAsia="en-NZ"/>
              </w:rPr>
            </w:pPr>
            <w:r>
              <w:rPr>
                <w:b/>
                <w:bCs/>
              </w:rPr>
              <w:t>Māori</w:t>
            </w:r>
            <w:r w:rsidR="00F3722E" w:rsidRPr="00F3722E">
              <w:rPr>
                <w:b/>
                <w:bCs/>
              </w:rPr>
              <w:t xml:space="preserve"> name</w:t>
            </w:r>
          </w:p>
        </w:tc>
        <w:tc>
          <w:tcPr>
            <w:tcW w:w="2203" w:type="dxa"/>
            <w:noWrap/>
            <w:hideMark/>
          </w:tcPr>
          <w:p w14:paraId="53B4E69A" w14:textId="68B7D240" w:rsidR="00F3722E" w:rsidRPr="00E94B40" w:rsidRDefault="00F3722E" w:rsidP="00F3722E">
            <w:pPr>
              <w:rPr>
                <w:rFonts w:ascii="Calibri" w:eastAsia="Times New Roman" w:hAnsi="Calibri" w:cs="Calibri"/>
                <w:b/>
                <w:bCs/>
                <w:color w:val="000000"/>
                <w:lang w:eastAsia="en-NZ"/>
              </w:rPr>
            </w:pPr>
            <w:r w:rsidRPr="00F3722E">
              <w:rPr>
                <w:b/>
                <w:bCs/>
              </w:rPr>
              <w:t>Latin name</w:t>
            </w:r>
          </w:p>
        </w:tc>
        <w:tc>
          <w:tcPr>
            <w:tcW w:w="1733" w:type="dxa"/>
            <w:noWrap/>
            <w:hideMark/>
          </w:tcPr>
          <w:p w14:paraId="5DFF91D0" w14:textId="67283736" w:rsidR="00F3722E" w:rsidRPr="00E94B40" w:rsidRDefault="00F3722E" w:rsidP="00F3722E">
            <w:pPr>
              <w:rPr>
                <w:rFonts w:ascii="Calibri" w:eastAsia="Times New Roman" w:hAnsi="Calibri" w:cs="Calibri"/>
                <w:b/>
                <w:bCs/>
                <w:color w:val="000000"/>
                <w:lang w:eastAsia="en-NZ"/>
              </w:rPr>
            </w:pPr>
            <w:r w:rsidRPr="00F3722E">
              <w:rPr>
                <w:b/>
                <w:bCs/>
              </w:rPr>
              <w:t>European name</w:t>
            </w:r>
          </w:p>
        </w:tc>
        <w:tc>
          <w:tcPr>
            <w:tcW w:w="1764" w:type="dxa"/>
            <w:noWrap/>
            <w:hideMark/>
          </w:tcPr>
          <w:p w14:paraId="3089B9AC" w14:textId="48C7727B" w:rsidR="00F3722E" w:rsidRPr="00E94B40" w:rsidRDefault="00F3722E" w:rsidP="00F3722E">
            <w:pPr>
              <w:rPr>
                <w:rFonts w:ascii="Calibri" w:eastAsia="Times New Roman" w:hAnsi="Calibri" w:cs="Calibri"/>
                <w:b/>
                <w:bCs/>
                <w:color w:val="000000"/>
                <w:lang w:eastAsia="en-NZ"/>
              </w:rPr>
            </w:pPr>
            <w:r w:rsidRPr="00F3722E">
              <w:rPr>
                <w:b/>
                <w:bCs/>
              </w:rPr>
              <w:t>Conservation status</w:t>
            </w:r>
          </w:p>
        </w:tc>
        <w:tc>
          <w:tcPr>
            <w:tcW w:w="1803" w:type="dxa"/>
            <w:noWrap/>
            <w:hideMark/>
          </w:tcPr>
          <w:p w14:paraId="2EA4BE8C" w14:textId="0DE4B9DA" w:rsidR="00F3722E" w:rsidRPr="00E94B40" w:rsidRDefault="00F3722E" w:rsidP="00F3722E">
            <w:pPr>
              <w:rPr>
                <w:rFonts w:ascii="Calibri" w:eastAsia="Times New Roman" w:hAnsi="Calibri" w:cs="Calibri"/>
                <w:b/>
                <w:bCs/>
                <w:color w:val="000000"/>
                <w:lang w:eastAsia="en-NZ"/>
              </w:rPr>
            </w:pPr>
            <w:r w:rsidRPr="00F3722E">
              <w:rPr>
                <w:b/>
                <w:bCs/>
              </w:rPr>
              <w:t>NZ conservation status</w:t>
            </w:r>
          </w:p>
        </w:tc>
      </w:tr>
      <w:tr w:rsidR="00F3722E" w:rsidRPr="00E94B40" w14:paraId="591530D1" w14:textId="77777777" w:rsidTr="64322DCE">
        <w:trPr>
          <w:trHeight w:val="326"/>
        </w:trPr>
        <w:tc>
          <w:tcPr>
            <w:tcW w:w="1530" w:type="dxa"/>
            <w:noWrap/>
            <w:hideMark/>
          </w:tcPr>
          <w:p w14:paraId="7B0D9347" w14:textId="79669818" w:rsidR="00F3722E" w:rsidRPr="00E94B40" w:rsidRDefault="00C10225" w:rsidP="00F3722E">
            <w:pPr>
              <w:rPr>
                <w:rFonts w:ascii="Calibri" w:eastAsia="Times New Roman" w:hAnsi="Calibri" w:cs="Calibri"/>
                <w:color w:val="000000"/>
                <w:lang w:eastAsia="en-NZ"/>
              </w:rPr>
            </w:pPr>
            <w:proofErr w:type="spellStart"/>
            <w:r>
              <w:t>Kāhu</w:t>
            </w:r>
            <w:proofErr w:type="spellEnd"/>
          </w:p>
        </w:tc>
        <w:tc>
          <w:tcPr>
            <w:tcW w:w="2203" w:type="dxa"/>
            <w:noWrap/>
            <w:hideMark/>
          </w:tcPr>
          <w:p w14:paraId="52D80095" w14:textId="5B441CC7" w:rsidR="00F3722E" w:rsidRPr="00E94B40" w:rsidRDefault="00F3722E" w:rsidP="00F3722E">
            <w:pPr>
              <w:rPr>
                <w:rFonts w:ascii="Calibri" w:eastAsia="Times New Roman" w:hAnsi="Calibri" w:cs="Calibri"/>
                <w:i/>
                <w:iCs/>
                <w:color w:val="000000"/>
                <w:lang w:eastAsia="en-NZ"/>
              </w:rPr>
            </w:pPr>
            <w:r w:rsidRPr="00F3722E">
              <w:rPr>
                <w:i/>
                <w:iCs/>
              </w:rPr>
              <w:t xml:space="preserve">Circus </w:t>
            </w:r>
            <w:proofErr w:type="spellStart"/>
            <w:r w:rsidRPr="00F3722E">
              <w:rPr>
                <w:i/>
                <w:iCs/>
              </w:rPr>
              <w:t>approximans</w:t>
            </w:r>
            <w:proofErr w:type="spellEnd"/>
          </w:p>
        </w:tc>
        <w:tc>
          <w:tcPr>
            <w:tcW w:w="1733" w:type="dxa"/>
            <w:noWrap/>
            <w:hideMark/>
          </w:tcPr>
          <w:p w14:paraId="439B27D3" w14:textId="2828B505" w:rsidR="00F3722E" w:rsidRPr="00E94B40" w:rsidRDefault="00F3722E" w:rsidP="00F3722E">
            <w:pPr>
              <w:rPr>
                <w:rFonts w:ascii="Calibri" w:eastAsia="Times New Roman" w:hAnsi="Calibri" w:cs="Calibri"/>
                <w:color w:val="000000"/>
                <w:lang w:eastAsia="en-NZ"/>
              </w:rPr>
            </w:pPr>
            <w:r w:rsidRPr="00EC7914">
              <w:t>Harrier Hawk</w:t>
            </w:r>
          </w:p>
        </w:tc>
        <w:tc>
          <w:tcPr>
            <w:tcW w:w="1764" w:type="dxa"/>
            <w:noWrap/>
            <w:hideMark/>
          </w:tcPr>
          <w:p w14:paraId="32539F5F" w14:textId="121F0AD4"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4D15D18F" w14:textId="32CBF7EC"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1B8D19F" w14:textId="77777777" w:rsidTr="64322DCE">
        <w:trPr>
          <w:trHeight w:val="326"/>
        </w:trPr>
        <w:tc>
          <w:tcPr>
            <w:tcW w:w="1530" w:type="dxa"/>
            <w:noWrap/>
            <w:hideMark/>
          </w:tcPr>
          <w:p w14:paraId="1CFEA1E9" w14:textId="6553776F" w:rsidR="00F3722E" w:rsidRPr="00E94B40" w:rsidRDefault="00F3722E" w:rsidP="00F3722E">
            <w:pPr>
              <w:rPr>
                <w:rFonts w:ascii="Calibri" w:eastAsia="Times New Roman" w:hAnsi="Calibri" w:cs="Calibri"/>
                <w:color w:val="000000"/>
                <w:lang w:eastAsia="en-NZ"/>
              </w:rPr>
            </w:pPr>
            <w:proofErr w:type="spellStart"/>
            <w:r w:rsidRPr="00EC7914">
              <w:t>Kaireka</w:t>
            </w:r>
            <w:proofErr w:type="spellEnd"/>
          </w:p>
        </w:tc>
        <w:tc>
          <w:tcPr>
            <w:tcW w:w="2203" w:type="dxa"/>
            <w:noWrap/>
            <w:hideMark/>
          </w:tcPr>
          <w:p w14:paraId="6F963545" w14:textId="4D6C02B8" w:rsidR="00F3722E" w:rsidRPr="00E94B40" w:rsidRDefault="00F3722E" w:rsidP="00F3722E">
            <w:pPr>
              <w:rPr>
                <w:rFonts w:ascii="Calibri" w:eastAsia="Times New Roman" w:hAnsi="Calibri" w:cs="Calibri"/>
                <w:i/>
                <w:iCs/>
                <w:color w:val="000000"/>
                <w:lang w:eastAsia="en-NZ"/>
              </w:rPr>
            </w:pPr>
            <w:r w:rsidRPr="00F3722E">
              <w:rPr>
                <w:i/>
                <w:iCs/>
              </w:rPr>
              <w:t>Alauda arvensis</w:t>
            </w:r>
          </w:p>
        </w:tc>
        <w:tc>
          <w:tcPr>
            <w:tcW w:w="1733" w:type="dxa"/>
            <w:noWrap/>
            <w:hideMark/>
          </w:tcPr>
          <w:p w14:paraId="708678CC" w14:textId="004800AE" w:rsidR="00F3722E" w:rsidRPr="00E94B40" w:rsidRDefault="00F3722E" w:rsidP="00F3722E">
            <w:pPr>
              <w:rPr>
                <w:rFonts w:ascii="Calibri" w:eastAsia="Times New Roman" w:hAnsi="Calibri" w:cs="Calibri"/>
                <w:color w:val="000000"/>
                <w:lang w:eastAsia="en-NZ"/>
              </w:rPr>
            </w:pPr>
            <w:r w:rsidRPr="00EC7914">
              <w:t>Skylark</w:t>
            </w:r>
          </w:p>
        </w:tc>
        <w:tc>
          <w:tcPr>
            <w:tcW w:w="1764" w:type="dxa"/>
            <w:noWrap/>
            <w:hideMark/>
          </w:tcPr>
          <w:p w14:paraId="71D51721" w14:textId="17BC3B8C"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16E531EB" w14:textId="18C4D86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D1E3BC6" w14:textId="77777777" w:rsidTr="64322DCE">
        <w:trPr>
          <w:trHeight w:val="326"/>
        </w:trPr>
        <w:tc>
          <w:tcPr>
            <w:tcW w:w="1530" w:type="dxa"/>
            <w:noWrap/>
            <w:hideMark/>
          </w:tcPr>
          <w:p w14:paraId="5A4EA504" w14:textId="21F0DD0A" w:rsidR="00F3722E" w:rsidRPr="00E94B40" w:rsidRDefault="00C10225" w:rsidP="00F3722E">
            <w:pPr>
              <w:rPr>
                <w:rFonts w:ascii="Calibri" w:eastAsia="Times New Roman" w:hAnsi="Calibri" w:cs="Calibri"/>
                <w:color w:val="000000"/>
                <w:lang w:eastAsia="en-NZ"/>
              </w:rPr>
            </w:pPr>
            <w:proofErr w:type="spellStart"/>
            <w:r>
              <w:t>Kākā</w:t>
            </w:r>
            <w:proofErr w:type="spellEnd"/>
          </w:p>
        </w:tc>
        <w:tc>
          <w:tcPr>
            <w:tcW w:w="2203" w:type="dxa"/>
            <w:noWrap/>
            <w:hideMark/>
          </w:tcPr>
          <w:p w14:paraId="161D65CB" w14:textId="782F107D" w:rsidR="00F3722E" w:rsidRPr="00E94B40" w:rsidRDefault="00F3722E" w:rsidP="00F3722E">
            <w:pPr>
              <w:rPr>
                <w:rFonts w:ascii="Calibri" w:eastAsia="Times New Roman" w:hAnsi="Calibri" w:cs="Calibri"/>
                <w:i/>
                <w:iCs/>
                <w:color w:val="000000"/>
                <w:lang w:eastAsia="en-NZ"/>
              </w:rPr>
            </w:pPr>
            <w:r w:rsidRPr="00F3722E">
              <w:rPr>
                <w:i/>
                <w:iCs/>
              </w:rPr>
              <w:t xml:space="preserve">Nestor </w:t>
            </w:r>
            <w:proofErr w:type="spellStart"/>
            <w:r w:rsidRPr="00F3722E">
              <w:rPr>
                <w:i/>
                <w:iCs/>
              </w:rPr>
              <w:t>meridionalis</w:t>
            </w:r>
            <w:proofErr w:type="spellEnd"/>
          </w:p>
        </w:tc>
        <w:tc>
          <w:tcPr>
            <w:tcW w:w="1733" w:type="dxa"/>
            <w:noWrap/>
            <w:hideMark/>
          </w:tcPr>
          <w:p w14:paraId="00D6E056" w14:textId="336B033D" w:rsidR="00F3722E" w:rsidRPr="00E94B40" w:rsidRDefault="00F3722E" w:rsidP="00F3722E">
            <w:pPr>
              <w:rPr>
                <w:rFonts w:ascii="Calibri" w:eastAsia="Times New Roman" w:hAnsi="Calibri" w:cs="Calibri"/>
                <w:color w:val="000000"/>
                <w:lang w:eastAsia="en-NZ"/>
              </w:rPr>
            </w:pPr>
            <w:r w:rsidRPr="00EC7914">
              <w:t>Brown Parrot</w:t>
            </w:r>
          </w:p>
        </w:tc>
        <w:tc>
          <w:tcPr>
            <w:tcW w:w="1764" w:type="dxa"/>
            <w:noWrap/>
            <w:hideMark/>
          </w:tcPr>
          <w:p w14:paraId="4E68F093" w14:textId="4EBEC36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2AE20D20" w14:textId="733B8828"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1DD66A6E" w14:textId="77777777" w:rsidTr="64322DCE">
        <w:trPr>
          <w:trHeight w:val="326"/>
        </w:trPr>
        <w:tc>
          <w:tcPr>
            <w:tcW w:w="1530" w:type="dxa"/>
            <w:noWrap/>
            <w:hideMark/>
          </w:tcPr>
          <w:p w14:paraId="4BE7E8C8" w14:textId="6F77CE85" w:rsidR="00F3722E" w:rsidRPr="00E94B40" w:rsidRDefault="00C10225" w:rsidP="00F3722E">
            <w:pPr>
              <w:rPr>
                <w:rFonts w:ascii="Calibri" w:eastAsia="Times New Roman" w:hAnsi="Calibri" w:cs="Calibri"/>
                <w:color w:val="000000"/>
                <w:lang w:eastAsia="en-NZ"/>
              </w:rPr>
            </w:pPr>
            <w:proofErr w:type="spellStart"/>
            <w:r>
              <w:t>Kākāriki</w:t>
            </w:r>
            <w:proofErr w:type="spellEnd"/>
          </w:p>
        </w:tc>
        <w:tc>
          <w:tcPr>
            <w:tcW w:w="2203" w:type="dxa"/>
            <w:noWrap/>
            <w:hideMark/>
          </w:tcPr>
          <w:p w14:paraId="1ADA0FEF" w14:textId="5A6C122D" w:rsidR="00F3722E" w:rsidRPr="00E94B40" w:rsidRDefault="00F3722E" w:rsidP="00F3722E">
            <w:pPr>
              <w:rPr>
                <w:rFonts w:ascii="Calibri" w:eastAsia="Times New Roman" w:hAnsi="Calibri" w:cs="Calibri"/>
                <w:i/>
                <w:iCs/>
                <w:color w:val="000000"/>
                <w:lang w:eastAsia="en-NZ"/>
              </w:rPr>
            </w:pPr>
            <w:proofErr w:type="spellStart"/>
            <w:r w:rsidRPr="00F3722E">
              <w:rPr>
                <w:i/>
                <w:iCs/>
              </w:rPr>
              <w:t>Cyanoramphus</w:t>
            </w:r>
            <w:proofErr w:type="spellEnd"/>
            <w:r w:rsidRPr="00F3722E">
              <w:rPr>
                <w:i/>
                <w:iCs/>
              </w:rPr>
              <w:t xml:space="preserve"> </w:t>
            </w:r>
            <w:proofErr w:type="spellStart"/>
            <w:r w:rsidRPr="00F3722E">
              <w:rPr>
                <w:i/>
                <w:iCs/>
              </w:rPr>
              <w:t>novaezelandiae</w:t>
            </w:r>
            <w:proofErr w:type="spellEnd"/>
          </w:p>
        </w:tc>
        <w:tc>
          <w:tcPr>
            <w:tcW w:w="1733" w:type="dxa"/>
            <w:noWrap/>
            <w:hideMark/>
          </w:tcPr>
          <w:p w14:paraId="3AA1FE0B" w14:textId="64302313" w:rsidR="00F3722E" w:rsidRPr="00E94B40" w:rsidRDefault="00F3722E" w:rsidP="00F3722E">
            <w:pPr>
              <w:rPr>
                <w:rFonts w:ascii="Calibri" w:eastAsia="Times New Roman" w:hAnsi="Calibri" w:cs="Calibri"/>
                <w:color w:val="000000"/>
                <w:lang w:eastAsia="en-NZ"/>
              </w:rPr>
            </w:pPr>
            <w:r w:rsidRPr="00EC7914">
              <w:t>Red</w:t>
            </w:r>
            <w:r w:rsidR="00EC7759">
              <w:t>-</w:t>
            </w:r>
            <w:r w:rsidRPr="00EC7914">
              <w:t>crowned parakeet</w:t>
            </w:r>
          </w:p>
        </w:tc>
        <w:tc>
          <w:tcPr>
            <w:tcW w:w="1764" w:type="dxa"/>
            <w:noWrap/>
            <w:hideMark/>
          </w:tcPr>
          <w:p w14:paraId="739BCB01" w14:textId="4BA63BEB" w:rsidR="00F3722E" w:rsidRPr="00E94B40" w:rsidRDefault="00F3722E" w:rsidP="00F3722E">
            <w:pPr>
              <w:rPr>
                <w:rFonts w:ascii="Calibri" w:eastAsia="Times New Roman" w:hAnsi="Calibri" w:cs="Calibri"/>
                <w:color w:val="000000"/>
                <w:lang w:eastAsia="en-NZ"/>
              </w:rPr>
            </w:pPr>
            <w:r w:rsidRPr="00EC7914">
              <w:t>Relict</w:t>
            </w:r>
          </w:p>
        </w:tc>
        <w:tc>
          <w:tcPr>
            <w:tcW w:w="1803" w:type="dxa"/>
            <w:noWrap/>
            <w:hideMark/>
          </w:tcPr>
          <w:p w14:paraId="3AC7CB7E" w14:textId="45438556"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F737037" w14:textId="77777777" w:rsidTr="64322DCE">
        <w:trPr>
          <w:trHeight w:val="326"/>
        </w:trPr>
        <w:tc>
          <w:tcPr>
            <w:tcW w:w="1530" w:type="dxa"/>
            <w:noWrap/>
            <w:hideMark/>
          </w:tcPr>
          <w:p w14:paraId="45BDC6A4" w14:textId="3C640506" w:rsidR="00F3722E" w:rsidRPr="00E94B40" w:rsidRDefault="00F3722E" w:rsidP="00F3722E">
            <w:pPr>
              <w:rPr>
                <w:rFonts w:ascii="Calibri" w:eastAsia="Times New Roman" w:hAnsi="Calibri" w:cs="Calibri"/>
                <w:color w:val="000000"/>
                <w:lang w:eastAsia="en-NZ"/>
              </w:rPr>
            </w:pPr>
            <w:proofErr w:type="spellStart"/>
            <w:r w:rsidRPr="00EC7914">
              <w:t>Karoro</w:t>
            </w:r>
            <w:proofErr w:type="spellEnd"/>
          </w:p>
        </w:tc>
        <w:tc>
          <w:tcPr>
            <w:tcW w:w="2203" w:type="dxa"/>
            <w:noWrap/>
            <w:hideMark/>
          </w:tcPr>
          <w:p w14:paraId="1C7A62C3" w14:textId="776BF6FC"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dominicanus</w:t>
            </w:r>
            <w:proofErr w:type="spellEnd"/>
          </w:p>
        </w:tc>
        <w:tc>
          <w:tcPr>
            <w:tcW w:w="1733" w:type="dxa"/>
            <w:noWrap/>
            <w:hideMark/>
          </w:tcPr>
          <w:p w14:paraId="1E2B9CDF" w14:textId="25BE8EC2" w:rsidR="00F3722E" w:rsidRPr="00E94B40" w:rsidRDefault="00F3722E" w:rsidP="00F3722E">
            <w:pPr>
              <w:rPr>
                <w:rFonts w:ascii="Calibri" w:eastAsia="Times New Roman" w:hAnsi="Calibri" w:cs="Calibri"/>
                <w:color w:val="000000"/>
                <w:lang w:eastAsia="en-NZ"/>
              </w:rPr>
            </w:pPr>
            <w:r w:rsidRPr="00EC7914">
              <w:t>Black</w:t>
            </w:r>
            <w:r w:rsidR="00EC7759">
              <w:t>-</w:t>
            </w:r>
            <w:r w:rsidRPr="00EC7914">
              <w:t>backed Gull</w:t>
            </w:r>
          </w:p>
        </w:tc>
        <w:tc>
          <w:tcPr>
            <w:tcW w:w="1764" w:type="dxa"/>
            <w:noWrap/>
            <w:hideMark/>
          </w:tcPr>
          <w:p w14:paraId="0A2DDC2D" w14:textId="62C6751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C645090" w14:textId="44228299"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5C96D52" w14:textId="77777777" w:rsidTr="64322DCE">
        <w:trPr>
          <w:trHeight w:val="326"/>
        </w:trPr>
        <w:tc>
          <w:tcPr>
            <w:tcW w:w="1530" w:type="dxa"/>
            <w:noWrap/>
            <w:hideMark/>
          </w:tcPr>
          <w:p w14:paraId="1AA4C7E6" w14:textId="2A1D4BC5" w:rsidR="00F3722E" w:rsidRPr="00E94B40" w:rsidRDefault="00F3722E" w:rsidP="00F3722E">
            <w:pPr>
              <w:rPr>
                <w:rFonts w:ascii="Calibri" w:eastAsia="Times New Roman" w:hAnsi="Calibri" w:cs="Calibri"/>
                <w:color w:val="000000"/>
                <w:lang w:eastAsia="en-NZ"/>
              </w:rPr>
            </w:pPr>
            <w:r w:rsidRPr="00EC7914">
              <w:t xml:space="preserve">Kawau </w:t>
            </w:r>
            <w:proofErr w:type="spellStart"/>
            <w:r w:rsidR="00C10225" w:rsidRPr="00C10225">
              <w:t>tūi</w:t>
            </w:r>
            <w:proofErr w:type="spellEnd"/>
          </w:p>
        </w:tc>
        <w:tc>
          <w:tcPr>
            <w:tcW w:w="2203" w:type="dxa"/>
            <w:noWrap/>
            <w:hideMark/>
          </w:tcPr>
          <w:p w14:paraId="3E9574D5" w14:textId="1B7DACEC" w:rsidR="00F3722E" w:rsidRPr="00E94B40" w:rsidRDefault="00F3722E" w:rsidP="00F3722E">
            <w:pPr>
              <w:rPr>
                <w:rFonts w:ascii="Calibri" w:eastAsia="Times New Roman" w:hAnsi="Calibri" w:cs="Calibri"/>
                <w:i/>
                <w:iCs/>
                <w:color w:val="000000"/>
                <w:lang w:eastAsia="en-NZ"/>
              </w:rPr>
            </w:pPr>
            <w:r w:rsidRPr="00F3722E">
              <w:rPr>
                <w:i/>
                <w:iCs/>
              </w:rPr>
              <w:t xml:space="preserve">Phalacrocorax </w:t>
            </w:r>
            <w:proofErr w:type="spellStart"/>
            <w:r w:rsidRPr="00F3722E">
              <w:rPr>
                <w:i/>
                <w:iCs/>
              </w:rPr>
              <w:t>sulcirostris</w:t>
            </w:r>
            <w:proofErr w:type="spellEnd"/>
          </w:p>
        </w:tc>
        <w:tc>
          <w:tcPr>
            <w:tcW w:w="1733" w:type="dxa"/>
            <w:noWrap/>
            <w:hideMark/>
          </w:tcPr>
          <w:p w14:paraId="06AFE4A7" w14:textId="53793718" w:rsidR="00F3722E" w:rsidRPr="00E94B40" w:rsidRDefault="00F3722E" w:rsidP="00F3722E">
            <w:pPr>
              <w:rPr>
                <w:rFonts w:ascii="Calibri" w:eastAsia="Times New Roman" w:hAnsi="Calibri" w:cs="Calibri"/>
                <w:color w:val="000000"/>
                <w:lang w:eastAsia="en-NZ"/>
              </w:rPr>
            </w:pPr>
            <w:r w:rsidRPr="00EC7914">
              <w:t>Little Black Shag</w:t>
            </w:r>
          </w:p>
        </w:tc>
        <w:tc>
          <w:tcPr>
            <w:tcW w:w="1764" w:type="dxa"/>
            <w:noWrap/>
            <w:hideMark/>
          </w:tcPr>
          <w:p w14:paraId="24E382E8" w14:textId="726FD160"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4721C683" w14:textId="5AAA629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DC66AC2" w14:textId="77777777" w:rsidTr="64322DCE">
        <w:trPr>
          <w:trHeight w:val="326"/>
        </w:trPr>
        <w:tc>
          <w:tcPr>
            <w:tcW w:w="1530" w:type="dxa"/>
            <w:noWrap/>
            <w:hideMark/>
          </w:tcPr>
          <w:p w14:paraId="4B73EBE8" w14:textId="209967AD" w:rsidR="00F3722E" w:rsidRPr="00E94B40" w:rsidRDefault="00C10225" w:rsidP="00F3722E">
            <w:pPr>
              <w:rPr>
                <w:rFonts w:ascii="Calibri" w:eastAsia="Times New Roman" w:hAnsi="Calibri" w:cs="Calibri"/>
                <w:color w:val="000000"/>
                <w:lang w:eastAsia="en-NZ"/>
              </w:rPr>
            </w:pPr>
            <w:proofErr w:type="spellStart"/>
            <w:r>
              <w:t>Kererū</w:t>
            </w:r>
            <w:proofErr w:type="spellEnd"/>
          </w:p>
        </w:tc>
        <w:tc>
          <w:tcPr>
            <w:tcW w:w="2203" w:type="dxa"/>
            <w:noWrap/>
            <w:hideMark/>
          </w:tcPr>
          <w:p w14:paraId="392E0CB5" w14:textId="3BA27C03" w:rsidR="00F3722E" w:rsidRPr="00E94B40" w:rsidRDefault="00F3722E" w:rsidP="00F3722E">
            <w:pPr>
              <w:rPr>
                <w:rFonts w:ascii="Calibri" w:eastAsia="Times New Roman" w:hAnsi="Calibri" w:cs="Calibri"/>
                <w:i/>
                <w:iCs/>
                <w:color w:val="000000"/>
                <w:lang w:eastAsia="en-NZ"/>
              </w:rPr>
            </w:pPr>
            <w:proofErr w:type="spellStart"/>
            <w:r w:rsidRPr="00F3722E">
              <w:rPr>
                <w:i/>
                <w:iCs/>
              </w:rPr>
              <w:t>Hemiphag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36AA4509" w14:textId="34C59020" w:rsidR="00F3722E" w:rsidRPr="00E94B40" w:rsidRDefault="00F3722E" w:rsidP="00F3722E">
            <w:pPr>
              <w:rPr>
                <w:rFonts w:ascii="Calibri" w:eastAsia="Times New Roman" w:hAnsi="Calibri" w:cs="Calibri"/>
                <w:color w:val="000000"/>
                <w:lang w:eastAsia="en-NZ"/>
              </w:rPr>
            </w:pPr>
            <w:r w:rsidRPr="00EC7914">
              <w:t>Wood Pigeon</w:t>
            </w:r>
          </w:p>
        </w:tc>
        <w:tc>
          <w:tcPr>
            <w:tcW w:w="1764" w:type="dxa"/>
            <w:noWrap/>
            <w:hideMark/>
          </w:tcPr>
          <w:p w14:paraId="3D273679" w14:textId="477C9E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4618F62" w14:textId="6CEF2B7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4E4DAD4" w14:textId="77777777" w:rsidTr="64322DCE">
        <w:trPr>
          <w:trHeight w:val="326"/>
        </w:trPr>
        <w:tc>
          <w:tcPr>
            <w:tcW w:w="1530" w:type="dxa"/>
            <w:noWrap/>
            <w:hideMark/>
          </w:tcPr>
          <w:p w14:paraId="4FFA6B3E" w14:textId="05BCF4E1" w:rsidR="00F3722E" w:rsidRPr="00E94B40" w:rsidRDefault="00C10225" w:rsidP="00F3722E">
            <w:pPr>
              <w:rPr>
                <w:rFonts w:ascii="Calibri" w:eastAsia="Times New Roman" w:hAnsi="Calibri" w:cs="Calibri"/>
                <w:color w:val="000000"/>
                <w:lang w:eastAsia="en-NZ"/>
              </w:rPr>
            </w:pPr>
            <w:proofErr w:type="spellStart"/>
            <w:r>
              <w:t>Kōtare</w:t>
            </w:r>
            <w:proofErr w:type="spellEnd"/>
          </w:p>
        </w:tc>
        <w:tc>
          <w:tcPr>
            <w:tcW w:w="2203" w:type="dxa"/>
            <w:noWrap/>
            <w:hideMark/>
          </w:tcPr>
          <w:p w14:paraId="54F11066" w14:textId="70FAD39F" w:rsidR="00F3722E" w:rsidRPr="00E94B40" w:rsidRDefault="00F3722E" w:rsidP="00F3722E">
            <w:pPr>
              <w:rPr>
                <w:rFonts w:ascii="Calibri" w:eastAsia="Times New Roman" w:hAnsi="Calibri" w:cs="Calibri"/>
                <w:i/>
                <w:iCs/>
                <w:color w:val="000000"/>
                <w:lang w:eastAsia="en-NZ"/>
              </w:rPr>
            </w:pPr>
            <w:proofErr w:type="spellStart"/>
            <w:r w:rsidRPr="00F3722E">
              <w:rPr>
                <w:i/>
                <w:iCs/>
              </w:rPr>
              <w:t>Todiramphus</w:t>
            </w:r>
            <w:proofErr w:type="spellEnd"/>
            <w:r w:rsidRPr="00F3722E">
              <w:rPr>
                <w:i/>
                <w:iCs/>
              </w:rPr>
              <w:t xml:space="preserve"> </w:t>
            </w:r>
            <w:proofErr w:type="spellStart"/>
            <w:r w:rsidRPr="00F3722E">
              <w:rPr>
                <w:i/>
                <w:iCs/>
              </w:rPr>
              <w:t>sanctus</w:t>
            </w:r>
            <w:proofErr w:type="spellEnd"/>
          </w:p>
        </w:tc>
        <w:tc>
          <w:tcPr>
            <w:tcW w:w="1733" w:type="dxa"/>
            <w:noWrap/>
            <w:hideMark/>
          </w:tcPr>
          <w:p w14:paraId="3F0F01F4" w14:textId="3DCF1096" w:rsidR="00F3722E" w:rsidRPr="00E94B40" w:rsidRDefault="00F3722E" w:rsidP="00F3722E">
            <w:pPr>
              <w:rPr>
                <w:rFonts w:ascii="Calibri" w:eastAsia="Times New Roman" w:hAnsi="Calibri" w:cs="Calibri"/>
                <w:color w:val="000000"/>
                <w:lang w:eastAsia="en-NZ"/>
              </w:rPr>
            </w:pPr>
            <w:r w:rsidRPr="00EC7914">
              <w:t>Sacred Kingfisher</w:t>
            </w:r>
          </w:p>
        </w:tc>
        <w:tc>
          <w:tcPr>
            <w:tcW w:w="1764" w:type="dxa"/>
            <w:noWrap/>
            <w:hideMark/>
          </w:tcPr>
          <w:p w14:paraId="3DCAD2DF" w14:textId="09945C08"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90877B3" w14:textId="3191A15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8CD720D" w14:textId="77777777" w:rsidTr="64322DCE">
        <w:trPr>
          <w:trHeight w:val="326"/>
        </w:trPr>
        <w:tc>
          <w:tcPr>
            <w:tcW w:w="1530" w:type="dxa"/>
            <w:noWrap/>
            <w:hideMark/>
          </w:tcPr>
          <w:p w14:paraId="1AABD7D3" w14:textId="354C8721" w:rsidR="00F3722E" w:rsidRPr="00E94B40" w:rsidRDefault="64322DCE" w:rsidP="00F3722E">
            <w:pPr>
              <w:rPr>
                <w:rFonts w:ascii="Calibri" w:eastAsia="Times New Roman" w:hAnsi="Calibri" w:cs="Calibri"/>
                <w:color w:val="000000"/>
                <w:lang w:eastAsia="en-NZ"/>
              </w:rPr>
            </w:pPr>
            <w:commentRangeStart w:id="42"/>
            <w:commentRangeStart w:id="43"/>
            <w:proofErr w:type="spellStart"/>
            <w:r>
              <w:t>Makipae</w:t>
            </w:r>
            <w:commentRangeEnd w:id="42"/>
            <w:proofErr w:type="spellEnd"/>
            <w:r w:rsidR="00F3722E">
              <w:rPr>
                <w:rStyle w:val="CommentReference"/>
              </w:rPr>
              <w:commentReference w:id="42"/>
            </w:r>
            <w:commentRangeEnd w:id="43"/>
            <w:r w:rsidR="00F3722E">
              <w:rPr>
                <w:rStyle w:val="CommentReference"/>
              </w:rPr>
              <w:commentReference w:id="43"/>
            </w:r>
          </w:p>
        </w:tc>
        <w:tc>
          <w:tcPr>
            <w:tcW w:w="2203" w:type="dxa"/>
            <w:noWrap/>
            <w:hideMark/>
          </w:tcPr>
          <w:p w14:paraId="4D838734" w14:textId="24055187" w:rsidR="00F3722E" w:rsidRPr="00E94B40" w:rsidRDefault="00F3722E" w:rsidP="00F3722E">
            <w:pPr>
              <w:rPr>
                <w:rFonts w:ascii="Calibri" w:eastAsia="Times New Roman" w:hAnsi="Calibri" w:cs="Calibri"/>
                <w:i/>
                <w:iCs/>
                <w:color w:val="000000"/>
                <w:lang w:eastAsia="en-NZ"/>
              </w:rPr>
            </w:pPr>
            <w:proofErr w:type="spellStart"/>
            <w:r w:rsidRPr="00F3722E">
              <w:rPr>
                <w:i/>
                <w:iCs/>
              </w:rPr>
              <w:t>Gymnorhina</w:t>
            </w:r>
            <w:proofErr w:type="spellEnd"/>
            <w:r w:rsidRPr="00F3722E">
              <w:rPr>
                <w:i/>
                <w:iCs/>
              </w:rPr>
              <w:t xml:space="preserve"> </w:t>
            </w:r>
            <w:proofErr w:type="spellStart"/>
            <w:r w:rsidRPr="00F3722E">
              <w:rPr>
                <w:i/>
                <w:iCs/>
              </w:rPr>
              <w:t>tibicen</w:t>
            </w:r>
            <w:proofErr w:type="spellEnd"/>
          </w:p>
        </w:tc>
        <w:tc>
          <w:tcPr>
            <w:tcW w:w="1733" w:type="dxa"/>
            <w:noWrap/>
            <w:hideMark/>
          </w:tcPr>
          <w:p w14:paraId="49E6AFA8" w14:textId="02D13087" w:rsidR="00F3722E" w:rsidRPr="00E94B40" w:rsidRDefault="00F3722E" w:rsidP="00F3722E">
            <w:pPr>
              <w:rPr>
                <w:rFonts w:ascii="Calibri" w:eastAsia="Times New Roman" w:hAnsi="Calibri" w:cs="Calibri"/>
                <w:color w:val="000000"/>
                <w:lang w:eastAsia="en-NZ"/>
              </w:rPr>
            </w:pPr>
            <w:r w:rsidRPr="00EC7914">
              <w:t>Magpie</w:t>
            </w:r>
          </w:p>
        </w:tc>
        <w:tc>
          <w:tcPr>
            <w:tcW w:w="1764" w:type="dxa"/>
            <w:noWrap/>
            <w:hideMark/>
          </w:tcPr>
          <w:p w14:paraId="31ED8ABC" w14:textId="50B51F02"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0F02BD0" w14:textId="186C5F72"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6D44CB4" w14:textId="77777777" w:rsidTr="64322DCE">
        <w:trPr>
          <w:trHeight w:val="326"/>
        </w:trPr>
        <w:tc>
          <w:tcPr>
            <w:tcW w:w="1530" w:type="dxa"/>
            <w:noWrap/>
            <w:hideMark/>
          </w:tcPr>
          <w:p w14:paraId="1C9D2C00" w14:textId="74EC6D54" w:rsidR="00F3722E" w:rsidRPr="00E94B40" w:rsidRDefault="00F3722E" w:rsidP="00F3722E">
            <w:pPr>
              <w:rPr>
                <w:rFonts w:ascii="Calibri" w:eastAsia="Times New Roman" w:hAnsi="Calibri" w:cs="Calibri"/>
                <w:color w:val="000000"/>
                <w:lang w:eastAsia="en-NZ"/>
              </w:rPr>
            </w:pPr>
            <w:r w:rsidRPr="00EC7914">
              <w:t xml:space="preserve">Manu </w:t>
            </w:r>
            <w:proofErr w:type="spellStart"/>
            <w:r w:rsidRPr="00EC7914">
              <w:t>Pango</w:t>
            </w:r>
            <w:proofErr w:type="spellEnd"/>
          </w:p>
        </w:tc>
        <w:tc>
          <w:tcPr>
            <w:tcW w:w="2203" w:type="dxa"/>
            <w:noWrap/>
            <w:hideMark/>
          </w:tcPr>
          <w:p w14:paraId="54ADC1B8" w14:textId="6ABEAF97" w:rsidR="00F3722E" w:rsidRPr="00E94B40" w:rsidRDefault="00F3722E" w:rsidP="00F3722E">
            <w:pPr>
              <w:rPr>
                <w:rFonts w:ascii="Calibri" w:eastAsia="Times New Roman" w:hAnsi="Calibri" w:cs="Calibri"/>
                <w:i/>
                <w:iCs/>
                <w:color w:val="000000"/>
                <w:lang w:eastAsia="en-NZ"/>
              </w:rPr>
            </w:pPr>
            <w:r w:rsidRPr="00F3722E">
              <w:rPr>
                <w:i/>
                <w:iCs/>
              </w:rPr>
              <w:t>Turdus merula</w:t>
            </w:r>
          </w:p>
        </w:tc>
        <w:tc>
          <w:tcPr>
            <w:tcW w:w="1733" w:type="dxa"/>
            <w:noWrap/>
            <w:hideMark/>
          </w:tcPr>
          <w:p w14:paraId="28ED9D81" w14:textId="645BC876" w:rsidR="00F3722E" w:rsidRPr="00E94B40" w:rsidRDefault="00F3722E" w:rsidP="00F3722E">
            <w:pPr>
              <w:rPr>
                <w:rFonts w:ascii="Calibri" w:eastAsia="Times New Roman" w:hAnsi="Calibri" w:cs="Calibri"/>
                <w:color w:val="000000"/>
                <w:lang w:eastAsia="en-NZ"/>
              </w:rPr>
            </w:pPr>
            <w:r w:rsidRPr="00EC7914">
              <w:t>Blackbird</w:t>
            </w:r>
          </w:p>
        </w:tc>
        <w:tc>
          <w:tcPr>
            <w:tcW w:w="1764" w:type="dxa"/>
            <w:noWrap/>
            <w:hideMark/>
          </w:tcPr>
          <w:p w14:paraId="3EC01E01" w14:textId="47CD9765"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B4BD26B" w14:textId="6E0A6908"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2B8F8A0C" w14:textId="77777777" w:rsidTr="64322DCE">
        <w:trPr>
          <w:trHeight w:val="326"/>
        </w:trPr>
        <w:tc>
          <w:tcPr>
            <w:tcW w:w="1530" w:type="dxa"/>
            <w:noWrap/>
            <w:hideMark/>
          </w:tcPr>
          <w:p w14:paraId="298F7CB8" w14:textId="7654E929" w:rsidR="00F3722E" w:rsidRPr="00E94B40" w:rsidRDefault="00F3722E" w:rsidP="00F3722E">
            <w:pPr>
              <w:rPr>
                <w:rFonts w:ascii="Calibri" w:eastAsia="Times New Roman" w:hAnsi="Calibri" w:cs="Calibri"/>
                <w:color w:val="000000"/>
                <w:lang w:eastAsia="en-NZ"/>
              </w:rPr>
            </w:pPr>
            <w:proofErr w:type="spellStart"/>
            <w:r w:rsidRPr="00EC7914">
              <w:t>Matuku</w:t>
            </w:r>
            <w:proofErr w:type="spellEnd"/>
            <w:r w:rsidRPr="00EC7914">
              <w:t xml:space="preserve"> Moana</w:t>
            </w:r>
          </w:p>
        </w:tc>
        <w:tc>
          <w:tcPr>
            <w:tcW w:w="2203" w:type="dxa"/>
            <w:noWrap/>
            <w:hideMark/>
          </w:tcPr>
          <w:p w14:paraId="00B064D5" w14:textId="38808F6A" w:rsidR="00F3722E" w:rsidRPr="00E94B40" w:rsidRDefault="00F3722E" w:rsidP="00F3722E">
            <w:pPr>
              <w:rPr>
                <w:rFonts w:ascii="Calibri" w:eastAsia="Times New Roman" w:hAnsi="Calibri" w:cs="Calibri"/>
                <w:i/>
                <w:iCs/>
                <w:color w:val="000000"/>
                <w:lang w:eastAsia="en-NZ"/>
              </w:rPr>
            </w:pPr>
            <w:proofErr w:type="spellStart"/>
            <w:r w:rsidRPr="00F3722E">
              <w:rPr>
                <w:i/>
                <w:iCs/>
              </w:rPr>
              <w:t>Egretta</w:t>
            </w:r>
            <w:proofErr w:type="spellEnd"/>
            <w:r w:rsidRPr="00F3722E">
              <w:rPr>
                <w:i/>
                <w:iCs/>
              </w:rPr>
              <w:t xml:space="preserve"> sacra</w:t>
            </w:r>
          </w:p>
        </w:tc>
        <w:tc>
          <w:tcPr>
            <w:tcW w:w="1733" w:type="dxa"/>
            <w:noWrap/>
            <w:hideMark/>
          </w:tcPr>
          <w:p w14:paraId="0A18E585" w14:textId="2CCDFF59" w:rsidR="00F3722E" w:rsidRPr="00E94B40" w:rsidRDefault="00F3722E" w:rsidP="00F3722E">
            <w:pPr>
              <w:rPr>
                <w:rFonts w:ascii="Calibri" w:eastAsia="Times New Roman" w:hAnsi="Calibri" w:cs="Calibri"/>
                <w:color w:val="000000"/>
                <w:lang w:eastAsia="en-NZ"/>
              </w:rPr>
            </w:pPr>
            <w:r w:rsidRPr="00EC7914">
              <w:t>Reef Heron</w:t>
            </w:r>
          </w:p>
        </w:tc>
        <w:tc>
          <w:tcPr>
            <w:tcW w:w="1764" w:type="dxa"/>
            <w:noWrap/>
            <w:hideMark/>
          </w:tcPr>
          <w:p w14:paraId="7829E440" w14:textId="55F7275C" w:rsidR="00F3722E" w:rsidRPr="00E94B40" w:rsidRDefault="00F3722E" w:rsidP="00F3722E">
            <w:pPr>
              <w:rPr>
                <w:rFonts w:ascii="Calibri" w:eastAsia="Times New Roman" w:hAnsi="Calibri" w:cs="Calibri"/>
                <w:color w:val="000000"/>
                <w:lang w:eastAsia="en-NZ"/>
              </w:rPr>
            </w:pPr>
            <w:r w:rsidRPr="00EC7914">
              <w:t>Nationally Endangered</w:t>
            </w:r>
          </w:p>
        </w:tc>
        <w:tc>
          <w:tcPr>
            <w:tcW w:w="1803" w:type="dxa"/>
            <w:noWrap/>
            <w:hideMark/>
          </w:tcPr>
          <w:p w14:paraId="7A2654C9" w14:textId="7A47158F"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73F57D3" w14:textId="77777777" w:rsidTr="64322DCE">
        <w:trPr>
          <w:trHeight w:val="326"/>
        </w:trPr>
        <w:tc>
          <w:tcPr>
            <w:tcW w:w="1530" w:type="dxa"/>
            <w:noWrap/>
            <w:hideMark/>
          </w:tcPr>
          <w:p w14:paraId="3CAFBEE8" w14:textId="36848798" w:rsidR="00F3722E" w:rsidRPr="00E94B40" w:rsidRDefault="00F3722E" w:rsidP="00F3722E">
            <w:pPr>
              <w:rPr>
                <w:rFonts w:ascii="Calibri" w:eastAsia="Times New Roman" w:hAnsi="Calibri" w:cs="Calibri"/>
                <w:color w:val="000000"/>
                <w:lang w:eastAsia="en-NZ"/>
              </w:rPr>
            </w:pPr>
            <w:proofErr w:type="spellStart"/>
            <w:r w:rsidRPr="00EC7914">
              <w:t>Mioweka</w:t>
            </w:r>
            <w:proofErr w:type="spellEnd"/>
          </w:p>
        </w:tc>
        <w:tc>
          <w:tcPr>
            <w:tcW w:w="2203" w:type="dxa"/>
            <w:noWrap/>
            <w:hideMark/>
          </w:tcPr>
          <w:p w14:paraId="3D3BAE3C" w14:textId="1D6F0658" w:rsidR="00F3722E" w:rsidRPr="00E94B40" w:rsidRDefault="00F3722E" w:rsidP="00F3722E">
            <w:pPr>
              <w:rPr>
                <w:rFonts w:ascii="Calibri" w:eastAsia="Times New Roman" w:hAnsi="Calibri" w:cs="Calibri"/>
                <w:i/>
                <w:iCs/>
                <w:color w:val="000000"/>
                <w:lang w:eastAsia="en-NZ"/>
              </w:rPr>
            </w:pPr>
            <w:proofErr w:type="spellStart"/>
            <w:r w:rsidRPr="00F3722E">
              <w:rPr>
                <w:i/>
                <w:iCs/>
              </w:rPr>
              <w:t>Gallirallus</w:t>
            </w:r>
            <w:proofErr w:type="spellEnd"/>
            <w:r w:rsidRPr="00F3722E">
              <w:rPr>
                <w:i/>
                <w:iCs/>
              </w:rPr>
              <w:t xml:space="preserve"> </w:t>
            </w:r>
            <w:proofErr w:type="spellStart"/>
            <w:r w:rsidRPr="00F3722E">
              <w:rPr>
                <w:i/>
                <w:iCs/>
              </w:rPr>
              <w:t>philippensis</w:t>
            </w:r>
            <w:proofErr w:type="spellEnd"/>
          </w:p>
        </w:tc>
        <w:tc>
          <w:tcPr>
            <w:tcW w:w="1733" w:type="dxa"/>
            <w:noWrap/>
            <w:hideMark/>
          </w:tcPr>
          <w:p w14:paraId="3598197A" w14:textId="5872385A" w:rsidR="00F3722E" w:rsidRPr="00E94B40" w:rsidRDefault="00F3722E" w:rsidP="00F3722E">
            <w:pPr>
              <w:rPr>
                <w:rFonts w:ascii="Calibri" w:eastAsia="Times New Roman" w:hAnsi="Calibri" w:cs="Calibri"/>
                <w:color w:val="000000"/>
                <w:lang w:eastAsia="en-NZ"/>
              </w:rPr>
            </w:pPr>
            <w:r w:rsidRPr="00EC7914">
              <w:t>Banded Rail</w:t>
            </w:r>
          </w:p>
        </w:tc>
        <w:tc>
          <w:tcPr>
            <w:tcW w:w="1764" w:type="dxa"/>
            <w:noWrap/>
            <w:hideMark/>
          </w:tcPr>
          <w:p w14:paraId="27162374" w14:textId="6C8D4C22"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175AF395" w14:textId="5E6033C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CA5626C" w14:textId="77777777" w:rsidTr="64322DCE">
        <w:trPr>
          <w:trHeight w:val="326"/>
        </w:trPr>
        <w:tc>
          <w:tcPr>
            <w:tcW w:w="1530" w:type="dxa"/>
            <w:noWrap/>
            <w:hideMark/>
          </w:tcPr>
          <w:p w14:paraId="7418F212" w14:textId="00AA5315" w:rsidR="00F3722E" w:rsidRPr="00E94B40" w:rsidRDefault="00F3722E" w:rsidP="00F3722E">
            <w:pPr>
              <w:rPr>
                <w:rFonts w:ascii="Calibri" w:eastAsia="Times New Roman" w:hAnsi="Calibri" w:cs="Calibri"/>
                <w:color w:val="000000"/>
                <w:lang w:eastAsia="en-NZ"/>
              </w:rPr>
            </w:pPr>
            <w:r w:rsidRPr="00EC7914">
              <w:t>Mohua</w:t>
            </w:r>
          </w:p>
        </w:tc>
        <w:tc>
          <w:tcPr>
            <w:tcW w:w="2203" w:type="dxa"/>
            <w:noWrap/>
            <w:hideMark/>
          </w:tcPr>
          <w:p w14:paraId="7C0B941F" w14:textId="795BDC63" w:rsidR="00F3722E" w:rsidRPr="00E94B40" w:rsidRDefault="00F3722E" w:rsidP="00F3722E">
            <w:pPr>
              <w:rPr>
                <w:rFonts w:ascii="Calibri" w:eastAsia="Times New Roman" w:hAnsi="Calibri" w:cs="Calibri"/>
                <w:i/>
                <w:iCs/>
                <w:color w:val="000000"/>
                <w:lang w:eastAsia="en-NZ"/>
              </w:rPr>
            </w:pPr>
            <w:proofErr w:type="spellStart"/>
            <w:r w:rsidRPr="00F3722E">
              <w:rPr>
                <w:i/>
                <w:iCs/>
              </w:rPr>
              <w:t>Mohoua</w:t>
            </w:r>
            <w:proofErr w:type="spellEnd"/>
            <w:r w:rsidRPr="00F3722E">
              <w:rPr>
                <w:i/>
                <w:iCs/>
              </w:rPr>
              <w:t xml:space="preserve"> </w:t>
            </w:r>
            <w:proofErr w:type="spellStart"/>
            <w:r w:rsidRPr="00F3722E">
              <w:rPr>
                <w:i/>
                <w:iCs/>
              </w:rPr>
              <w:t>ochrocephala</w:t>
            </w:r>
            <w:proofErr w:type="spellEnd"/>
          </w:p>
        </w:tc>
        <w:tc>
          <w:tcPr>
            <w:tcW w:w="1733" w:type="dxa"/>
            <w:noWrap/>
            <w:hideMark/>
          </w:tcPr>
          <w:p w14:paraId="633E6591" w14:textId="5447AFDA" w:rsidR="00F3722E" w:rsidRPr="00E94B40" w:rsidRDefault="00F3722E" w:rsidP="00F3722E">
            <w:pPr>
              <w:rPr>
                <w:rFonts w:ascii="Calibri" w:eastAsia="Times New Roman" w:hAnsi="Calibri" w:cs="Calibri"/>
                <w:color w:val="000000"/>
                <w:lang w:eastAsia="en-NZ"/>
              </w:rPr>
            </w:pPr>
            <w:r w:rsidRPr="00EC7914">
              <w:t>Yellowhead</w:t>
            </w:r>
          </w:p>
        </w:tc>
        <w:tc>
          <w:tcPr>
            <w:tcW w:w="1764" w:type="dxa"/>
            <w:noWrap/>
            <w:hideMark/>
          </w:tcPr>
          <w:p w14:paraId="6BCB52B3" w14:textId="66D0B76E"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723093DC" w14:textId="2BE19DD3"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778FC38" w14:textId="77777777" w:rsidTr="64322DCE">
        <w:trPr>
          <w:trHeight w:val="326"/>
        </w:trPr>
        <w:tc>
          <w:tcPr>
            <w:tcW w:w="1530" w:type="dxa"/>
            <w:noWrap/>
            <w:hideMark/>
          </w:tcPr>
          <w:p w14:paraId="7FBD9AAE" w14:textId="3910F3E2" w:rsidR="00F3722E" w:rsidRPr="00E94B40" w:rsidRDefault="00F3722E" w:rsidP="00F3722E">
            <w:pPr>
              <w:rPr>
                <w:rFonts w:ascii="Calibri" w:eastAsia="Times New Roman" w:hAnsi="Calibri" w:cs="Calibri"/>
                <w:color w:val="000000"/>
                <w:lang w:eastAsia="en-NZ"/>
              </w:rPr>
            </w:pPr>
            <w:proofErr w:type="spellStart"/>
            <w:r w:rsidRPr="00EC7914">
              <w:t>Ngirungiru</w:t>
            </w:r>
            <w:proofErr w:type="spellEnd"/>
          </w:p>
        </w:tc>
        <w:tc>
          <w:tcPr>
            <w:tcW w:w="2203" w:type="dxa"/>
            <w:noWrap/>
            <w:hideMark/>
          </w:tcPr>
          <w:p w14:paraId="27E3F00F" w14:textId="05B65B82" w:rsidR="00F3722E" w:rsidRPr="00E94B40" w:rsidRDefault="00F3722E" w:rsidP="00F3722E">
            <w:pPr>
              <w:rPr>
                <w:rFonts w:ascii="Calibri" w:eastAsia="Times New Roman" w:hAnsi="Calibri" w:cs="Calibri"/>
                <w:i/>
                <w:iCs/>
                <w:color w:val="000000"/>
                <w:lang w:eastAsia="en-NZ"/>
              </w:rPr>
            </w:pPr>
            <w:proofErr w:type="spellStart"/>
            <w:r w:rsidRPr="00F3722E">
              <w:rPr>
                <w:i/>
                <w:iCs/>
              </w:rPr>
              <w:t>Petroica</w:t>
            </w:r>
            <w:proofErr w:type="spellEnd"/>
            <w:r w:rsidRPr="00F3722E">
              <w:rPr>
                <w:i/>
                <w:iCs/>
              </w:rPr>
              <w:t xml:space="preserve"> </w:t>
            </w:r>
            <w:proofErr w:type="spellStart"/>
            <w:r w:rsidRPr="00F3722E">
              <w:rPr>
                <w:i/>
                <w:iCs/>
              </w:rPr>
              <w:t>macrocephala</w:t>
            </w:r>
            <w:proofErr w:type="spellEnd"/>
          </w:p>
        </w:tc>
        <w:tc>
          <w:tcPr>
            <w:tcW w:w="1733" w:type="dxa"/>
            <w:noWrap/>
            <w:hideMark/>
          </w:tcPr>
          <w:p w14:paraId="6E7D4A2F" w14:textId="3DCCC24A" w:rsidR="00F3722E" w:rsidRPr="00E94B40" w:rsidRDefault="00F3722E" w:rsidP="00F3722E">
            <w:pPr>
              <w:rPr>
                <w:rFonts w:ascii="Calibri" w:eastAsia="Times New Roman" w:hAnsi="Calibri" w:cs="Calibri"/>
                <w:color w:val="000000"/>
                <w:lang w:eastAsia="en-NZ"/>
              </w:rPr>
            </w:pPr>
            <w:r w:rsidRPr="00EC7914">
              <w:t>Tomtit</w:t>
            </w:r>
          </w:p>
        </w:tc>
        <w:tc>
          <w:tcPr>
            <w:tcW w:w="1764" w:type="dxa"/>
            <w:noWrap/>
            <w:hideMark/>
          </w:tcPr>
          <w:p w14:paraId="5793EC00" w14:textId="6E5999C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0D1B0D0" w14:textId="729F44C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0E9FD5C" w14:textId="77777777" w:rsidTr="64322DCE">
        <w:trPr>
          <w:trHeight w:val="326"/>
        </w:trPr>
        <w:tc>
          <w:tcPr>
            <w:tcW w:w="1530" w:type="dxa"/>
            <w:noWrap/>
            <w:hideMark/>
          </w:tcPr>
          <w:p w14:paraId="2770D653" w14:textId="7B9A65DE" w:rsidR="00F3722E" w:rsidRPr="00E94B40" w:rsidRDefault="00F3722E" w:rsidP="00F3722E">
            <w:pPr>
              <w:rPr>
                <w:rFonts w:ascii="Calibri" w:eastAsia="Times New Roman" w:hAnsi="Calibri" w:cs="Calibri"/>
                <w:color w:val="000000"/>
                <w:lang w:eastAsia="en-NZ"/>
              </w:rPr>
            </w:pPr>
            <w:proofErr w:type="spellStart"/>
            <w:r w:rsidRPr="00EC7914">
              <w:t>Pahirini</w:t>
            </w:r>
            <w:proofErr w:type="spellEnd"/>
          </w:p>
        </w:tc>
        <w:tc>
          <w:tcPr>
            <w:tcW w:w="2203" w:type="dxa"/>
            <w:noWrap/>
            <w:hideMark/>
          </w:tcPr>
          <w:p w14:paraId="2EDAE9CC" w14:textId="3E0690B2" w:rsidR="00F3722E" w:rsidRPr="00E94B40" w:rsidRDefault="00F3722E" w:rsidP="00F3722E">
            <w:pPr>
              <w:rPr>
                <w:rFonts w:ascii="Calibri" w:eastAsia="Times New Roman" w:hAnsi="Calibri" w:cs="Calibri"/>
                <w:i/>
                <w:iCs/>
                <w:color w:val="000000"/>
                <w:lang w:eastAsia="en-NZ"/>
              </w:rPr>
            </w:pPr>
            <w:r w:rsidRPr="00F3722E">
              <w:rPr>
                <w:i/>
                <w:iCs/>
              </w:rPr>
              <w:t>Fringilla coelebs</w:t>
            </w:r>
          </w:p>
        </w:tc>
        <w:tc>
          <w:tcPr>
            <w:tcW w:w="1733" w:type="dxa"/>
            <w:noWrap/>
            <w:hideMark/>
          </w:tcPr>
          <w:p w14:paraId="1F480111" w14:textId="53805165" w:rsidR="00F3722E" w:rsidRPr="00E94B40" w:rsidRDefault="00F3722E" w:rsidP="00F3722E">
            <w:pPr>
              <w:rPr>
                <w:rFonts w:ascii="Calibri" w:eastAsia="Times New Roman" w:hAnsi="Calibri" w:cs="Calibri"/>
                <w:color w:val="000000"/>
                <w:lang w:eastAsia="en-NZ"/>
              </w:rPr>
            </w:pPr>
            <w:r w:rsidRPr="00EC7914">
              <w:t>Chaffinch</w:t>
            </w:r>
          </w:p>
        </w:tc>
        <w:tc>
          <w:tcPr>
            <w:tcW w:w="1764" w:type="dxa"/>
            <w:noWrap/>
            <w:hideMark/>
          </w:tcPr>
          <w:p w14:paraId="285DA75E" w14:textId="56C49221"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BEA91D9" w14:textId="432AF495"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1B7D06D7" w14:textId="77777777" w:rsidTr="64322DCE">
        <w:trPr>
          <w:trHeight w:val="326"/>
        </w:trPr>
        <w:tc>
          <w:tcPr>
            <w:tcW w:w="1530" w:type="dxa"/>
            <w:noWrap/>
            <w:hideMark/>
          </w:tcPr>
          <w:p w14:paraId="0BA98FDC" w14:textId="236EF4B3" w:rsidR="00F3722E" w:rsidRPr="00E94B40" w:rsidRDefault="00C10225" w:rsidP="00F3722E">
            <w:pPr>
              <w:rPr>
                <w:rFonts w:ascii="Calibri" w:eastAsia="Times New Roman" w:hAnsi="Calibri" w:cs="Calibri"/>
                <w:color w:val="000000"/>
                <w:lang w:eastAsia="en-NZ"/>
              </w:rPr>
            </w:pPr>
            <w:proofErr w:type="spellStart"/>
            <w:r>
              <w:t>Pāteke</w:t>
            </w:r>
            <w:proofErr w:type="spellEnd"/>
          </w:p>
        </w:tc>
        <w:tc>
          <w:tcPr>
            <w:tcW w:w="2203" w:type="dxa"/>
            <w:noWrap/>
            <w:hideMark/>
          </w:tcPr>
          <w:p w14:paraId="0300B1CF" w14:textId="3005E007" w:rsidR="00F3722E" w:rsidRPr="00E94B40" w:rsidRDefault="00F3722E" w:rsidP="00F3722E">
            <w:pPr>
              <w:rPr>
                <w:rFonts w:ascii="Calibri" w:eastAsia="Times New Roman" w:hAnsi="Calibri" w:cs="Calibri"/>
                <w:i/>
                <w:iCs/>
                <w:color w:val="000000"/>
                <w:lang w:eastAsia="en-NZ"/>
              </w:rPr>
            </w:pPr>
            <w:r w:rsidRPr="00F3722E">
              <w:rPr>
                <w:i/>
                <w:iCs/>
              </w:rPr>
              <w:t xml:space="preserve">Anas </w:t>
            </w:r>
            <w:proofErr w:type="spellStart"/>
            <w:r w:rsidRPr="00F3722E">
              <w:rPr>
                <w:i/>
                <w:iCs/>
              </w:rPr>
              <w:t>chlorotis</w:t>
            </w:r>
            <w:proofErr w:type="spellEnd"/>
          </w:p>
        </w:tc>
        <w:tc>
          <w:tcPr>
            <w:tcW w:w="1733" w:type="dxa"/>
            <w:noWrap/>
            <w:hideMark/>
          </w:tcPr>
          <w:p w14:paraId="4CB1FF3B" w14:textId="269459F4" w:rsidR="00F3722E" w:rsidRPr="00E94B40" w:rsidRDefault="00F3722E" w:rsidP="00F3722E">
            <w:pPr>
              <w:rPr>
                <w:rFonts w:ascii="Calibri" w:eastAsia="Times New Roman" w:hAnsi="Calibri" w:cs="Calibri"/>
                <w:color w:val="000000"/>
                <w:lang w:eastAsia="en-NZ"/>
              </w:rPr>
            </w:pPr>
            <w:r w:rsidRPr="00EC7914">
              <w:t>Brown teal</w:t>
            </w:r>
          </w:p>
        </w:tc>
        <w:tc>
          <w:tcPr>
            <w:tcW w:w="1764" w:type="dxa"/>
            <w:noWrap/>
            <w:hideMark/>
          </w:tcPr>
          <w:p w14:paraId="63995AA4" w14:textId="05C1C89B"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0D373F1E" w14:textId="19C6D69C"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18E80A8" w14:textId="77777777" w:rsidTr="64322DCE">
        <w:trPr>
          <w:trHeight w:val="326"/>
        </w:trPr>
        <w:tc>
          <w:tcPr>
            <w:tcW w:w="1530" w:type="dxa"/>
            <w:noWrap/>
            <w:hideMark/>
          </w:tcPr>
          <w:p w14:paraId="267C2EA3" w14:textId="72C50179" w:rsidR="00F3722E" w:rsidRPr="00E94B40" w:rsidRDefault="00C10225" w:rsidP="00F3722E">
            <w:pPr>
              <w:rPr>
                <w:rFonts w:ascii="Calibri" w:eastAsia="Times New Roman" w:hAnsi="Calibri" w:cs="Calibri"/>
                <w:color w:val="000000"/>
                <w:lang w:eastAsia="en-NZ"/>
              </w:rPr>
            </w:pPr>
            <w:proofErr w:type="spellStart"/>
            <w:r>
              <w:t>P</w:t>
            </w:r>
            <w:r w:rsidRPr="00C10225">
              <w:t>īpīwharauroa</w:t>
            </w:r>
            <w:proofErr w:type="spellEnd"/>
          </w:p>
        </w:tc>
        <w:tc>
          <w:tcPr>
            <w:tcW w:w="2203" w:type="dxa"/>
            <w:noWrap/>
            <w:hideMark/>
          </w:tcPr>
          <w:p w14:paraId="0515F677" w14:textId="33210D62" w:rsidR="00F3722E" w:rsidRPr="00E94B40" w:rsidRDefault="00F3722E" w:rsidP="00F3722E">
            <w:pPr>
              <w:rPr>
                <w:rFonts w:ascii="Calibri" w:eastAsia="Times New Roman" w:hAnsi="Calibri" w:cs="Calibri"/>
                <w:i/>
                <w:iCs/>
                <w:color w:val="000000"/>
                <w:lang w:eastAsia="en-NZ"/>
              </w:rPr>
            </w:pPr>
            <w:proofErr w:type="spellStart"/>
            <w:r w:rsidRPr="00F3722E">
              <w:rPr>
                <w:i/>
                <w:iCs/>
              </w:rPr>
              <w:t>Chrysococcyx</w:t>
            </w:r>
            <w:proofErr w:type="spellEnd"/>
            <w:r w:rsidRPr="00F3722E">
              <w:rPr>
                <w:i/>
                <w:iCs/>
              </w:rPr>
              <w:t xml:space="preserve"> </w:t>
            </w:r>
            <w:proofErr w:type="spellStart"/>
            <w:r w:rsidRPr="00F3722E">
              <w:rPr>
                <w:i/>
                <w:iCs/>
              </w:rPr>
              <w:t>lucidus</w:t>
            </w:r>
            <w:proofErr w:type="spellEnd"/>
          </w:p>
        </w:tc>
        <w:tc>
          <w:tcPr>
            <w:tcW w:w="1733" w:type="dxa"/>
            <w:noWrap/>
            <w:hideMark/>
          </w:tcPr>
          <w:p w14:paraId="369CDF24" w14:textId="49A77339" w:rsidR="00F3722E" w:rsidRPr="00E94B40" w:rsidRDefault="00F3722E" w:rsidP="00F3722E">
            <w:pPr>
              <w:rPr>
                <w:rFonts w:ascii="Calibri" w:eastAsia="Times New Roman" w:hAnsi="Calibri" w:cs="Calibri"/>
                <w:color w:val="000000"/>
                <w:lang w:eastAsia="en-NZ"/>
              </w:rPr>
            </w:pPr>
            <w:r w:rsidRPr="00EC7914">
              <w:t>Shining Cuckoo</w:t>
            </w:r>
          </w:p>
        </w:tc>
        <w:tc>
          <w:tcPr>
            <w:tcW w:w="1764" w:type="dxa"/>
            <w:noWrap/>
            <w:hideMark/>
          </w:tcPr>
          <w:p w14:paraId="3B292C7D" w14:textId="5EBAFB91"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59C8B08" w14:textId="4B8C9C3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A85C731" w14:textId="77777777" w:rsidTr="64322DCE">
        <w:trPr>
          <w:trHeight w:val="326"/>
        </w:trPr>
        <w:tc>
          <w:tcPr>
            <w:tcW w:w="1530" w:type="dxa"/>
            <w:noWrap/>
            <w:hideMark/>
          </w:tcPr>
          <w:p w14:paraId="62EA8332" w14:textId="0684506C" w:rsidR="00F3722E" w:rsidRPr="00E94B40" w:rsidRDefault="00C10225" w:rsidP="00F3722E">
            <w:pPr>
              <w:rPr>
                <w:rFonts w:ascii="Calibri" w:eastAsia="Times New Roman" w:hAnsi="Calibri" w:cs="Calibri"/>
                <w:color w:val="000000"/>
                <w:lang w:eastAsia="en-NZ"/>
              </w:rPr>
            </w:pPr>
            <w:proofErr w:type="spellStart"/>
            <w:r>
              <w:t>P</w:t>
            </w:r>
            <w:r w:rsidRPr="00C10225">
              <w:t>īwakawaka</w:t>
            </w:r>
            <w:proofErr w:type="spellEnd"/>
          </w:p>
        </w:tc>
        <w:tc>
          <w:tcPr>
            <w:tcW w:w="2203" w:type="dxa"/>
            <w:noWrap/>
            <w:hideMark/>
          </w:tcPr>
          <w:p w14:paraId="59B81105" w14:textId="197DF13F" w:rsidR="00F3722E" w:rsidRPr="00E94B40" w:rsidRDefault="00F3722E" w:rsidP="00F3722E">
            <w:pPr>
              <w:rPr>
                <w:rFonts w:ascii="Calibri" w:eastAsia="Times New Roman" w:hAnsi="Calibri" w:cs="Calibri"/>
                <w:i/>
                <w:iCs/>
                <w:color w:val="000000"/>
                <w:lang w:eastAsia="en-NZ"/>
              </w:rPr>
            </w:pPr>
            <w:proofErr w:type="spellStart"/>
            <w:r w:rsidRPr="00F3722E">
              <w:rPr>
                <w:i/>
                <w:iCs/>
              </w:rPr>
              <w:t>Rhipidura</w:t>
            </w:r>
            <w:proofErr w:type="spellEnd"/>
            <w:r w:rsidRPr="00F3722E">
              <w:rPr>
                <w:i/>
                <w:iCs/>
              </w:rPr>
              <w:t xml:space="preserve"> </w:t>
            </w:r>
            <w:proofErr w:type="spellStart"/>
            <w:r w:rsidRPr="00F3722E">
              <w:rPr>
                <w:i/>
                <w:iCs/>
              </w:rPr>
              <w:t>fuliginosa</w:t>
            </w:r>
            <w:proofErr w:type="spellEnd"/>
          </w:p>
        </w:tc>
        <w:tc>
          <w:tcPr>
            <w:tcW w:w="1733" w:type="dxa"/>
            <w:noWrap/>
            <w:hideMark/>
          </w:tcPr>
          <w:p w14:paraId="0571D053" w14:textId="0886B762" w:rsidR="00F3722E" w:rsidRPr="00E94B40" w:rsidRDefault="00F3722E" w:rsidP="00F3722E">
            <w:pPr>
              <w:rPr>
                <w:rFonts w:ascii="Calibri" w:eastAsia="Times New Roman" w:hAnsi="Calibri" w:cs="Calibri"/>
                <w:color w:val="000000"/>
                <w:lang w:eastAsia="en-NZ"/>
              </w:rPr>
            </w:pPr>
            <w:r w:rsidRPr="00EC7914">
              <w:t>Fantail</w:t>
            </w:r>
          </w:p>
        </w:tc>
        <w:tc>
          <w:tcPr>
            <w:tcW w:w="1764" w:type="dxa"/>
            <w:noWrap/>
            <w:hideMark/>
          </w:tcPr>
          <w:p w14:paraId="7A51BC04" w14:textId="36E2BC6D"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CA6EAAD" w14:textId="0A526B9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BC39E58" w14:textId="77777777" w:rsidTr="64322DCE">
        <w:trPr>
          <w:trHeight w:val="326"/>
        </w:trPr>
        <w:tc>
          <w:tcPr>
            <w:tcW w:w="1530" w:type="dxa"/>
            <w:noWrap/>
            <w:hideMark/>
          </w:tcPr>
          <w:p w14:paraId="19375C33" w14:textId="262A43E7" w:rsidR="00F3722E" w:rsidRPr="00E94B40" w:rsidRDefault="00C10225" w:rsidP="00F3722E">
            <w:pPr>
              <w:rPr>
                <w:rFonts w:ascii="Calibri" w:eastAsia="Times New Roman" w:hAnsi="Calibri" w:cs="Calibri"/>
                <w:color w:val="000000"/>
                <w:lang w:eastAsia="en-NZ"/>
              </w:rPr>
            </w:pPr>
            <w:proofErr w:type="spellStart"/>
            <w:r>
              <w:t>Pūkeko</w:t>
            </w:r>
            <w:proofErr w:type="spellEnd"/>
          </w:p>
        </w:tc>
        <w:tc>
          <w:tcPr>
            <w:tcW w:w="2203" w:type="dxa"/>
            <w:noWrap/>
            <w:hideMark/>
          </w:tcPr>
          <w:p w14:paraId="7BD8C93F" w14:textId="06710A49" w:rsidR="00F3722E" w:rsidRPr="00E94B40" w:rsidRDefault="00F3722E" w:rsidP="00F3722E">
            <w:pPr>
              <w:rPr>
                <w:rFonts w:ascii="Calibri" w:eastAsia="Times New Roman" w:hAnsi="Calibri" w:cs="Calibri"/>
                <w:i/>
                <w:iCs/>
                <w:color w:val="000000"/>
                <w:lang w:eastAsia="en-NZ"/>
              </w:rPr>
            </w:pPr>
            <w:proofErr w:type="spellStart"/>
            <w:r w:rsidRPr="00F3722E">
              <w:rPr>
                <w:i/>
                <w:iCs/>
              </w:rPr>
              <w:t>Porphyrio</w:t>
            </w:r>
            <w:proofErr w:type="spellEnd"/>
            <w:r w:rsidRPr="00F3722E">
              <w:rPr>
                <w:i/>
                <w:iCs/>
              </w:rPr>
              <w:t xml:space="preserve"> </w:t>
            </w:r>
            <w:proofErr w:type="spellStart"/>
            <w:r w:rsidRPr="00F3722E">
              <w:rPr>
                <w:i/>
                <w:iCs/>
              </w:rPr>
              <w:t>melanotus</w:t>
            </w:r>
            <w:proofErr w:type="spellEnd"/>
          </w:p>
        </w:tc>
        <w:tc>
          <w:tcPr>
            <w:tcW w:w="1733" w:type="dxa"/>
            <w:noWrap/>
            <w:hideMark/>
          </w:tcPr>
          <w:p w14:paraId="46AD62FB" w14:textId="702661E6" w:rsidR="00F3722E" w:rsidRPr="00E94B40" w:rsidRDefault="00F3722E" w:rsidP="00F3722E">
            <w:pPr>
              <w:rPr>
                <w:rFonts w:ascii="Calibri" w:eastAsia="Times New Roman" w:hAnsi="Calibri" w:cs="Calibri"/>
                <w:color w:val="000000"/>
                <w:lang w:eastAsia="en-NZ"/>
              </w:rPr>
            </w:pPr>
            <w:r w:rsidRPr="00EC7914">
              <w:t>Purple Swamphen</w:t>
            </w:r>
          </w:p>
        </w:tc>
        <w:tc>
          <w:tcPr>
            <w:tcW w:w="1764" w:type="dxa"/>
            <w:noWrap/>
            <w:hideMark/>
          </w:tcPr>
          <w:p w14:paraId="04BB2302" w14:textId="4733866E"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A3AC5D1" w14:textId="3D0427E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D8748E1" w14:textId="77777777" w:rsidTr="64322DCE">
        <w:trPr>
          <w:trHeight w:val="326"/>
        </w:trPr>
        <w:tc>
          <w:tcPr>
            <w:tcW w:w="1530" w:type="dxa"/>
            <w:noWrap/>
            <w:hideMark/>
          </w:tcPr>
          <w:p w14:paraId="7A9E7161" w14:textId="4D08236B" w:rsidR="00F3722E" w:rsidRPr="00E94B40" w:rsidRDefault="00C10225" w:rsidP="00F3722E">
            <w:pPr>
              <w:rPr>
                <w:rFonts w:ascii="Calibri" w:eastAsia="Times New Roman" w:hAnsi="Calibri" w:cs="Calibri"/>
                <w:color w:val="000000"/>
                <w:lang w:eastAsia="en-NZ"/>
              </w:rPr>
            </w:pPr>
            <w:proofErr w:type="spellStart"/>
            <w:r>
              <w:t>P</w:t>
            </w:r>
            <w:r w:rsidRPr="00C10225">
              <w:t>ūtangitangi</w:t>
            </w:r>
            <w:proofErr w:type="spellEnd"/>
          </w:p>
        </w:tc>
        <w:tc>
          <w:tcPr>
            <w:tcW w:w="2203" w:type="dxa"/>
            <w:noWrap/>
            <w:hideMark/>
          </w:tcPr>
          <w:p w14:paraId="2B708728" w14:textId="75A9FC8B" w:rsidR="00F3722E" w:rsidRPr="00E94B40" w:rsidRDefault="00F3722E" w:rsidP="00F3722E">
            <w:pPr>
              <w:rPr>
                <w:rFonts w:ascii="Calibri" w:eastAsia="Times New Roman" w:hAnsi="Calibri" w:cs="Calibri"/>
                <w:i/>
                <w:iCs/>
                <w:color w:val="000000"/>
                <w:lang w:eastAsia="en-NZ"/>
              </w:rPr>
            </w:pPr>
            <w:proofErr w:type="spellStart"/>
            <w:r w:rsidRPr="00F3722E">
              <w:rPr>
                <w:i/>
                <w:iCs/>
              </w:rPr>
              <w:t>Tadorna</w:t>
            </w:r>
            <w:proofErr w:type="spellEnd"/>
            <w:r w:rsidRPr="00F3722E">
              <w:rPr>
                <w:i/>
                <w:iCs/>
              </w:rPr>
              <w:t xml:space="preserve"> </w:t>
            </w:r>
            <w:proofErr w:type="spellStart"/>
            <w:r w:rsidRPr="00F3722E">
              <w:rPr>
                <w:i/>
                <w:iCs/>
              </w:rPr>
              <w:t>variegata</w:t>
            </w:r>
            <w:proofErr w:type="spellEnd"/>
          </w:p>
        </w:tc>
        <w:tc>
          <w:tcPr>
            <w:tcW w:w="1733" w:type="dxa"/>
            <w:noWrap/>
            <w:hideMark/>
          </w:tcPr>
          <w:p w14:paraId="16FDD92F" w14:textId="5FBA783A" w:rsidR="00F3722E" w:rsidRPr="00E94B40" w:rsidRDefault="00F3722E" w:rsidP="00F3722E">
            <w:pPr>
              <w:rPr>
                <w:rFonts w:ascii="Calibri" w:eastAsia="Times New Roman" w:hAnsi="Calibri" w:cs="Calibri"/>
                <w:color w:val="000000"/>
                <w:lang w:eastAsia="en-NZ"/>
              </w:rPr>
            </w:pPr>
            <w:r w:rsidRPr="00EC7914">
              <w:t>Paradise Duck</w:t>
            </w:r>
          </w:p>
        </w:tc>
        <w:tc>
          <w:tcPr>
            <w:tcW w:w="1764" w:type="dxa"/>
            <w:noWrap/>
            <w:hideMark/>
          </w:tcPr>
          <w:p w14:paraId="238196C6" w14:textId="01B2A87C"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D81F455" w14:textId="2A9377D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0DA72169" w14:textId="77777777" w:rsidTr="64322DCE">
        <w:trPr>
          <w:trHeight w:val="326"/>
        </w:trPr>
        <w:tc>
          <w:tcPr>
            <w:tcW w:w="1530" w:type="dxa"/>
            <w:noWrap/>
            <w:hideMark/>
          </w:tcPr>
          <w:p w14:paraId="0A03BE14" w14:textId="4E94D1FF" w:rsidR="00F3722E" w:rsidRPr="00E94B40" w:rsidRDefault="00F3722E" w:rsidP="00F3722E">
            <w:pPr>
              <w:rPr>
                <w:rFonts w:ascii="Calibri" w:eastAsia="Times New Roman" w:hAnsi="Calibri" w:cs="Calibri"/>
                <w:color w:val="000000"/>
                <w:lang w:eastAsia="en-NZ"/>
              </w:rPr>
            </w:pPr>
            <w:proofErr w:type="spellStart"/>
            <w:r w:rsidRPr="00EC7914">
              <w:t>Riroriro</w:t>
            </w:r>
            <w:proofErr w:type="spellEnd"/>
          </w:p>
        </w:tc>
        <w:tc>
          <w:tcPr>
            <w:tcW w:w="2203" w:type="dxa"/>
            <w:noWrap/>
            <w:hideMark/>
          </w:tcPr>
          <w:p w14:paraId="4C9FACAD" w14:textId="13A9668B" w:rsidR="00F3722E" w:rsidRPr="00E94B40" w:rsidRDefault="00F3722E" w:rsidP="00F3722E">
            <w:pPr>
              <w:rPr>
                <w:rFonts w:ascii="Calibri" w:eastAsia="Times New Roman" w:hAnsi="Calibri" w:cs="Calibri"/>
                <w:i/>
                <w:iCs/>
                <w:color w:val="000000"/>
                <w:lang w:eastAsia="en-NZ"/>
              </w:rPr>
            </w:pPr>
            <w:r w:rsidRPr="00F3722E">
              <w:rPr>
                <w:i/>
                <w:iCs/>
              </w:rPr>
              <w:t xml:space="preserve">Gerygone </w:t>
            </w:r>
            <w:proofErr w:type="spellStart"/>
            <w:r w:rsidRPr="00F3722E">
              <w:rPr>
                <w:i/>
                <w:iCs/>
              </w:rPr>
              <w:t>igata</w:t>
            </w:r>
            <w:proofErr w:type="spellEnd"/>
          </w:p>
        </w:tc>
        <w:tc>
          <w:tcPr>
            <w:tcW w:w="1733" w:type="dxa"/>
            <w:noWrap/>
            <w:hideMark/>
          </w:tcPr>
          <w:p w14:paraId="24B05785" w14:textId="0CC46B98" w:rsidR="00F3722E" w:rsidRPr="00E94B40" w:rsidRDefault="00F3722E" w:rsidP="00F3722E">
            <w:pPr>
              <w:rPr>
                <w:rFonts w:ascii="Calibri" w:eastAsia="Times New Roman" w:hAnsi="Calibri" w:cs="Calibri"/>
                <w:color w:val="000000"/>
                <w:lang w:eastAsia="en-NZ"/>
              </w:rPr>
            </w:pPr>
            <w:r w:rsidRPr="00EC7914">
              <w:t>Grey Warbler</w:t>
            </w:r>
          </w:p>
        </w:tc>
        <w:tc>
          <w:tcPr>
            <w:tcW w:w="1764" w:type="dxa"/>
            <w:noWrap/>
            <w:hideMark/>
          </w:tcPr>
          <w:p w14:paraId="1C1A47A9" w14:textId="1BE1B65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73BD6AB" w14:textId="449E397F"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20770C7" w14:textId="77777777" w:rsidTr="64322DCE">
        <w:trPr>
          <w:trHeight w:val="326"/>
        </w:trPr>
        <w:tc>
          <w:tcPr>
            <w:tcW w:w="1530" w:type="dxa"/>
            <w:noWrap/>
            <w:hideMark/>
          </w:tcPr>
          <w:p w14:paraId="5FB970F7" w14:textId="68E441D6" w:rsidR="00F3722E" w:rsidRPr="00E94B40" w:rsidRDefault="00F3722E" w:rsidP="00F3722E">
            <w:pPr>
              <w:rPr>
                <w:rFonts w:ascii="Calibri" w:eastAsia="Times New Roman" w:hAnsi="Calibri" w:cs="Calibri"/>
                <w:color w:val="000000"/>
                <w:lang w:eastAsia="en-NZ"/>
              </w:rPr>
            </w:pPr>
            <w:proofErr w:type="spellStart"/>
            <w:r w:rsidRPr="00EC7914">
              <w:t>Ruru</w:t>
            </w:r>
            <w:proofErr w:type="spellEnd"/>
          </w:p>
        </w:tc>
        <w:tc>
          <w:tcPr>
            <w:tcW w:w="2203" w:type="dxa"/>
            <w:noWrap/>
            <w:hideMark/>
          </w:tcPr>
          <w:p w14:paraId="682F99EE" w14:textId="043CC5C9" w:rsidR="00F3722E" w:rsidRPr="00E94B40" w:rsidRDefault="00F3722E" w:rsidP="00F3722E">
            <w:pPr>
              <w:rPr>
                <w:rFonts w:ascii="Calibri" w:eastAsia="Times New Roman" w:hAnsi="Calibri" w:cs="Calibri"/>
                <w:i/>
                <w:iCs/>
                <w:color w:val="000000"/>
                <w:lang w:eastAsia="en-NZ"/>
              </w:rPr>
            </w:pPr>
            <w:proofErr w:type="spellStart"/>
            <w:r w:rsidRPr="00F3722E">
              <w:rPr>
                <w:i/>
                <w:iCs/>
              </w:rPr>
              <w:t>Ninox</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5313660" w14:textId="02E4BB16" w:rsidR="00F3722E" w:rsidRPr="00E94B40" w:rsidRDefault="00F3722E" w:rsidP="00F3722E">
            <w:pPr>
              <w:rPr>
                <w:rFonts w:ascii="Calibri" w:eastAsia="Times New Roman" w:hAnsi="Calibri" w:cs="Calibri"/>
                <w:color w:val="000000"/>
                <w:lang w:eastAsia="en-NZ"/>
              </w:rPr>
            </w:pPr>
            <w:r w:rsidRPr="00EC7914">
              <w:t>Morepork</w:t>
            </w:r>
          </w:p>
        </w:tc>
        <w:tc>
          <w:tcPr>
            <w:tcW w:w="1764" w:type="dxa"/>
            <w:noWrap/>
            <w:hideMark/>
          </w:tcPr>
          <w:p w14:paraId="4BFFBE77" w14:textId="7818072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D3AC0E9" w14:textId="7175B64E"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C4E4FBB" w14:textId="77777777" w:rsidTr="64322DCE">
        <w:trPr>
          <w:trHeight w:val="326"/>
        </w:trPr>
        <w:tc>
          <w:tcPr>
            <w:tcW w:w="1530" w:type="dxa"/>
            <w:noWrap/>
            <w:hideMark/>
          </w:tcPr>
          <w:p w14:paraId="327E5CBC" w14:textId="411FEACF" w:rsidR="00F3722E" w:rsidRPr="00E94B40" w:rsidRDefault="00C10225" w:rsidP="00F3722E">
            <w:pPr>
              <w:rPr>
                <w:rFonts w:ascii="Calibri" w:eastAsia="Times New Roman" w:hAnsi="Calibri" w:cs="Calibri"/>
                <w:color w:val="000000"/>
                <w:lang w:eastAsia="en-NZ"/>
              </w:rPr>
            </w:pPr>
            <w:proofErr w:type="spellStart"/>
            <w:r>
              <w:t>T</w:t>
            </w:r>
            <w:r w:rsidRPr="00C10225">
              <w:t>ākapu</w:t>
            </w:r>
            <w:proofErr w:type="spellEnd"/>
          </w:p>
        </w:tc>
        <w:tc>
          <w:tcPr>
            <w:tcW w:w="2203" w:type="dxa"/>
            <w:noWrap/>
            <w:hideMark/>
          </w:tcPr>
          <w:p w14:paraId="34B854FD" w14:textId="3952405B" w:rsidR="00F3722E" w:rsidRPr="00E94B40" w:rsidRDefault="00F3722E" w:rsidP="00F3722E">
            <w:pPr>
              <w:rPr>
                <w:rFonts w:ascii="Calibri" w:eastAsia="Times New Roman" w:hAnsi="Calibri" w:cs="Calibri"/>
                <w:i/>
                <w:iCs/>
                <w:color w:val="000000"/>
                <w:lang w:eastAsia="en-NZ"/>
              </w:rPr>
            </w:pPr>
            <w:proofErr w:type="spellStart"/>
            <w:r w:rsidRPr="00F3722E">
              <w:rPr>
                <w:i/>
                <w:iCs/>
              </w:rPr>
              <w:t>Morus</w:t>
            </w:r>
            <w:proofErr w:type="spellEnd"/>
            <w:r w:rsidRPr="00F3722E">
              <w:rPr>
                <w:i/>
                <w:iCs/>
              </w:rPr>
              <w:t xml:space="preserve"> </w:t>
            </w:r>
            <w:proofErr w:type="spellStart"/>
            <w:r w:rsidRPr="00F3722E">
              <w:rPr>
                <w:i/>
                <w:iCs/>
              </w:rPr>
              <w:t>serrator</w:t>
            </w:r>
            <w:proofErr w:type="spellEnd"/>
          </w:p>
        </w:tc>
        <w:tc>
          <w:tcPr>
            <w:tcW w:w="1733" w:type="dxa"/>
            <w:noWrap/>
            <w:hideMark/>
          </w:tcPr>
          <w:p w14:paraId="1EA14CB2" w14:textId="598C9D72" w:rsidR="00F3722E" w:rsidRPr="00E94B40" w:rsidRDefault="00F3722E" w:rsidP="00F3722E">
            <w:pPr>
              <w:rPr>
                <w:rFonts w:ascii="Calibri" w:eastAsia="Times New Roman" w:hAnsi="Calibri" w:cs="Calibri"/>
                <w:color w:val="000000"/>
                <w:lang w:eastAsia="en-NZ"/>
              </w:rPr>
            </w:pPr>
            <w:r w:rsidRPr="00EC7914">
              <w:t>Gannet</w:t>
            </w:r>
          </w:p>
        </w:tc>
        <w:tc>
          <w:tcPr>
            <w:tcW w:w="1764" w:type="dxa"/>
            <w:noWrap/>
            <w:hideMark/>
          </w:tcPr>
          <w:p w14:paraId="2D0819E3" w14:textId="2B082D0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AD5EF69" w14:textId="6BBB8D0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003EC2C" w14:textId="77777777" w:rsidTr="64322DCE">
        <w:trPr>
          <w:trHeight w:val="326"/>
        </w:trPr>
        <w:tc>
          <w:tcPr>
            <w:tcW w:w="1530" w:type="dxa"/>
            <w:noWrap/>
            <w:hideMark/>
          </w:tcPr>
          <w:p w14:paraId="1355A8CE" w14:textId="6C152437" w:rsidR="00F3722E" w:rsidRPr="00E94B40" w:rsidRDefault="00C10225" w:rsidP="00F3722E">
            <w:pPr>
              <w:rPr>
                <w:rFonts w:ascii="Calibri" w:eastAsia="Times New Roman" w:hAnsi="Calibri" w:cs="Calibri"/>
                <w:color w:val="000000"/>
                <w:lang w:eastAsia="en-NZ"/>
              </w:rPr>
            </w:pPr>
            <w:proofErr w:type="spellStart"/>
            <w:r>
              <w:t>T</w:t>
            </w:r>
            <w:r w:rsidRPr="00C10225">
              <w:t>arāpunga</w:t>
            </w:r>
            <w:proofErr w:type="spellEnd"/>
          </w:p>
        </w:tc>
        <w:tc>
          <w:tcPr>
            <w:tcW w:w="2203" w:type="dxa"/>
            <w:noWrap/>
            <w:hideMark/>
          </w:tcPr>
          <w:p w14:paraId="5839A1A7" w14:textId="51D009B4"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novaehollandiae</w:t>
            </w:r>
            <w:proofErr w:type="spellEnd"/>
          </w:p>
        </w:tc>
        <w:tc>
          <w:tcPr>
            <w:tcW w:w="1733" w:type="dxa"/>
            <w:noWrap/>
            <w:hideMark/>
          </w:tcPr>
          <w:p w14:paraId="35FB7410" w14:textId="1A776FD0" w:rsidR="00F3722E" w:rsidRPr="00E94B40" w:rsidRDefault="00F3722E" w:rsidP="00F3722E">
            <w:pPr>
              <w:rPr>
                <w:rFonts w:ascii="Calibri" w:eastAsia="Times New Roman" w:hAnsi="Calibri" w:cs="Calibri"/>
                <w:color w:val="000000"/>
                <w:lang w:eastAsia="en-NZ"/>
              </w:rPr>
            </w:pPr>
            <w:r w:rsidRPr="00EC7914">
              <w:t>Red</w:t>
            </w:r>
            <w:r w:rsidR="00EC7759">
              <w:t>-</w:t>
            </w:r>
            <w:r w:rsidRPr="00EC7914">
              <w:t>billed Gull</w:t>
            </w:r>
          </w:p>
        </w:tc>
        <w:tc>
          <w:tcPr>
            <w:tcW w:w="1764" w:type="dxa"/>
            <w:noWrap/>
            <w:hideMark/>
          </w:tcPr>
          <w:p w14:paraId="0AA04EFA" w14:textId="4E87613C"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43027309" w14:textId="2A3F9EE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0AE59841" w14:textId="77777777" w:rsidTr="64322DCE">
        <w:trPr>
          <w:trHeight w:val="326"/>
        </w:trPr>
        <w:tc>
          <w:tcPr>
            <w:tcW w:w="1530" w:type="dxa"/>
            <w:noWrap/>
            <w:hideMark/>
          </w:tcPr>
          <w:p w14:paraId="41882DE6" w14:textId="6835B111" w:rsidR="00F3722E" w:rsidRPr="00E94B40" w:rsidRDefault="00F3722E" w:rsidP="00F3722E">
            <w:pPr>
              <w:rPr>
                <w:rFonts w:ascii="Calibri" w:eastAsia="Times New Roman" w:hAnsi="Calibri" w:cs="Calibri"/>
                <w:color w:val="000000"/>
                <w:lang w:eastAsia="en-NZ"/>
              </w:rPr>
            </w:pPr>
            <w:r w:rsidRPr="00EC7914">
              <w:t>Tauhou</w:t>
            </w:r>
          </w:p>
        </w:tc>
        <w:tc>
          <w:tcPr>
            <w:tcW w:w="2203" w:type="dxa"/>
            <w:noWrap/>
            <w:hideMark/>
          </w:tcPr>
          <w:p w14:paraId="2055A932" w14:textId="4224DE02" w:rsidR="00F3722E" w:rsidRPr="00E94B40" w:rsidRDefault="00F3722E" w:rsidP="00F3722E">
            <w:pPr>
              <w:rPr>
                <w:rFonts w:ascii="Calibri" w:eastAsia="Times New Roman" w:hAnsi="Calibri" w:cs="Calibri"/>
                <w:i/>
                <w:iCs/>
                <w:color w:val="000000"/>
                <w:lang w:eastAsia="en-NZ"/>
              </w:rPr>
            </w:pPr>
            <w:proofErr w:type="spellStart"/>
            <w:r w:rsidRPr="00F3722E">
              <w:rPr>
                <w:i/>
                <w:iCs/>
              </w:rPr>
              <w:t>Zosterops</w:t>
            </w:r>
            <w:proofErr w:type="spellEnd"/>
            <w:r w:rsidRPr="00F3722E">
              <w:rPr>
                <w:i/>
                <w:iCs/>
              </w:rPr>
              <w:t xml:space="preserve"> lateralis</w:t>
            </w:r>
          </w:p>
        </w:tc>
        <w:tc>
          <w:tcPr>
            <w:tcW w:w="1733" w:type="dxa"/>
            <w:noWrap/>
            <w:hideMark/>
          </w:tcPr>
          <w:p w14:paraId="1148B870" w14:textId="29AAFC44" w:rsidR="00F3722E" w:rsidRPr="00E94B40" w:rsidRDefault="00F3722E" w:rsidP="00F3722E">
            <w:pPr>
              <w:rPr>
                <w:rFonts w:ascii="Calibri" w:eastAsia="Times New Roman" w:hAnsi="Calibri" w:cs="Calibri"/>
                <w:color w:val="000000"/>
                <w:lang w:eastAsia="en-NZ"/>
              </w:rPr>
            </w:pPr>
            <w:r w:rsidRPr="00EC7914">
              <w:t>Silvereye</w:t>
            </w:r>
          </w:p>
        </w:tc>
        <w:tc>
          <w:tcPr>
            <w:tcW w:w="1764" w:type="dxa"/>
            <w:noWrap/>
            <w:hideMark/>
          </w:tcPr>
          <w:p w14:paraId="2DD848ED" w14:textId="5296433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5D727454" w14:textId="4ADE93A7"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C467D50" w14:textId="77777777" w:rsidTr="64322DCE">
        <w:trPr>
          <w:trHeight w:val="326"/>
        </w:trPr>
        <w:tc>
          <w:tcPr>
            <w:tcW w:w="1530" w:type="dxa"/>
            <w:noWrap/>
            <w:hideMark/>
          </w:tcPr>
          <w:p w14:paraId="250EB202" w14:textId="5D7CAE24" w:rsidR="00F3722E" w:rsidRPr="00E94B40" w:rsidRDefault="00F3722E" w:rsidP="00F3722E">
            <w:pPr>
              <w:rPr>
                <w:rFonts w:ascii="Calibri" w:eastAsia="Times New Roman" w:hAnsi="Calibri" w:cs="Calibri"/>
                <w:color w:val="000000"/>
                <w:lang w:eastAsia="en-NZ"/>
              </w:rPr>
            </w:pPr>
            <w:r w:rsidRPr="00EC7914">
              <w:lastRenderedPageBreak/>
              <w:t>Tiu</w:t>
            </w:r>
          </w:p>
        </w:tc>
        <w:tc>
          <w:tcPr>
            <w:tcW w:w="2203" w:type="dxa"/>
            <w:noWrap/>
            <w:hideMark/>
          </w:tcPr>
          <w:p w14:paraId="3FCFB9A3" w14:textId="6E0B4E43" w:rsidR="00F3722E" w:rsidRPr="00E94B40" w:rsidRDefault="00F3722E" w:rsidP="00F3722E">
            <w:pPr>
              <w:rPr>
                <w:rFonts w:ascii="Calibri" w:eastAsia="Times New Roman" w:hAnsi="Calibri" w:cs="Calibri"/>
                <w:i/>
                <w:iCs/>
                <w:color w:val="000000"/>
                <w:lang w:eastAsia="en-NZ"/>
              </w:rPr>
            </w:pPr>
            <w:r w:rsidRPr="00F3722E">
              <w:rPr>
                <w:i/>
                <w:iCs/>
              </w:rPr>
              <w:t xml:space="preserve">Passer </w:t>
            </w:r>
            <w:proofErr w:type="spellStart"/>
            <w:r w:rsidRPr="00F3722E">
              <w:rPr>
                <w:i/>
                <w:iCs/>
              </w:rPr>
              <w:t>domesticus</w:t>
            </w:r>
            <w:proofErr w:type="spellEnd"/>
          </w:p>
        </w:tc>
        <w:tc>
          <w:tcPr>
            <w:tcW w:w="1733" w:type="dxa"/>
            <w:noWrap/>
            <w:hideMark/>
          </w:tcPr>
          <w:p w14:paraId="1F1183EC" w14:textId="4C1FAC86" w:rsidR="00F3722E" w:rsidRPr="00E94B40" w:rsidRDefault="00F3722E" w:rsidP="00F3722E">
            <w:pPr>
              <w:rPr>
                <w:rFonts w:ascii="Calibri" w:eastAsia="Times New Roman" w:hAnsi="Calibri" w:cs="Calibri"/>
                <w:color w:val="000000"/>
                <w:lang w:eastAsia="en-NZ"/>
              </w:rPr>
            </w:pPr>
            <w:r w:rsidRPr="00EC7914">
              <w:t>Sparrow</w:t>
            </w:r>
          </w:p>
        </w:tc>
        <w:tc>
          <w:tcPr>
            <w:tcW w:w="1764" w:type="dxa"/>
            <w:noWrap/>
            <w:hideMark/>
          </w:tcPr>
          <w:p w14:paraId="7DFEC92D" w14:textId="5414643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3278B863" w14:textId="17C9C4A0"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63BA95BD" w14:textId="77777777" w:rsidTr="64322DCE">
        <w:trPr>
          <w:trHeight w:val="326"/>
        </w:trPr>
        <w:tc>
          <w:tcPr>
            <w:tcW w:w="1530" w:type="dxa"/>
            <w:noWrap/>
            <w:hideMark/>
          </w:tcPr>
          <w:p w14:paraId="17424D9E" w14:textId="1253F65F" w:rsidR="00F3722E" w:rsidRPr="00E94B40" w:rsidRDefault="00C10225" w:rsidP="00F3722E">
            <w:pPr>
              <w:rPr>
                <w:rFonts w:ascii="Calibri" w:eastAsia="Times New Roman" w:hAnsi="Calibri" w:cs="Calibri"/>
                <w:color w:val="000000"/>
                <w:lang w:eastAsia="en-NZ"/>
              </w:rPr>
            </w:pPr>
            <w:proofErr w:type="spellStart"/>
            <w:r>
              <w:t>T</w:t>
            </w:r>
            <w:r w:rsidRPr="00C10225">
              <w:t>ōrea</w:t>
            </w:r>
            <w:proofErr w:type="spellEnd"/>
            <w:r w:rsidRPr="00C10225">
              <w:t xml:space="preserve"> </w:t>
            </w:r>
            <w:proofErr w:type="spellStart"/>
            <w:r>
              <w:t>p</w:t>
            </w:r>
            <w:r w:rsidR="00F3722E" w:rsidRPr="00EC7914">
              <w:t>ango</w:t>
            </w:r>
            <w:proofErr w:type="spellEnd"/>
          </w:p>
        </w:tc>
        <w:tc>
          <w:tcPr>
            <w:tcW w:w="2203" w:type="dxa"/>
            <w:noWrap/>
            <w:hideMark/>
          </w:tcPr>
          <w:p w14:paraId="65A85AEC" w14:textId="7E25BC87" w:rsidR="00F3722E" w:rsidRPr="00E94B40" w:rsidRDefault="00F3722E" w:rsidP="00F3722E">
            <w:pPr>
              <w:rPr>
                <w:rFonts w:ascii="Calibri" w:eastAsia="Times New Roman" w:hAnsi="Calibri" w:cs="Calibri"/>
                <w:i/>
                <w:iCs/>
                <w:color w:val="000000"/>
                <w:lang w:eastAsia="en-NZ"/>
              </w:rPr>
            </w:pPr>
            <w:proofErr w:type="spellStart"/>
            <w:r w:rsidRPr="00F3722E">
              <w:rPr>
                <w:i/>
                <w:iCs/>
              </w:rPr>
              <w:t>Haematopus</w:t>
            </w:r>
            <w:proofErr w:type="spellEnd"/>
            <w:r w:rsidRPr="00F3722E">
              <w:rPr>
                <w:i/>
                <w:iCs/>
              </w:rPr>
              <w:t xml:space="preserve"> unicolor</w:t>
            </w:r>
          </w:p>
        </w:tc>
        <w:tc>
          <w:tcPr>
            <w:tcW w:w="1733" w:type="dxa"/>
            <w:noWrap/>
            <w:hideMark/>
          </w:tcPr>
          <w:p w14:paraId="06B4F63D" w14:textId="0E016889" w:rsidR="00F3722E" w:rsidRPr="00E94B40" w:rsidRDefault="00F3722E" w:rsidP="00F3722E">
            <w:pPr>
              <w:rPr>
                <w:rFonts w:ascii="Calibri" w:eastAsia="Times New Roman" w:hAnsi="Calibri" w:cs="Calibri"/>
                <w:color w:val="000000"/>
                <w:lang w:eastAsia="en-NZ"/>
              </w:rPr>
            </w:pPr>
            <w:r w:rsidRPr="00EC7914">
              <w:t>Oystercatcher</w:t>
            </w:r>
          </w:p>
        </w:tc>
        <w:tc>
          <w:tcPr>
            <w:tcW w:w="1764" w:type="dxa"/>
            <w:noWrap/>
            <w:hideMark/>
          </w:tcPr>
          <w:p w14:paraId="67574837" w14:textId="08C1578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1A7A5FD1" w14:textId="006DE92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7DCEA5CB" w14:textId="77777777" w:rsidTr="64322DCE">
        <w:trPr>
          <w:trHeight w:val="326"/>
        </w:trPr>
        <w:tc>
          <w:tcPr>
            <w:tcW w:w="1530" w:type="dxa"/>
            <w:noWrap/>
            <w:hideMark/>
          </w:tcPr>
          <w:p w14:paraId="080F5213" w14:textId="744E3E88" w:rsidR="00F3722E" w:rsidRPr="00E94B40" w:rsidRDefault="00C10225" w:rsidP="00F3722E">
            <w:pPr>
              <w:rPr>
                <w:rFonts w:ascii="Calibri" w:eastAsia="Times New Roman" w:hAnsi="Calibri" w:cs="Calibri"/>
                <w:color w:val="000000"/>
                <w:lang w:eastAsia="en-NZ"/>
              </w:rPr>
            </w:pPr>
            <w:proofErr w:type="spellStart"/>
            <w:r>
              <w:t>Tūī</w:t>
            </w:r>
            <w:proofErr w:type="spellEnd"/>
          </w:p>
        </w:tc>
        <w:tc>
          <w:tcPr>
            <w:tcW w:w="2203" w:type="dxa"/>
            <w:noWrap/>
            <w:hideMark/>
          </w:tcPr>
          <w:p w14:paraId="4ECC5148" w14:textId="543515B3" w:rsidR="00F3722E" w:rsidRPr="00E94B40" w:rsidRDefault="00F3722E" w:rsidP="00F3722E">
            <w:pPr>
              <w:rPr>
                <w:rFonts w:ascii="Calibri" w:eastAsia="Times New Roman" w:hAnsi="Calibri" w:cs="Calibri"/>
                <w:i/>
                <w:iCs/>
                <w:color w:val="000000"/>
                <w:lang w:eastAsia="en-NZ"/>
              </w:rPr>
            </w:pPr>
            <w:proofErr w:type="spellStart"/>
            <w:r w:rsidRPr="00F3722E">
              <w:rPr>
                <w:i/>
                <w:iCs/>
              </w:rPr>
              <w:t>Prosthemader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F5721B5" w14:textId="583C4D91" w:rsidR="00F3722E" w:rsidRPr="00E94B40" w:rsidRDefault="00F3722E" w:rsidP="00F3722E">
            <w:pPr>
              <w:rPr>
                <w:rFonts w:ascii="Calibri" w:eastAsia="Times New Roman" w:hAnsi="Calibri" w:cs="Calibri"/>
                <w:color w:val="000000"/>
                <w:lang w:eastAsia="en-NZ"/>
              </w:rPr>
            </w:pPr>
            <w:r w:rsidRPr="00EC7914">
              <w:t>Parson Bird</w:t>
            </w:r>
          </w:p>
        </w:tc>
        <w:tc>
          <w:tcPr>
            <w:tcW w:w="1764" w:type="dxa"/>
            <w:noWrap/>
            <w:hideMark/>
          </w:tcPr>
          <w:p w14:paraId="1CB4DB79" w14:textId="5791F5DB"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615465B4" w14:textId="146F4A1D"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BF32624" w14:textId="77777777" w:rsidTr="64322DCE">
        <w:trPr>
          <w:trHeight w:val="326"/>
        </w:trPr>
        <w:tc>
          <w:tcPr>
            <w:tcW w:w="1530" w:type="dxa"/>
            <w:noWrap/>
            <w:hideMark/>
          </w:tcPr>
          <w:p w14:paraId="7BBB632A" w14:textId="389C80B9" w:rsidR="00F3722E" w:rsidRPr="00E94B40" w:rsidRDefault="00C10225" w:rsidP="00F3722E">
            <w:pPr>
              <w:rPr>
                <w:rFonts w:ascii="Calibri" w:eastAsia="Times New Roman" w:hAnsi="Calibri" w:cs="Calibri"/>
                <w:color w:val="000000"/>
                <w:lang w:eastAsia="en-NZ"/>
              </w:rPr>
            </w:pPr>
            <w:proofErr w:type="spellStart"/>
            <w:r>
              <w:t>T</w:t>
            </w:r>
            <w:r w:rsidRPr="00C10225">
              <w:t>ūturiwhatu</w:t>
            </w:r>
            <w:proofErr w:type="spellEnd"/>
          </w:p>
        </w:tc>
        <w:tc>
          <w:tcPr>
            <w:tcW w:w="2203" w:type="dxa"/>
            <w:noWrap/>
            <w:hideMark/>
          </w:tcPr>
          <w:p w14:paraId="5ED83D5D" w14:textId="74F7A227" w:rsidR="00F3722E" w:rsidRPr="00E94B40" w:rsidRDefault="00F3722E" w:rsidP="00F3722E">
            <w:pPr>
              <w:rPr>
                <w:rFonts w:ascii="Calibri" w:eastAsia="Times New Roman" w:hAnsi="Calibri" w:cs="Calibri"/>
                <w:i/>
                <w:iCs/>
                <w:color w:val="000000"/>
                <w:lang w:eastAsia="en-NZ"/>
              </w:rPr>
            </w:pPr>
            <w:r w:rsidRPr="00F3722E">
              <w:rPr>
                <w:i/>
                <w:iCs/>
              </w:rPr>
              <w:t>Charadrius spp.</w:t>
            </w:r>
          </w:p>
        </w:tc>
        <w:tc>
          <w:tcPr>
            <w:tcW w:w="1733" w:type="dxa"/>
            <w:noWrap/>
            <w:hideMark/>
          </w:tcPr>
          <w:p w14:paraId="28B70369" w14:textId="4436D665" w:rsidR="00F3722E" w:rsidRPr="00E94B40" w:rsidRDefault="00F3722E" w:rsidP="00F3722E">
            <w:pPr>
              <w:rPr>
                <w:rFonts w:ascii="Calibri" w:eastAsia="Times New Roman" w:hAnsi="Calibri" w:cs="Calibri"/>
                <w:color w:val="000000"/>
                <w:lang w:eastAsia="en-NZ"/>
              </w:rPr>
            </w:pPr>
            <w:r w:rsidRPr="00EC7914">
              <w:t>Dotterel</w:t>
            </w:r>
          </w:p>
        </w:tc>
        <w:tc>
          <w:tcPr>
            <w:tcW w:w="1764" w:type="dxa"/>
            <w:noWrap/>
            <w:hideMark/>
          </w:tcPr>
          <w:p w14:paraId="100A98D5" w14:textId="4F417647" w:rsidR="00F3722E" w:rsidRPr="00E94B40" w:rsidRDefault="00F3722E" w:rsidP="00F3722E">
            <w:pPr>
              <w:rPr>
                <w:rFonts w:ascii="Calibri" w:eastAsia="Times New Roman" w:hAnsi="Calibri" w:cs="Calibri"/>
                <w:color w:val="000000"/>
                <w:lang w:eastAsia="en-NZ"/>
              </w:rPr>
            </w:pPr>
            <w:r w:rsidRPr="00EC7914">
              <w:t>NA</w:t>
            </w:r>
          </w:p>
        </w:tc>
        <w:tc>
          <w:tcPr>
            <w:tcW w:w="1803" w:type="dxa"/>
            <w:noWrap/>
            <w:hideMark/>
          </w:tcPr>
          <w:p w14:paraId="0195D403" w14:textId="0954754B" w:rsidR="00F3722E" w:rsidRPr="00E94B40" w:rsidRDefault="00F3722E" w:rsidP="00F3722E">
            <w:pPr>
              <w:rPr>
                <w:rFonts w:ascii="Calibri" w:eastAsia="Times New Roman" w:hAnsi="Calibri" w:cs="Calibri"/>
                <w:color w:val="000000"/>
                <w:lang w:eastAsia="en-NZ"/>
              </w:rPr>
            </w:pPr>
            <w:r w:rsidRPr="00EC7914">
              <w:t>NA</w:t>
            </w:r>
          </w:p>
        </w:tc>
      </w:tr>
      <w:tr w:rsidR="00F3722E" w:rsidRPr="00E94B40" w14:paraId="18171D7D" w14:textId="77777777" w:rsidTr="64322DCE">
        <w:trPr>
          <w:trHeight w:val="326"/>
        </w:trPr>
        <w:tc>
          <w:tcPr>
            <w:tcW w:w="1530" w:type="dxa"/>
            <w:noWrap/>
            <w:hideMark/>
          </w:tcPr>
          <w:p w14:paraId="6A0B35FA" w14:textId="7842C25A" w:rsidR="00F3722E" w:rsidRPr="00E94B40" w:rsidRDefault="00F3722E" w:rsidP="00F3722E">
            <w:pPr>
              <w:rPr>
                <w:rFonts w:ascii="Calibri" w:eastAsia="Times New Roman" w:hAnsi="Calibri" w:cs="Calibri"/>
                <w:color w:val="000000"/>
                <w:lang w:eastAsia="en-NZ"/>
              </w:rPr>
            </w:pPr>
            <w:proofErr w:type="spellStart"/>
            <w:r w:rsidRPr="00EC7914">
              <w:t>Warou</w:t>
            </w:r>
            <w:proofErr w:type="spellEnd"/>
          </w:p>
        </w:tc>
        <w:tc>
          <w:tcPr>
            <w:tcW w:w="2203" w:type="dxa"/>
            <w:noWrap/>
            <w:hideMark/>
          </w:tcPr>
          <w:p w14:paraId="4B22A9C9" w14:textId="54119BCA" w:rsidR="00F3722E" w:rsidRPr="00E94B40" w:rsidRDefault="00F3722E" w:rsidP="00F3722E">
            <w:pPr>
              <w:rPr>
                <w:rFonts w:ascii="Calibri" w:eastAsia="Times New Roman" w:hAnsi="Calibri" w:cs="Calibri"/>
                <w:i/>
                <w:iCs/>
                <w:color w:val="000000"/>
                <w:lang w:eastAsia="en-NZ"/>
              </w:rPr>
            </w:pPr>
            <w:proofErr w:type="spellStart"/>
            <w:r w:rsidRPr="00F3722E">
              <w:rPr>
                <w:i/>
                <w:iCs/>
              </w:rPr>
              <w:t>Hirundo</w:t>
            </w:r>
            <w:proofErr w:type="spellEnd"/>
            <w:r w:rsidRPr="00F3722E">
              <w:rPr>
                <w:i/>
                <w:iCs/>
              </w:rPr>
              <w:t xml:space="preserve"> </w:t>
            </w:r>
            <w:proofErr w:type="spellStart"/>
            <w:r w:rsidRPr="00F3722E">
              <w:rPr>
                <w:i/>
                <w:iCs/>
              </w:rPr>
              <w:t>neoxena</w:t>
            </w:r>
            <w:proofErr w:type="spellEnd"/>
          </w:p>
        </w:tc>
        <w:tc>
          <w:tcPr>
            <w:tcW w:w="1733" w:type="dxa"/>
            <w:noWrap/>
            <w:hideMark/>
          </w:tcPr>
          <w:p w14:paraId="0BD8686D" w14:textId="06FFEDDB" w:rsidR="00F3722E" w:rsidRPr="00E94B40" w:rsidRDefault="00F3722E" w:rsidP="00F3722E">
            <w:pPr>
              <w:rPr>
                <w:rFonts w:ascii="Calibri" w:eastAsia="Times New Roman" w:hAnsi="Calibri" w:cs="Calibri"/>
                <w:color w:val="000000"/>
                <w:lang w:eastAsia="en-NZ"/>
              </w:rPr>
            </w:pPr>
            <w:r w:rsidRPr="00EC7914">
              <w:t>Swallow</w:t>
            </w:r>
          </w:p>
        </w:tc>
        <w:tc>
          <w:tcPr>
            <w:tcW w:w="1764" w:type="dxa"/>
            <w:noWrap/>
            <w:hideMark/>
          </w:tcPr>
          <w:p w14:paraId="082AE05D" w14:textId="018FE1D0"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FEDFD30" w14:textId="51970180" w:rsidR="00F3722E" w:rsidRPr="00E94B40" w:rsidRDefault="00F3722E" w:rsidP="00F3722E">
            <w:pPr>
              <w:rPr>
                <w:rFonts w:ascii="Calibri" w:eastAsia="Times New Roman" w:hAnsi="Calibri" w:cs="Calibri"/>
                <w:color w:val="000000"/>
                <w:lang w:eastAsia="en-NZ"/>
              </w:rPr>
            </w:pPr>
            <w:r w:rsidRPr="00EC7914">
              <w:t>Native</w:t>
            </w:r>
          </w:p>
        </w:tc>
      </w:tr>
      <w:tr w:rsidR="00EB448E" w:rsidRPr="00E94B40" w14:paraId="19187ADA" w14:textId="77777777" w:rsidTr="64322DCE">
        <w:trPr>
          <w:trHeight w:val="326"/>
        </w:trPr>
        <w:tc>
          <w:tcPr>
            <w:tcW w:w="1530" w:type="dxa"/>
            <w:noWrap/>
          </w:tcPr>
          <w:p w14:paraId="4149B144" w14:textId="3EEA1022" w:rsidR="00EB448E" w:rsidRPr="00EC7914" w:rsidRDefault="00EB448E" w:rsidP="00F3722E">
            <w:r>
              <w:t>Weka</w:t>
            </w:r>
          </w:p>
        </w:tc>
        <w:tc>
          <w:tcPr>
            <w:tcW w:w="2203" w:type="dxa"/>
            <w:noWrap/>
          </w:tcPr>
          <w:p w14:paraId="43224F26" w14:textId="3D720B1A" w:rsidR="00EB448E" w:rsidRPr="00F3722E" w:rsidRDefault="00EB448E" w:rsidP="00F3722E">
            <w:pPr>
              <w:rPr>
                <w:i/>
                <w:iCs/>
              </w:rPr>
            </w:pPr>
            <w:proofErr w:type="spellStart"/>
            <w:r w:rsidRPr="00EB448E">
              <w:rPr>
                <w:i/>
                <w:iCs/>
              </w:rPr>
              <w:t>Gallirallus</w:t>
            </w:r>
            <w:proofErr w:type="spellEnd"/>
            <w:r w:rsidRPr="00EB448E">
              <w:rPr>
                <w:i/>
                <w:iCs/>
              </w:rPr>
              <w:t xml:space="preserve"> australis</w:t>
            </w:r>
          </w:p>
        </w:tc>
        <w:tc>
          <w:tcPr>
            <w:tcW w:w="1733" w:type="dxa"/>
            <w:noWrap/>
          </w:tcPr>
          <w:p w14:paraId="16434FA8" w14:textId="7F17472A" w:rsidR="00EB448E" w:rsidRPr="00EC7914" w:rsidRDefault="00EB448E" w:rsidP="00F3722E">
            <w:r>
              <w:t>Woodhen</w:t>
            </w:r>
          </w:p>
        </w:tc>
        <w:tc>
          <w:tcPr>
            <w:tcW w:w="1764" w:type="dxa"/>
            <w:noWrap/>
          </w:tcPr>
          <w:p w14:paraId="2F539442" w14:textId="6BD5A303" w:rsidR="00EB448E" w:rsidRPr="00EC7914" w:rsidRDefault="00EB448E" w:rsidP="00F3722E">
            <w:r>
              <w:t>Not Threatened</w:t>
            </w:r>
          </w:p>
        </w:tc>
        <w:tc>
          <w:tcPr>
            <w:tcW w:w="1803" w:type="dxa"/>
            <w:noWrap/>
          </w:tcPr>
          <w:p w14:paraId="346B729B" w14:textId="780AEDA0" w:rsidR="00EB448E" w:rsidRPr="00EC7914" w:rsidRDefault="00EB448E" w:rsidP="00F3722E">
            <w:r>
              <w:t>Endemic</w:t>
            </w:r>
          </w:p>
        </w:tc>
      </w:tr>
      <w:tr w:rsidR="00F3722E" w:rsidRPr="00E94B40" w14:paraId="606E6AC7" w14:textId="77777777" w:rsidTr="64322DCE">
        <w:trPr>
          <w:trHeight w:val="326"/>
        </w:trPr>
        <w:tc>
          <w:tcPr>
            <w:tcW w:w="1530" w:type="dxa"/>
            <w:noWrap/>
            <w:hideMark/>
          </w:tcPr>
          <w:p w14:paraId="49D31269" w14:textId="0254AF81"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4176235B" w14:textId="236ED555" w:rsidR="00F3722E" w:rsidRPr="00E94B40" w:rsidRDefault="00F3722E" w:rsidP="00F3722E">
            <w:pPr>
              <w:rPr>
                <w:rFonts w:ascii="Calibri" w:eastAsia="Times New Roman" w:hAnsi="Calibri" w:cs="Calibri"/>
                <w:i/>
                <w:iCs/>
                <w:color w:val="000000"/>
                <w:lang w:eastAsia="en-NZ"/>
              </w:rPr>
            </w:pPr>
            <w:proofErr w:type="spellStart"/>
            <w:r w:rsidRPr="00F3722E">
              <w:rPr>
                <w:i/>
                <w:iCs/>
              </w:rPr>
              <w:t>Emberiza</w:t>
            </w:r>
            <w:proofErr w:type="spellEnd"/>
            <w:r w:rsidRPr="00F3722E">
              <w:rPr>
                <w:i/>
                <w:iCs/>
              </w:rPr>
              <w:t xml:space="preserve"> </w:t>
            </w:r>
            <w:proofErr w:type="spellStart"/>
            <w:r w:rsidRPr="00F3722E">
              <w:rPr>
                <w:i/>
                <w:iCs/>
              </w:rPr>
              <w:t>citrinella</w:t>
            </w:r>
            <w:proofErr w:type="spellEnd"/>
          </w:p>
        </w:tc>
        <w:tc>
          <w:tcPr>
            <w:tcW w:w="1733" w:type="dxa"/>
            <w:noWrap/>
            <w:hideMark/>
          </w:tcPr>
          <w:p w14:paraId="6C373266" w14:textId="4B4F1978" w:rsidR="00F3722E" w:rsidRPr="00E94B40" w:rsidRDefault="00F3722E" w:rsidP="00F3722E">
            <w:pPr>
              <w:rPr>
                <w:rFonts w:ascii="Calibri" w:eastAsia="Times New Roman" w:hAnsi="Calibri" w:cs="Calibri"/>
                <w:color w:val="000000"/>
                <w:lang w:eastAsia="en-NZ"/>
              </w:rPr>
            </w:pPr>
            <w:r w:rsidRPr="00EC7914">
              <w:t>Yellowhammer</w:t>
            </w:r>
          </w:p>
        </w:tc>
        <w:tc>
          <w:tcPr>
            <w:tcW w:w="1764" w:type="dxa"/>
            <w:noWrap/>
            <w:hideMark/>
          </w:tcPr>
          <w:p w14:paraId="1C9552D1" w14:textId="3855E0C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796D4CC" w14:textId="1E88E906"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2389C51" w14:textId="77777777" w:rsidTr="64322DCE">
        <w:trPr>
          <w:trHeight w:val="326"/>
        </w:trPr>
        <w:tc>
          <w:tcPr>
            <w:tcW w:w="1530" w:type="dxa"/>
            <w:noWrap/>
            <w:hideMark/>
          </w:tcPr>
          <w:p w14:paraId="070337E0" w14:textId="5BA35E6C"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1834F37" w14:textId="76B670E6" w:rsidR="00F3722E" w:rsidRPr="00E94B40" w:rsidRDefault="00F3722E" w:rsidP="00F3722E">
            <w:pPr>
              <w:rPr>
                <w:rFonts w:ascii="Calibri" w:eastAsia="Times New Roman" w:hAnsi="Calibri" w:cs="Calibri"/>
                <w:i/>
                <w:iCs/>
                <w:color w:val="000000"/>
                <w:lang w:eastAsia="en-NZ"/>
              </w:rPr>
            </w:pPr>
            <w:proofErr w:type="spellStart"/>
            <w:r w:rsidRPr="00F3722E">
              <w:rPr>
                <w:i/>
                <w:iCs/>
              </w:rPr>
              <w:t>Acridotheres</w:t>
            </w:r>
            <w:proofErr w:type="spellEnd"/>
            <w:r w:rsidRPr="00F3722E">
              <w:rPr>
                <w:i/>
                <w:iCs/>
              </w:rPr>
              <w:t xml:space="preserve"> tristis</w:t>
            </w:r>
          </w:p>
        </w:tc>
        <w:tc>
          <w:tcPr>
            <w:tcW w:w="1733" w:type="dxa"/>
            <w:noWrap/>
            <w:hideMark/>
          </w:tcPr>
          <w:p w14:paraId="4582A55B" w14:textId="79E6B2EA" w:rsidR="00F3722E" w:rsidRPr="00E94B40" w:rsidRDefault="00F3722E" w:rsidP="00F3722E">
            <w:pPr>
              <w:rPr>
                <w:rFonts w:ascii="Calibri" w:eastAsia="Times New Roman" w:hAnsi="Calibri" w:cs="Calibri"/>
                <w:color w:val="000000"/>
                <w:lang w:eastAsia="en-NZ"/>
              </w:rPr>
            </w:pPr>
            <w:proofErr w:type="spellStart"/>
            <w:r w:rsidRPr="00EC7914">
              <w:t>Mynah</w:t>
            </w:r>
            <w:proofErr w:type="spellEnd"/>
          </w:p>
        </w:tc>
        <w:tc>
          <w:tcPr>
            <w:tcW w:w="1764" w:type="dxa"/>
            <w:noWrap/>
            <w:hideMark/>
          </w:tcPr>
          <w:p w14:paraId="400E6CA0" w14:textId="72918477"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46A046E" w14:textId="63DAC4B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A7C050E" w14:textId="77777777" w:rsidTr="64322DCE">
        <w:trPr>
          <w:trHeight w:val="326"/>
        </w:trPr>
        <w:tc>
          <w:tcPr>
            <w:tcW w:w="1530" w:type="dxa"/>
            <w:noWrap/>
            <w:hideMark/>
          </w:tcPr>
          <w:p w14:paraId="00D1BDA6" w14:textId="2D032238"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09654447" w14:textId="1C309009" w:rsidR="00F3722E" w:rsidRPr="00E94B40" w:rsidRDefault="00F3722E" w:rsidP="00F3722E">
            <w:pPr>
              <w:rPr>
                <w:rFonts w:ascii="Calibri" w:eastAsia="Times New Roman" w:hAnsi="Calibri" w:cs="Calibri"/>
                <w:i/>
                <w:iCs/>
                <w:color w:val="000000"/>
                <w:lang w:eastAsia="en-NZ"/>
              </w:rPr>
            </w:pPr>
            <w:proofErr w:type="spellStart"/>
            <w:r w:rsidRPr="00F3722E">
              <w:rPr>
                <w:i/>
                <w:iCs/>
              </w:rPr>
              <w:t>Vanellus</w:t>
            </w:r>
            <w:proofErr w:type="spellEnd"/>
            <w:r w:rsidRPr="00F3722E">
              <w:rPr>
                <w:i/>
                <w:iCs/>
              </w:rPr>
              <w:t xml:space="preserve"> miles</w:t>
            </w:r>
          </w:p>
        </w:tc>
        <w:tc>
          <w:tcPr>
            <w:tcW w:w="1733" w:type="dxa"/>
            <w:noWrap/>
            <w:hideMark/>
          </w:tcPr>
          <w:p w14:paraId="0CF90966" w14:textId="58534007" w:rsidR="00F3722E" w:rsidRPr="00E94B40" w:rsidRDefault="00F3722E" w:rsidP="00F3722E">
            <w:pPr>
              <w:rPr>
                <w:rFonts w:ascii="Calibri" w:eastAsia="Times New Roman" w:hAnsi="Calibri" w:cs="Calibri"/>
                <w:color w:val="000000"/>
                <w:lang w:eastAsia="en-NZ"/>
              </w:rPr>
            </w:pPr>
            <w:r w:rsidRPr="00EC7914">
              <w:t>Spur</w:t>
            </w:r>
            <w:r w:rsidR="00703C4F">
              <w:t>-</w:t>
            </w:r>
            <w:r w:rsidRPr="00EC7914">
              <w:t>winged Plover</w:t>
            </w:r>
          </w:p>
        </w:tc>
        <w:tc>
          <w:tcPr>
            <w:tcW w:w="1764" w:type="dxa"/>
            <w:noWrap/>
            <w:hideMark/>
          </w:tcPr>
          <w:p w14:paraId="48EA5679" w14:textId="2E9487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1043BEE" w14:textId="5DC8504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1E5132C" w14:textId="77777777" w:rsidTr="64322DCE">
        <w:trPr>
          <w:trHeight w:val="326"/>
        </w:trPr>
        <w:tc>
          <w:tcPr>
            <w:tcW w:w="1530" w:type="dxa"/>
            <w:noWrap/>
            <w:hideMark/>
          </w:tcPr>
          <w:p w14:paraId="02DAE400" w14:textId="2DC487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269757F" w14:textId="122D25D5" w:rsidR="00F3722E" w:rsidRPr="00E94B40" w:rsidRDefault="00F3722E" w:rsidP="00F3722E">
            <w:pPr>
              <w:rPr>
                <w:rFonts w:ascii="Calibri" w:eastAsia="Times New Roman" w:hAnsi="Calibri" w:cs="Calibri"/>
                <w:i/>
                <w:iCs/>
                <w:color w:val="000000"/>
                <w:lang w:eastAsia="en-NZ"/>
              </w:rPr>
            </w:pPr>
            <w:r w:rsidRPr="00F3722E">
              <w:rPr>
                <w:i/>
                <w:iCs/>
              </w:rPr>
              <w:t>Turdus philomelos</w:t>
            </w:r>
          </w:p>
        </w:tc>
        <w:tc>
          <w:tcPr>
            <w:tcW w:w="1733" w:type="dxa"/>
            <w:noWrap/>
            <w:hideMark/>
          </w:tcPr>
          <w:p w14:paraId="42CD4408" w14:textId="5132185B" w:rsidR="00F3722E" w:rsidRPr="00E94B40" w:rsidRDefault="00F3722E" w:rsidP="00F3722E">
            <w:pPr>
              <w:rPr>
                <w:rFonts w:ascii="Calibri" w:eastAsia="Times New Roman" w:hAnsi="Calibri" w:cs="Calibri"/>
                <w:color w:val="000000"/>
                <w:lang w:eastAsia="en-NZ"/>
              </w:rPr>
            </w:pPr>
            <w:r w:rsidRPr="00EC7914">
              <w:t>Song Thrush</w:t>
            </w:r>
          </w:p>
        </w:tc>
        <w:tc>
          <w:tcPr>
            <w:tcW w:w="1764" w:type="dxa"/>
            <w:noWrap/>
            <w:hideMark/>
          </w:tcPr>
          <w:p w14:paraId="57B7CEE8" w14:textId="074301B8"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4189789E" w14:textId="5FECD623"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1821619" w14:textId="77777777" w:rsidTr="64322DCE">
        <w:trPr>
          <w:trHeight w:val="326"/>
        </w:trPr>
        <w:tc>
          <w:tcPr>
            <w:tcW w:w="1530" w:type="dxa"/>
            <w:noWrap/>
            <w:hideMark/>
          </w:tcPr>
          <w:p w14:paraId="5C1D6DA7" w14:textId="77E018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004845E" w14:textId="4DDB9C94" w:rsidR="00F3722E" w:rsidRPr="00E94B40" w:rsidRDefault="00F3722E" w:rsidP="00F3722E">
            <w:pPr>
              <w:rPr>
                <w:rFonts w:ascii="Calibri" w:eastAsia="Times New Roman" w:hAnsi="Calibri" w:cs="Calibri"/>
                <w:i/>
                <w:iCs/>
                <w:color w:val="000000"/>
                <w:lang w:eastAsia="en-NZ"/>
              </w:rPr>
            </w:pPr>
            <w:proofErr w:type="spellStart"/>
            <w:r w:rsidRPr="00F3722E">
              <w:rPr>
                <w:i/>
                <w:iCs/>
              </w:rPr>
              <w:t>Ardea</w:t>
            </w:r>
            <w:proofErr w:type="spellEnd"/>
            <w:r w:rsidRPr="00F3722E">
              <w:rPr>
                <w:i/>
                <w:iCs/>
              </w:rPr>
              <w:t xml:space="preserve"> cinerea</w:t>
            </w:r>
          </w:p>
        </w:tc>
        <w:tc>
          <w:tcPr>
            <w:tcW w:w="1733" w:type="dxa"/>
            <w:noWrap/>
            <w:hideMark/>
          </w:tcPr>
          <w:p w14:paraId="78570F25" w14:textId="52E582F1" w:rsidR="00F3722E" w:rsidRPr="00E94B40" w:rsidRDefault="00F3722E" w:rsidP="00F3722E">
            <w:pPr>
              <w:rPr>
                <w:rFonts w:ascii="Calibri" w:eastAsia="Times New Roman" w:hAnsi="Calibri" w:cs="Calibri"/>
                <w:color w:val="000000"/>
                <w:lang w:eastAsia="en-NZ"/>
              </w:rPr>
            </w:pPr>
            <w:r w:rsidRPr="00EC7914">
              <w:t>Grey Heron</w:t>
            </w:r>
          </w:p>
        </w:tc>
        <w:tc>
          <w:tcPr>
            <w:tcW w:w="1764" w:type="dxa"/>
            <w:noWrap/>
            <w:hideMark/>
          </w:tcPr>
          <w:p w14:paraId="3EECE82A" w14:textId="49996E83" w:rsidR="00F3722E" w:rsidRPr="00E94B40" w:rsidRDefault="00F3722E" w:rsidP="00F3722E">
            <w:pPr>
              <w:rPr>
                <w:rFonts w:ascii="Calibri" w:eastAsia="Times New Roman" w:hAnsi="Calibri" w:cs="Calibri"/>
                <w:color w:val="000000"/>
                <w:lang w:eastAsia="en-NZ"/>
              </w:rPr>
            </w:pPr>
            <w:r w:rsidRPr="00EC7914">
              <w:t>Vagrant</w:t>
            </w:r>
          </w:p>
        </w:tc>
        <w:tc>
          <w:tcPr>
            <w:tcW w:w="1803" w:type="dxa"/>
            <w:noWrap/>
            <w:hideMark/>
          </w:tcPr>
          <w:p w14:paraId="2193787D" w14:textId="6A0D184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88183C5" w14:textId="77777777" w:rsidTr="64322DCE">
        <w:trPr>
          <w:trHeight w:val="326"/>
        </w:trPr>
        <w:tc>
          <w:tcPr>
            <w:tcW w:w="1530" w:type="dxa"/>
            <w:noWrap/>
            <w:hideMark/>
          </w:tcPr>
          <w:p w14:paraId="669689E2" w14:textId="6ECA0665"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383483E9" w14:textId="3E63743B" w:rsidR="00F3722E" w:rsidRPr="00E94B40" w:rsidRDefault="00F3722E" w:rsidP="00F3722E">
            <w:pPr>
              <w:rPr>
                <w:rFonts w:ascii="Calibri" w:eastAsia="Times New Roman" w:hAnsi="Calibri" w:cs="Calibri"/>
                <w:i/>
                <w:iCs/>
                <w:color w:val="000000"/>
                <w:lang w:eastAsia="en-NZ"/>
              </w:rPr>
            </w:pPr>
            <w:r w:rsidRPr="00F3722E">
              <w:rPr>
                <w:i/>
                <w:iCs/>
              </w:rPr>
              <w:t>Anas platyrhynchos</w:t>
            </w:r>
          </w:p>
        </w:tc>
        <w:tc>
          <w:tcPr>
            <w:tcW w:w="1733" w:type="dxa"/>
            <w:noWrap/>
            <w:hideMark/>
          </w:tcPr>
          <w:p w14:paraId="51B54F32" w14:textId="205FFFF0" w:rsidR="00F3722E" w:rsidRPr="00E94B40" w:rsidRDefault="00F3722E" w:rsidP="00F3722E">
            <w:pPr>
              <w:rPr>
                <w:rFonts w:ascii="Calibri" w:eastAsia="Times New Roman" w:hAnsi="Calibri" w:cs="Calibri"/>
                <w:color w:val="000000"/>
                <w:lang w:eastAsia="en-NZ"/>
              </w:rPr>
            </w:pPr>
            <w:r w:rsidRPr="00EC7914">
              <w:t>Mallard Duck</w:t>
            </w:r>
          </w:p>
        </w:tc>
        <w:tc>
          <w:tcPr>
            <w:tcW w:w="1764" w:type="dxa"/>
            <w:noWrap/>
            <w:hideMark/>
          </w:tcPr>
          <w:p w14:paraId="33AC0AEE" w14:textId="43EB3F5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A2C172A" w14:textId="26197A1E"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ECBEC04" w14:textId="77777777" w:rsidTr="64322DCE">
        <w:trPr>
          <w:trHeight w:val="326"/>
        </w:trPr>
        <w:tc>
          <w:tcPr>
            <w:tcW w:w="1530" w:type="dxa"/>
            <w:noWrap/>
            <w:hideMark/>
          </w:tcPr>
          <w:p w14:paraId="5BA8EA6A" w14:textId="3E7FB589"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A35DA24" w14:textId="51B2DF48" w:rsidR="00F3722E" w:rsidRPr="00E94B40" w:rsidRDefault="00F3722E" w:rsidP="00F3722E">
            <w:pPr>
              <w:rPr>
                <w:rFonts w:ascii="Calibri" w:eastAsia="Times New Roman" w:hAnsi="Calibri" w:cs="Calibri"/>
                <w:i/>
                <w:iCs/>
                <w:color w:val="000000"/>
                <w:lang w:eastAsia="en-NZ"/>
              </w:rPr>
            </w:pPr>
            <w:r w:rsidRPr="00F3722E">
              <w:rPr>
                <w:i/>
                <w:iCs/>
              </w:rPr>
              <w:t xml:space="preserve">Carduelis </w:t>
            </w:r>
            <w:proofErr w:type="spellStart"/>
            <w:r w:rsidRPr="00F3722E">
              <w:rPr>
                <w:i/>
                <w:iCs/>
              </w:rPr>
              <w:t>carduelis</w:t>
            </w:r>
            <w:proofErr w:type="spellEnd"/>
          </w:p>
        </w:tc>
        <w:tc>
          <w:tcPr>
            <w:tcW w:w="1733" w:type="dxa"/>
            <w:noWrap/>
            <w:hideMark/>
          </w:tcPr>
          <w:p w14:paraId="7EFE9E05" w14:textId="0ADB6D21" w:rsidR="00F3722E" w:rsidRPr="00E94B40" w:rsidRDefault="00F3722E" w:rsidP="00F3722E">
            <w:pPr>
              <w:rPr>
                <w:rFonts w:ascii="Calibri" w:eastAsia="Times New Roman" w:hAnsi="Calibri" w:cs="Calibri"/>
                <w:color w:val="000000"/>
                <w:lang w:eastAsia="en-NZ"/>
              </w:rPr>
            </w:pPr>
            <w:r w:rsidRPr="00EC7914">
              <w:t>Goldfinch</w:t>
            </w:r>
          </w:p>
        </w:tc>
        <w:tc>
          <w:tcPr>
            <w:tcW w:w="1764" w:type="dxa"/>
            <w:noWrap/>
            <w:hideMark/>
          </w:tcPr>
          <w:p w14:paraId="09012B44" w14:textId="69DAF4F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CE59684" w14:textId="44046170" w:rsidR="00F3722E" w:rsidRPr="00E94B40" w:rsidRDefault="00F3722E" w:rsidP="00F3722E">
            <w:pPr>
              <w:rPr>
                <w:rFonts w:ascii="Calibri" w:eastAsia="Times New Roman" w:hAnsi="Calibri" w:cs="Calibri"/>
                <w:color w:val="000000"/>
                <w:lang w:eastAsia="en-NZ"/>
              </w:rPr>
            </w:pPr>
            <w:r w:rsidRPr="00EC7914">
              <w:t>Introduced</w:t>
            </w:r>
          </w:p>
        </w:tc>
      </w:tr>
      <w:tr w:rsidR="00EB448E" w:rsidRPr="00E94B40" w14:paraId="34D4C0E6" w14:textId="77777777" w:rsidTr="64322DCE">
        <w:trPr>
          <w:trHeight w:val="326"/>
        </w:trPr>
        <w:tc>
          <w:tcPr>
            <w:tcW w:w="1530" w:type="dxa"/>
            <w:noWrap/>
          </w:tcPr>
          <w:p w14:paraId="2A262F80" w14:textId="60F90973" w:rsidR="00EB448E" w:rsidRPr="00EC7914" w:rsidRDefault="00EB448E" w:rsidP="00F3722E">
            <w:r>
              <w:t>-</w:t>
            </w:r>
          </w:p>
        </w:tc>
        <w:tc>
          <w:tcPr>
            <w:tcW w:w="2203" w:type="dxa"/>
            <w:noWrap/>
          </w:tcPr>
          <w:p w14:paraId="15F901CB" w14:textId="05474515" w:rsidR="00EB448E" w:rsidRPr="00F3722E" w:rsidRDefault="00EB448E" w:rsidP="00F3722E">
            <w:pPr>
              <w:rPr>
                <w:i/>
                <w:iCs/>
              </w:rPr>
            </w:pPr>
            <w:r w:rsidRPr="00EB448E">
              <w:rPr>
                <w:i/>
                <w:iCs/>
              </w:rPr>
              <w:t>Carduelis flammea</w:t>
            </w:r>
          </w:p>
        </w:tc>
        <w:tc>
          <w:tcPr>
            <w:tcW w:w="1733" w:type="dxa"/>
            <w:noWrap/>
          </w:tcPr>
          <w:p w14:paraId="0CC67662" w14:textId="64240E00" w:rsidR="00EB448E" w:rsidRPr="00EC7914" w:rsidRDefault="00EB448E" w:rsidP="00F3722E">
            <w:r>
              <w:t>Redpoll</w:t>
            </w:r>
          </w:p>
        </w:tc>
        <w:tc>
          <w:tcPr>
            <w:tcW w:w="1764" w:type="dxa"/>
            <w:noWrap/>
          </w:tcPr>
          <w:p w14:paraId="34B83278" w14:textId="315778B6" w:rsidR="00EB448E" w:rsidRPr="00EC7914" w:rsidRDefault="00EB448E" w:rsidP="00F3722E">
            <w:r w:rsidRPr="00EB448E">
              <w:t>Introduced and Naturalised</w:t>
            </w:r>
          </w:p>
        </w:tc>
        <w:tc>
          <w:tcPr>
            <w:tcW w:w="1803" w:type="dxa"/>
            <w:noWrap/>
          </w:tcPr>
          <w:p w14:paraId="1974E729" w14:textId="3F1E0C0B" w:rsidR="00EB448E" w:rsidRPr="00EC7914" w:rsidRDefault="00EB448E" w:rsidP="00F3722E">
            <w:r>
              <w:t>Introduced</w:t>
            </w:r>
          </w:p>
        </w:tc>
      </w:tr>
    </w:tbl>
    <w:p w14:paraId="1D7FC229" w14:textId="345CD752" w:rsidR="002417C4" w:rsidRDefault="002417C4" w:rsidP="00526E43"/>
    <w:p w14:paraId="68BD2B72" w14:textId="77777777" w:rsidR="002417C4" w:rsidRDefault="002417C4">
      <w:r>
        <w:br w:type="page"/>
      </w:r>
    </w:p>
    <w:p w14:paraId="671E2050" w14:textId="36077D0C" w:rsidR="00243741" w:rsidRDefault="00243741" w:rsidP="000F7BA9">
      <w:pPr>
        <w:pStyle w:val="Heading1"/>
      </w:pPr>
      <w:bookmarkStart w:id="44" w:name="_Toc75783409"/>
      <w:r>
        <w:lastRenderedPageBreak/>
        <w:t>Append</w:t>
      </w:r>
      <w:r w:rsidR="000F7BA9">
        <w:t>ix B</w:t>
      </w:r>
      <w:bookmarkEnd w:id="44"/>
    </w:p>
    <w:p w14:paraId="26FC4D26" w14:textId="5E579B6F" w:rsidR="00DF781A" w:rsidRDefault="00DF781A" w:rsidP="00526E43"/>
    <w:p w14:paraId="705A7777" w14:textId="47017804" w:rsidR="00B525EF" w:rsidRPr="00526E43" w:rsidRDefault="000A1A46" w:rsidP="00526E43">
      <w:r>
        <w:rPr>
          <w:noProof/>
        </w:rPr>
        <w:drawing>
          <wp:anchor distT="0" distB="0" distL="114300" distR="114300" simplePos="0" relativeHeight="251665408" behindDoc="0" locked="0" layoutInCell="1" allowOverlap="1" wp14:anchorId="69304A57" wp14:editId="1E661183">
            <wp:simplePos x="0" y="0"/>
            <wp:positionH relativeFrom="margin">
              <wp:align>left</wp:align>
            </wp:positionH>
            <wp:positionV relativeFrom="margin">
              <wp:posOffset>2426970</wp:posOffset>
            </wp:positionV>
            <wp:extent cx="7231380" cy="562165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16200000">
                      <a:off x="0" y="0"/>
                      <a:ext cx="7231380" cy="56216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2C0D">
        <w:rPr>
          <w:noProof/>
        </w:rPr>
        <mc:AlternateContent>
          <mc:Choice Requires="wps">
            <w:drawing>
              <wp:anchor distT="0" distB="0" distL="114300" distR="114300" simplePos="0" relativeHeight="251662336" behindDoc="0" locked="0" layoutInCell="1" allowOverlap="1" wp14:anchorId="529D88C3" wp14:editId="217D86DF">
                <wp:simplePos x="0" y="0"/>
                <wp:positionH relativeFrom="rightMargin">
                  <wp:align>left</wp:align>
                </wp:positionH>
                <wp:positionV relativeFrom="paragraph">
                  <wp:posOffset>4625975</wp:posOffset>
                </wp:positionV>
                <wp:extent cx="3422650" cy="635"/>
                <wp:effectExtent l="0" t="3175" r="3175" b="3175"/>
                <wp:wrapSquare wrapText="bothSides"/>
                <wp:docPr id="1" name="Text Box 1"/>
                <wp:cNvGraphicFramePr/>
                <a:graphic xmlns:a="http://schemas.openxmlformats.org/drawingml/2006/main">
                  <a:graphicData uri="http://schemas.microsoft.com/office/word/2010/wordprocessingShape">
                    <wps:wsp>
                      <wps:cNvSpPr txBox="1"/>
                      <wps:spPr>
                        <a:xfrm rot="16200000">
                          <a:off x="0" y="0"/>
                          <a:ext cx="3422650" cy="635"/>
                        </a:xfrm>
                        <a:prstGeom prst="rect">
                          <a:avLst/>
                        </a:prstGeom>
                        <a:solidFill>
                          <a:prstClr val="white"/>
                        </a:solidFill>
                        <a:ln>
                          <a:noFill/>
                        </a:ln>
                      </wps:spPr>
                      <wps:txbx>
                        <w:txbxContent>
                          <w:p w14:paraId="05BAE133" w14:textId="3F6D69C3" w:rsidR="00EB7954" w:rsidRPr="005363AB" w:rsidRDefault="00EB7954" w:rsidP="000F7BA9">
                            <w:pPr>
                              <w:pStyle w:val="Caption"/>
                              <w:rPr>
                                <w:noProof/>
                                <w:color w:val="auto"/>
                              </w:rPr>
                            </w:pPr>
                            <w:r w:rsidRPr="005363AB">
                              <w:rPr>
                                <w:color w:val="auto"/>
                              </w:rPr>
                              <w:t xml:space="preserve">Figure </w:t>
                            </w:r>
                            <w:r w:rsidRPr="005363AB">
                              <w:rPr>
                                <w:color w:val="auto"/>
                              </w:rPr>
                              <w:fldChar w:fldCharType="begin"/>
                            </w:r>
                            <w:r w:rsidRPr="005363AB">
                              <w:rPr>
                                <w:color w:val="auto"/>
                              </w:rPr>
                              <w:instrText xml:space="preserve"> SEQ Figure \* ARABIC </w:instrText>
                            </w:r>
                            <w:r w:rsidRPr="005363AB">
                              <w:rPr>
                                <w:color w:val="auto"/>
                              </w:rPr>
                              <w:fldChar w:fldCharType="separate"/>
                            </w:r>
                            <w:r>
                              <w:rPr>
                                <w:noProof/>
                                <w:color w:val="auto"/>
                              </w:rPr>
                              <w:t>8</w:t>
                            </w:r>
                            <w:r w:rsidRPr="005363AB">
                              <w:rPr>
                                <w:noProof/>
                                <w:color w:val="auto"/>
                              </w:rPr>
                              <w:fldChar w:fldCharType="end"/>
                            </w:r>
                            <w:r w:rsidRPr="005363AB">
                              <w:rPr>
                                <w:color w:val="auto"/>
                              </w:rPr>
                              <w:t xml:space="preserve">: Counts of all </w:t>
                            </w:r>
                            <w:r>
                              <w:rPr>
                                <w:color w:val="auto"/>
                              </w:rPr>
                              <w:t>42</w:t>
                            </w:r>
                            <w:r w:rsidRPr="005363AB">
                              <w:rPr>
                                <w:color w:val="auto"/>
                              </w:rPr>
                              <w:t xml:space="preserve">  species identified summed across all </w:t>
                            </w:r>
                            <w:r>
                              <w:rPr>
                                <w:color w:val="auto"/>
                              </w:rPr>
                              <w:t>17</w:t>
                            </w:r>
                            <w:r w:rsidRPr="005363AB">
                              <w:rPr>
                                <w:color w:val="auto"/>
                              </w:rPr>
                              <w:t xml:space="preserve">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29D88C3" id="_x0000_t202" coordsize="21600,21600" o:spt="202" path="m,l,21600r21600,l21600,xe">
                <v:stroke joinstyle="miter"/>
                <v:path gradientshapeok="t" o:connecttype="rect"/>
              </v:shapetype>
              <v:shape id="Text Box 1" o:spid="_x0000_s1026" type="#_x0000_t202" style="position:absolute;margin-left:0;margin-top:364.25pt;width:269.5pt;height:.05pt;rotation:-90;z-index:251662336;visibility:visible;mso-wrap-style:square;mso-width-percent:0;mso-wrap-distance-left:9pt;mso-wrap-distance-top:0;mso-wrap-distance-right:9pt;mso-wrap-distance-bottom:0;mso-position-horizontal:left;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" stroked="f">
                <v:textbox style="mso-fit-shape-to-text:t" inset="0,0,0,0">
                  <w:txbxContent>
                    <w:p w14:paraId="05BAE133" w14:textId="3F6D69C3" w:rsidR="00EB7954" w:rsidRPr="005363AB" w:rsidRDefault="00EB7954" w:rsidP="000F7BA9">
                      <w:pPr>
                        <w:pStyle w:val="Caption"/>
                        <w:rPr>
                          <w:noProof/>
                          <w:color w:val="auto"/>
                        </w:rPr>
                      </w:pPr>
                      <w:r w:rsidRPr="005363AB">
                        <w:rPr>
                          <w:color w:val="auto"/>
                        </w:rPr>
                        <w:t xml:space="preserve">Figure </w:t>
                      </w:r>
                      <w:r w:rsidRPr="005363AB">
                        <w:rPr>
                          <w:color w:val="auto"/>
                        </w:rPr>
                        <w:fldChar w:fldCharType="begin"/>
                      </w:r>
                      <w:r w:rsidRPr="005363AB">
                        <w:rPr>
                          <w:color w:val="auto"/>
                        </w:rPr>
                        <w:instrText xml:space="preserve"> SEQ Figure \* ARABIC </w:instrText>
                      </w:r>
                      <w:r w:rsidRPr="005363AB">
                        <w:rPr>
                          <w:color w:val="auto"/>
                        </w:rPr>
                        <w:fldChar w:fldCharType="separate"/>
                      </w:r>
                      <w:r>
                        <w:rPr>
                          <w:noProof/>
                          <w:color w:val="auto"/>
                        </w:rPr>
                        <w:t>8</w:t>
                      </w:r>
                      <w:r w:rsidRPr="005363AB">
                        <w:rPr>
                          <w:noProof/>
                          <w:color w:val="auto"/>
                        </w:rPr>
                        <w:fldChar w:fldCharType="end"/>
                      </w:r>
                      <w:r w:rsidRPr="005363AB">
                        <w:rPr>
                          <w:color w:val="auto"/>
                        </w:rPr>
                        <w:t xml:space="preserve">: Counts of all </w:t>
                      </w:r>
                      <w:r>
                        <w:rPr>
                          <w:color w:val="auto"/>
                        </w:rPr>
                        <w:t>42</w:t>
                      </w:r>
                      <w:r w:rsidRPr="005363AB">
                        <w:rPr>
                          <w:color w:val="auto"/>
                        </w:rPr>
                        <w:t xml:space="preserve">  species identified summed across all </w:t>
                      </w:r>
                      <w:r>
                        <w:rPr>
                          <w:color w:val="auto"/>
                        </w:rPr>
                        <w:t>17</w:t>
                      </w:r>
                      <w:r w:rsidRPr="005363AB">
                        <w:rPr>
                          <w:color w:val="auto"/>
                        </w:rPr>
                        <w:t xml:space="preserve"> sites.</w:t>
                      </w:r>
                    </w:p>
                  </w:txbxContent>
                </v:textbox>
                <w10:wrap type="square" anchorx="margin"/>
              </v:shape>
            </w:pict>
          </mc:Fallback>
        </mc:AlternateContent>
      </w:r>
      <w:r w:rsidR="00DF781A">
        <w:t>Count</w:t>
      </w:r>
      <w:r w:rsidR="00E651F6">
        <w:t>s</w:t>
      </w:r>
      <w:r w:rsidR="00DF781A">
        <w:t xml:space="preserve"> of</w:t>
      </w:r>
      <w:r w:rsidR="00E651F6">
        <w:t xml:space="preserve"> each of the</w:t>
      </w:r>
      <w:r w:rsidR="00DF781A">
        <w:t xml:space="preserve"> identified species on Aotea. </w:t>
      </w:r>
      <w:r w:rsidR="00F705E6">
        <w:t xml:space="preserve">Colours indicate </w:t>
      </w:r>
      <w:r w:rsidR="005C2543">
        <w:t>their New Zealand conservation status (native, endemic, introduced</w:t>
      </w:r>
      <w:r w:rsidR="008F1773">
        <w:t>,</w:t>
      </w:r>
      <w:r w:rsidR="005C2543">
        <w:t xml:space="preserve"> or </w:t>
      </w:r>
      <w:r w:rsidR="006A44C0">
        <w:t>NA</w:t>
      </w:r>
      <w:r w:rsidR="005C2543">
        <w:t xml:space="preserve"> fo</w:t>
      </w:r>
      <w:r w:rsidR="008F1773">
        <w:t>r birds unide</w:t>
      </w:r>
      <w:r w:rsidR="00BD566D">
        <w:t>n</w:t>
      </w:r>
      <w:r w:rsidR="008F1773">
        <w:t>tified to the species level</w:t>
      </w:r>
      <w:r w:rsidR="006A44C0">
        <w:t>)</w:t>
      </w:r>
      <w:r w:rsidR="008F1773">
        <w:t>.</w:t>
      </w:r>
    </w:p>
    <w:sectPr w:rsidR="00B525EF" w:rsidRPr="00526E43" w:rsidSect="00E21C07">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Quinn Asena" w:date="2021-06-24T15:22:00Z" w:initials="QA">
    <w:p w14:paraId="7BF38E57" w14:textId="77777777" w:rsidR="00EB7954" w:rsidRDefault="00EB7954" w:rsidP="00BE7BD6">
      <w:pPr>
        <w:pStyle w:val="CommentText"/>
      </w:pPr>
      <w:r>
        <w:rPr>
          <w:rStyle w:val="CommentReference"/>
        </w:rPr>
        <w:annotationRef/>
      </w:r>
      <w:r>
        <w:t xml:space="preserve">Necessary to include a summary? First report had an executive </w:t>
      </w:r>
      <w:proofErr w:type="spellStart"/>
      <w:r>
        <w:t>summay</w:t>
      </w:r>
      <w:proofErr w:type="spellEnd"/>
      <w:r>
        <w:t xml:space="preserve"> but I’m not convinced I need one here.</w:t>
      </w:r>
    </w:p>
  </w:comment>
  <w:comment w:id="2" w:author="George Perry" w:date="2021-06-28T17:12:00Z" w:initials="GP">
    <w:p w14:paraId="49A88A01" w14:textId="77777777" w:rsidR="00EB7954" w:rsidRDefault="00EB7954" w:rsidP="00BE7BD6">
      <w:pPr>
        <w:pStyle w:val="CommentText"/>
      </w:pPr>
      <w:r>
        <w:t>It might be worth doing a very short bullet pointed one.</w:t>
      </w:r>
      <w:r>
        <w:rPr>
          <w:rStyle w:val="CommentReference"/>
        </w:rPr>
        <w:annotationRef/>
      </w:r>
    </w:p>
  </w:comment>
  <w:comment w:id="3" w:author="Kate Waterhouse" w:date="2021-07-03T18:47:00Z" w:initials="KW">
    <w:p w14:paraId="1FAA6AD2" w14:textId="458756C0" w:rsidR="00EB7954" w:rsidRDefault="00EB7954">
      <w:pPr>
        <w:pStyle w:val="CommentText"/>
      </w:pPr>
      <w:r>
        <w:rPr>
          <w:rStyle w:val="CommentReference"/>
        </w:rPr>
        <w:annotationRef/>
      </w:r>
      <w:r>
        <w:t xml:space="preserve">Needs a section perhaps the </w:t>
      </w:r>
      <w:proofErr w:type="spellStart"/>
      <w:r>
        <w:t>acknowledgemetns</w:t>
      </w:r>
      <w:proofErr w:type="spellEnd"/>
      <w:r>
        <w:t xml:space="preserve"> to note when it was started and by who and how the method was settled on in the first place. Also that the long term objective is to establish a  longitudinal monitor of abundance in response to different interventions and pressure </w:t>
      </w:r>
      <w:proofErr w:type="spellStart"/>
      <w:r>
        <w:t>s on</w:t>
      </w:r>
      <w:proofErr w:type="spellEnd"/>
      <w:r>
        <w:t xml:space="preserve"> birds </w:t>
      </w:r>
    </w:p>
  </w:comment>
  <w:comment w:id="4" w:author="Quinn Asena" w:date="2021-08-02T08:49:00Z" w:initials="QA">
    <w:p w14:paraId="309C42F1" w14:textId="795B5F1F" w:rsidR="00FB22C5" w:rsidRDefault="00FB22C5">
      <w:pPr>
        <w:pStyle w:val="CommentText"/>
      </w:pPr>
      <w:r>
        <w:rPr>
          <w:rStyle w:val="CommentReference"/>
        </w:rPr>
        <w:annotationRef/>
      </w:r>
      <w:r>
        <w:t xml:space="preserve">Included extra info in </w:t>
      </w:r>
      <w:proofErr w:type="spellStart"/>
      <w:r>
        <w:t>firs</w:t>
      </w:r>
      <w:proofErr w:type="spellEnd"/>
      <w:r>
        <w:t xml:space="preserve"> paragraph</w:t>
      </w:r>
    </w:p>
  </w:comment>
  <w:comment w:id="7" w:author="Quinn Asena" w:date="2021-06-28T11:53:00Z" w:initials="QA">
    <w:p w14:paraId="0FBAB837" w14:textId="32AD9009" w:rsidR="00EB7954" w:rsidRDefault="00EB7954">
      <w:pPr>
        <w:pStyle w:val="CommentText"/>
      </w:pPr>
      <w:r>
        <w:rPr>
          <w:rStyle w:val="CommentReference"/>
        </w:rPr>
        <w:annotationRef/>
      </w:r>
      <w:r>
        <w:t>You mentioned a new fence being built on the island? Worth mentioning as well but couldn’t find details.</w:t>
      </w:r>
    </w:p>
  </w:comment>
  <w:comment w:id="8" w:author="George Perry" w:date="2021-06-28T17:15:00Z" w:initials="GP">
    <w:p w14:paraId="185EA692" w14:textId="53CB635B" w:rsidR="00EB7954" w:rsidRDefault="00EB7954">
      <w:pPr>
        <w:pStyle w:val="CommentText"/>
      </w:pPr>
      <w:r>
        <w:t xml:space="preserve">Yes - this is the Tu Mai </w:t>
      </w:r>
      <w:proofErr w:type="spellStart"/>
      <w:r>
        <w:t>Tanoga</w:t>
      </w:r>
      <w:proofErr w:type="spellEnd"/>
      <w:r>
        <w:t xml:space="preserve"> project. https://www.tumaitaonga.nz/</w:t>
      </w:r>
      <w:r>
        <w:rPr>
          <w:rStyle w:val="CommentReference"/>
        </w:rPr>
        <w:annotationRef/>
      </w:r>
    </w:p>
  </w:comment>
  <w:comment w:id="9" w:author="Quinn Asena" w:date="2021-06-28T11:48:00Z" w:initials="QA">
    <w:p w14:paraId="2FE8C693" w14:textId="7DC40F5F" w:rsidR="00EB7954" w:rsidRDefault="00EB7954">
      <w:pPr>
        <w:pStyle w:val="CommentText"/>
      </w:pPr>
      <w:r>
        <w:rPr>
          <w:rStyle w:val="CommentReference"/>
        </w:rPr>
        <w:annotationRef/>
      </w:r>
      <w:r>
        <w:t>Value from website, Perry 2010 mentions 150 ha, Russell and Taylor mentions 230 ha…</w:t>
      </w:r>
    </w:p>
  </w:comment>
  <w:comment w:id="10" w:author="Kate Waterhouse" w:date="2021-07-03T18:40:00Z" w:initials="KW">
    <w:p w14:paraId="566C11B0" w14:textId="5A48C073" w:rsidR="00EB7954" w:rsidRDefault="00EB7954">
      <w:pPr>
        <w:pStyle w:val="CommentText"/>
      </w:pPr>
      <w:r>
        <w:rPr>
          <w:rStyle w:val="CommentReference"/>
        </w:rPr>
        <w:annotationRef/>
      </w:r>
      <w:r>
        <w:t xml:space="preserve">Community projects control rats in some locations including </w:t>
      </w:r>
      <w:proofErr w:type="spellStart"/>
      <w:r>
        <w:t>Okiwi</w:t>
      </w:r>
      <w:proofErr w:type="spellEnd"/>
      <w:r>
        <w:t xml:space="preserve">, </w:t>
      </w:r>
      <w:proofErr w:type="spellStart"/>
      <w:r>
        <w:t>Awana</w:t>
      </w:r>
      <w:proofErr w:type="spellEnd"/>
      <w:r>
        <w:t xml:space="preserve"> and </w:t>
      </w:r>
      <w:proofErr w:type="spellStart"/>
      <w:r>
        <w:t>Oruawharo</w:t>
      </w:r>
      <w:proofErr w:type="spellEnd"/>
      <w:r>
        <w:t xml:space="preserve"> Medlands.  Auckland Council and the Department of Conservation carry out feral cat control on roadsides, on </w:t>
      </w:r>
      <w:proofErr w:type="spellStart"/>
      <w:r>
        <w:t>Hirakimata</w:t>
      </w:r>
      <w:proofErr w:type="spellEnd"/>
      <w:r>
        <w:t xml:space="preserve"> and in the </w:t>
      </w:r>
      <w:proofErr w:type="spellStart"/>
      <w:r>
        <w:t>Whangpoua</w:t>
      </w:r>
      <w:proofErr w:type="spellEnd"/>
      <w:r>
        <w:t xml:space="preserve"> basin. </w:t>
      </w:r>
    </w:p>
  </w:comment>
  <w:comment w:id="16" w:author="Kate Waterhouse" w:date="2021-07-03T18:45:00Z" w:initials="KW">
    <w:p w14:paraId="105C309F" w14:textId="34A53EF0" w:rsidR="00EB7954" w:rsidRDefault="00EB7954">
      <w:pPr>
        <w:pStyle w:val="CommentText"/>
      </w:pPr>
      <w:r>
        <w:rPr>
          <w:rStyle w:val="CommentReference"/>
        </w:rPr>
        <w:annotationRef/>
      </w:r>
      <w:r>
        <w:t xml:space="preserve">There are 17 here – the new one in 2020 is Wreck Bay – should say </w:t>
      </w:r>
      <w:proofErr w:type="spellStart"/>
      <w:r>
        <w:t>Rangiwhakaea</w:t>
      </w:r>
      <w:proofErr w:type="spellEnd"/>
      <w:r>
        <w:t xml:space="preserve"> Bay</w:t>
      </w:r>
    </w:p>
    <w:p w14:paraId="6F4EB48F" w14:textId="4F3431A8" w:rsidR="00EB7954" w:rsidRDefault="00EB7954">
      <w:pPr>
        <w:pStyle w:val="CommentText"/>
      </w:pPr>
      <w:r>
        <w:t xml:space="preserve">Also where is the </w:t>
      </w:r>
      <w:proofErr w:type="spellStart"/>
      <w:r>
        <w:t>Rakitu</w:t>
      </w:r>
      <w:proofErr w:type="spellEnd"/>
      <w:r>
        <w:t xml:space="preserve"> data please? </w:t>
      </w:r>
      <w:proofErr w:type="spellStart"/>
      <w:r>
        <w:t>Lousie</w:t>
      </w:r>
      <w:proofErr w:type="spellEnd"/>
      <w:r>
        <w:t xml:space="preserve"> Mack should have had that as she did the counts on </w:t>
      </w:r>
      <w:proofErr w:type="spellStart"/>
      <w:r>
        <w:t>Rakitu</w:t>
      </w:r>
      <w:proofErr w:type="spellEnd"/>
      <w:r>
        <w:t xml:space="preserve"> in December or if not her, she made sure they happened. Follow up with </w:t>
      </w:r>
      <w:proofErr w:type="spellStart"/>
      <w:r>
        <w:t>Thiomas</w:t>
      </w:r>
      <w:proofErr w:type="spellEnd"/>
      <w:r>
        <w:t xml:space="preserve"> or DOC.  There should be data on </w:t>
      </w:r>
      <w:proofErr w:type="spellStart"/>
      <w:r>
        <w:t>Rakitu</w:t>
      </w:r>
      <w:proofErr w:type="spellEnd"/>
      <w:r>
        <w:t xml:space="preserve"> in the previous </w:t>
      </w:r>
    </w:p>
  </w:comment>
  <w:comment w:id="23" w:author="Quinn Asena" w:date="2021-06-28T12:27:00Z" w:initials="QA">
    <w:p w14:paraId="3C590517" w14:textId="265AB2F6" w:rsidR="00EB7954" w:rsidRDefault="00EB7954">
      <w:pPr>
        <w:pStyle w:val="CommentText"/>
      </w:pPr>
      <w:r>
        <w:rPr>
          <w:rStyle w:val="CommentReference"/>
        </w:rPr>
        <w:annotationRef/>
      </w:r>
      <w:r>
        <w:t xml:space="preserve">Plover, unidentified to </w:t>
      </w:r>
      <w:proofErr w:type="spellStart"/>
      <w:r>
        <w:t>spp</w:t>
      </w:r>
      <w:proofErr w:type="spellEnd"/>
      <w:r>
        <w:t xml:space="preserve"> level sighted only at </w:t>
      </w:r>
      <w:proofErr w:type="spellStart"/>
      <w:r>
        <w:t>kaitoke</w:t>
      </w:r>
      <w:proofErr w:type="spellEnd"/>
      <w:r>
        <w:t xml:space="preserve">. Filtered out of the data with the unknown </w:t>
      </w:r>
      <w:proofErr w:type="spellStart"/>
      <w:r>
        <w:t>spp</w:t>
      </w:r>
      <w:proofErr w:type="spellEnd"/>
      <w:r>
        <w:t xml:space="preserve"> but could be put back in under plover spp. No big deal either way.</w:t>
      </w:r>
    </w:p>
  </w:comment>
  <w:comment w:id="24" w:author="George Perry" w:date="2021-06-28T17:23:00Z" w:initials="GP">
    <w:p w14:paraId="04A1F943" w14:textId="6A611228" w:rsidR="00EB7954" w:rsidRDefault="00EB7954">
      <w:pPr>
        <w:pStyle w:val="CommentText"/>
      </w:pPr>
      <w:r>
        <w:t>Could add the info to the caption?</w:t>
      </w:r>
      <w:r>
        <w:rPr>
          <w:rStyle w:val="CommentReference"/>
        </w:rPr>
        <w:annotationRef/>
      </w:r>
    </w:p>
  </w:comment>
  <w:comment w:id="28" w:author="Quinn Asena" w:date="2021-06-23T21:43:00Z" w:initials="QA">
    <w:p w14:paraId="3749D5FC" w14:textId="39AF4FA8" w:rsidR="00EB7954" w:rsidRDefault="00EB7954">
      <w:pPr>
        <w:pStyle w:val="CommentText"/>
      </w:pPr>
      <w:r>
        <w:rPr>
          <w:rStyle w:val="CommentReference"/>
        </w:rPr>
        <w:annotationRef/>
      </w:r>
      <w:r>
        <w:t>You mentioned some possible reasons for this</w:t>
      </w:r>
    </w:p>
  </w:comment>
  <w:comment w:id="29" w:author="George Perry" w:date="2021-06-28T17:27:00Z" w:initials="GP">
    <w:p w14:paraId="3861F229" w14:textId="537D6A29" w:rsidR="00EB7954" w:rsidRDefault="00EB7954">
      <w:pPr>
        <w:pStyle w:val="CommentText"/>
      </w:pPr>
      <w:r>
        <w:t xml:space="preserve">There has been much investment in predator control at that specific site to </w:t>
      </w:r>
      <w:proofErr w:type="spellStart"/>
      <w:r>
        <w:t>mainin</w:t>
      </w:r>
      <w:proofErr w:type="spellEnd"/>
      <w:r>
        <w:t xml:space="preserve"> that population.  See: </w:t>
      </w:r>
      <w:hyperlink r:id="rId1">
        <w:r w:rsidRPr="64322DCE">
          <w:rPr>
            <w:rStyle w:val="Hyperlink"/>
          </w:rPr>
          <w:t>https://www.gbiet.org/en39-the-kkriki-of-okiwi</w:t>
        </w:r>
      </w:hyperlink>
      <w:r>
        <w:t xml:space="preserve">  for summary</w:t>
      </w:r>
      <w:r>
        <w:rPr>
          <w:rStyle w:val="CommentReference"/>
        </w:rPr>
        <w:annotationRef/>
      </w:r>
    </w:p>
  </w:comment>
  <w:comment w:id="30" w:author="George Perry" w:date="2021-06-28T17:27:00Z" w:initials="GP">
    <w:p w14:paraId="6D16D6BE" w14:textId="7C956248" w:rsidR="00EB7954" w:rsidRDefault="00EB7954">
      <w:pPr>
        <w:pStyle w:val="CommentText"/>
      </w:pPr>
      <w:r>
        <w:t xml:space="preserve">I </w:t>
      </w:r>
      <w:proofErr w:type="spellStart"/>
      <w:r>
        <w:t>asume</w:t>
      </w:r>
      <w:proofErr w:type="spellEnd"/>
      <w:r>
        <w:t xml:space="preserve"> this means either seen or heard?  Might want to clarify that from the outset (unless you have and I missed it).</w:t>
      </w:r>
      <w:r>
        <w:rPr>
          <w:rStyle w:val="CommentReference"/>
        </w:rPr>
        <w:annotationRef/>
      </w:r>
    </w:p>
  </w:comment>
  <w:comment w:id="32" w:author="Quinn Asena" w:date="2021-06-23T21:58:00Z" w:initials="QA">
    <w:p w14:paraId="314C2B0B" w14:textId="6E4EA1FF" w:rsidR="00EB7954" w:rsidRDefault="00EB7954">
      <w:pPr>
        <w:pStyle w:val="CommentText"/>
      </w:pPr>
      <w:r>
        <w:rPr>
          <w:rStyle w:val="CommentReference"/>
        </w:rPr>
        <w:annotationRef/>
      </w:r>
      <w:r>
        <w:t>Could use some site-specific knowledge of clusters here.</w:t>
      </w:r>
    </w:p>
  </w:comment>
  <w:comment w:id="33" w:author="George Perry" w:date="2021-06-28T17:29:00Z" w:initials="GP">
    <w:p w14:paraId="0F4CC786" w14:textId="070C7C83" w:rsidR="00EB7954" w:rsidRDefault="00EB7954">
      <w:pPr>
        <w:pStyle w:val="CommentText"/>
      </w:pPr>
      <w:proofErr w:type="spellStart"/>
      <w:r>
        <w:t>Kaitoke</w:t>
      </w:r>
      <w:proofErr w:type="spellEnd"/>
      <w:r>
        <w:t xml:space="preserve"> and </w:t>
      </w:r>
      <w:proofErr w:type="spellStart"/>
      <w:r>
        <w:t>Medlands</w:t>
      </w:r>
      <w:proofErr w:type="spellEnd"/>
      <w:r>
        <w:t xml:space="preserve"> are wetland areas.</w:t>
      </w:r>
      <w:r>
        <w:rPr>
          <w:rStyle w:val="CommentReference"/>
        </w:rPr>
        <w:annotationRef/>
      </w:r>
    </w:p>
    <w:p w14:paraId="686EA5D4" w14:textId="37DD2979" w:rsidR="00EB7954" w:rsidRDefault="00EB7954">
      <w:pPr>
        <w:pStyle w:val="CommentText"/>
      </w:pPr>
    </w:p>
    <w:p w14:paraId="1B3534A5" w14:textId="70753FEC" w:rsidR="00EB7954" w:rsidRDefault="00EB7954">
      <w:pPr>
        <w:pStyle w:val="CommentText"/>
      </w:pPr>
      <w:r>
        <w:t xml:space="preserve">Anderson SH, Ogden J 2003. The bird community of </w:t>
      </w:r>
      <w:proofErr w:type="spellStart"/>
      <w:r>
        <w:t>Kaitoke</w:t>
      </w:r>
      <w:proofErr w:type="spellEnd"/>
      <w:r>
        <w:t xml:space="preserve"> wetland, Great Barrier </w:t>
      </w:r>
      <w:proofErr w:type="spellStart"/>
      <w:r>
        <w:t>lsland</w:t>
      </w:r>
      <w:proofErr w:type="spellEnd"/>
      <w:r>
        <w:t>. Notornis 50: 201–209.</w:t>
      </w:r>
    </w:p>
    <w:p w14:paraId="1746D60D" w14:textId="1D33D606" w:rsidR="00EB7954" w:rsidRDefault="00EB7954">
      <w:pPr>
        <w:pStyle w:val="CommentText"/>
      </w:pPr>
    </w:p>
    <w:p w14:paraId="497333C8" w14:textId="7761EBD7" w:rsidR="00EB7954" w:rsidRDefault="00EB7954">
      <w:pPr>
        <w:pStyle w:val="CommentText"/>
      </w:pPr>
    </w:p>
    <w:p w14:paraId="375F22CF" w14:textId="5CD9ECC9" w:rsidR="00EB7954" w:rsidRDefault="00EB7954">
      <w:pPr>
        <w:pStyle w:val="CommentText"/>
      </w:pPr>
      <w:r>
        <w:t xml:space="preserve">The cluster on the right (Coopers Castle onwards are largely montane sites).  </w:t>
      </w:r>
      <w:proofErr w:type="spellStart"/>
      <w:r>
        <w:t>Glenfern</w:t>
      </w:r>
      <w:proofErr w:type="spellEnd"/>
      <w:r>
        <w:t xml:space="preserve"> = predator control site. Are any of them on the beach?</w:t>
      </w:r>
    </w:p>
  </w:comment>
  <w:comment w:id="34" w:author="Quinn Asena" w:date="2021-06-28T21:51:00Z" w:initials="QA">
    <w:p w14:paraId="45F0B111" w14:textId="38BBC7C4" w:rsidR="00EB7954" w:rsidRDefault="00EB7954">
      <w:pPr>
        <w:pStyle w:val="CommentText"/>
      </w:pPr>
      <w:r>
        <w:rPr>
          <w:rStyle w:val="CommentReference"/>
        </w:rPr>
        <w:annotationRef/>
      </w:r>
      <w:r>
        <w:t>Included in discussion.</w:t>
      </w:r>
    </w:p>
  </w:comment>
  <w:comment w:id="36" w:author="Quinn Asena" w:date="2021-06-28T14:00:00Z" w:initials="QA">
    <w:p w14:paraId="29F55AB0" w14:textId="53732DD7" w:rsidR="00EB7954" w:rsidRDefault="00EB7954">
      <w:pPr>
        <w:pStyle w:val="CommentText"/>
      </w:pPr>
      <w:r>
        <w:rPr>
          <w:rStyle w:val="CommentReference"/>
        </w:rPr>
        <w:annotationRef/>
      </w:r>
      <w:r>
        <w:t>Section could be more insightful?</w:t>
      </w:r>
    </w:p>
  </w:comment>
  <w:comment w:id="37" w:author="George Perry" w:date="2021-06-28T17:31:00Z" w:initials="GP">
    <w:p w14:paraId="1706BE6D" w14:textId="7D5EF396" w:rsidR="00EB7954" w:rsidRDefault="00EB7954">
      <w:pPr>
        <w:pStyle w:val="CommentText"/>
      </w:pPr>
      <w:r>
        <w:t xml:space="preserve">I think it's ok - what did the last report have here? Could add some comments re exotic species? Maybe add a paragraph (sentence or two) re reproducible analyses and data archiving?  Can we put the data and code on </w:t>
      </w:r>
      <w:proofErr w:type="spellStart"/>
      <w:r>
        <w:t>Figshare</w:t>
      </w:r>
      <w:proofErr w:type="spellEnd"/>
      <w:r>
        <w:t>?</w:t>
      </w:r>
      <w:r>
        <w:rPr>
          <w:rStyle w:val="CommentReference"/>
        </w:rPr>
        <w:annotationRef/>
      </w:r>
    </w:p>
  </w:comment>
  <w:comment w:id="42" w:author="Quinn Asena" w:date="2021-06-28T14:25:00Z" w:initials="QA">
    <w:p w14:paraId="4B52BF55" w14:textId="5D43F188" w:rsidR="00EB7954" w:rsidRDefault="00EB7954">
      <w:pPr>
        <w:pStyle w:val="CommentText"/>
      </w:pPr>
      <w:r>
        <w:rPr>
          <w:rStyle w:val="CommentReference"/>
        </w:rPr>
        <w:annotationRef/>
      </w:r>
      <w:r>
        <w:t>Not sure about this one</w:t>
      </w:r>
    </w:p>
  </w:comment>
  <w:comment w:id="43" w:author="George Perry" w:date="2021-06-28T17:38:00Z" w:initials="GP">
    <w:p w14:paraId="55236CBB" w14:textId="61C1D531" w:rsidR="00EB7954" w:rsidRDefault="00EB7954">
      <w:pPr>
        <w:pStyle w:val="CommentText"/>
      </w:pPr>
      <w:r>
        <w:t>https://maoridictionary.co.nz/search?idiom=&amp;phrase=&amp;proverb=&amp;loan=&amp;histLoanWords=&amp;keywords=magpie</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F38E57" w15:done="1"/>
  <w15:commentEx w15:paraId="49A88A01" w15:paraIdParent="7BF38E57" w15:done="1"/>
  <w15:commentEx w15:paraId="1FAA6AD2" w15:done="1"/>
  <w15:commentEx w15:paraId="309C42F1" w15:paraIdParent="1FAA6AD2" w15:done="0"/>
  <w15:commentEx w15:paraId="0FBAB837" w15:done="1"/>
  <w15:commentEx w15:paraId="185EA692" w15:paraIdParent="0FBAB837" w15:done="1"/>
  <w15:commentEx w15:paraId="2FE8C693" w15:done="1"/>
  <w15:commentEx w15:paraId="566C11B0" w15:done="1"/>
  <w15:commentEx w15:paraId="6F4EB48F" w15:done="1"/>
  <w15:commentEx w15:paraId="3C590517" w15:done="1"/>
  <w15:commentEx w15:paraId="04A1F943" w15:paraIdParent="3C590517" w15:done="1"/>
  <w15:commentEx w15:paraId="3749D5FC" w15:done="1"/>
  <w15:commentEx w15:paraId="3861F229" w15:paraIdParent="3749D5FC" w15:done="1"/>
  <w15:commentEx w15:paraId="6D16D6BE" w15:done="1"/>
  <w15:commentEx w15:paraId="314C2B0B" w15:done="1"/>
  <w15:commentEx w15:paraId="375F22CF" w15:paraIdParent="314C2B0B" w15:done="1"/>
  <w15:commentEx w15:paraId="45F0B111" w15:paraIdParent="314C2B0B" w15:done="1"/>
  <w15:commentEx w15:paraId="29F55AB0" w15:done="1"/>
  <w15:commentEx w15:paraId="1706BE6D" w15:paraIdParent="29F55AB0" w15:done="1"/>
  <w15:commentEx w15:paraId="4B52BF55" w15:done="1"/>
  <w15:commentEx w15:paraId="55236CBB" w15:paraIdParent="4B52BF5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F21BA" w16cex:dateUtc="2021-06-24T03:22:00Z"/>
  <w16cex:commentExtensible w16cex:durableId="7E4DE152" w16cex:dateUtc="2021-06-28T05:12:00Z"/>
  <w16cex:commentExtensible w16cex:durableId="248B2F27" w16cex:dateUtc="2021-07-03T06:47:00Z"/>
  <w16cex:commentExtensible w16cex:durableId="24B2300A" w16cex:dateUtc="2021-08-01T20:49:00Z"/>
  <w16cex:commentExtensible w16cex:durableId="2484369F" w16cex:dateUtc="2021-06-27T23:53:00Z"/>
  <w16cex:commentExtensible w16cex:durableId="175199D9" w16cex:dateUtc="2021-06-28T05:15:00Z"/>
  <w16cex:commentExtensible w16cex:durableId="2484358A" w16cex:dateUtc="2021-06-27T23:48:00Z"/>
  <w16cex:commentExtensible w16cex:durableId="248B2DB5" w16cex:dateUtc="2021-07-03T06:40:00Z"/>
  <w16cex:commentExtensible w16cex:durableId="248B2EB1" w16cex:dateUtc="2021-07-03T06:45:00Z"/>
  <w16cex:commentExtensible w16cex:durableId="24843EC6" w16cex:dateUtc="2021-06-28T00:27:00Z"/>
  <w16cex:commentExtensible w16cex:durableId="2F1F70EA" w16cex:dateUtc="2021-06-28T05:23:00Z"/>
  <w16cex:commentExtensible w16cex:durableId="247E2977" w16cex:dateUtc="2021-06-23T09:43:00Z"/>
  <w16cex:commentExtensible w16cex:durableId="36FBA25D" w16cex:dateUtc="2021-06-28T05:27:00Z"/>
  <w16cex:commentExtensible w16cex:durableId="2B21BD88" w16cex:dateUtc="2021-06-28T05:27:00Z"/>
  <w16cex:commentExtensible w16cex:durableId="247E2D22" w16cex:dateUtc="2021-06-23T09:58:00Z"/>
  <w16cex:commentExtensible w16cex:durableId="3983839A" w16cex:dateUtc="2021-06-28T05:29:00Z"/>
  <w16cex:commentExtensible w16cex:durableId="2484C2E9" w16cex:dateUtc="2021-06-28T09:51:00Z"/>
  <w16cex:commentExtensible w16cex:durableId="24845490" w16cex:dateUtc="2021-06-28T02:00:00Z"/>
  <w16cex:commentExtensible w16cex:durableId="3C1CB264" w16cex:dateUtc="2021-06-28T05:31:00Z"/>
  <w16cex:commentExtensible w16cex:durableId="24845A40" w16cex:dateUtc="2021-06-28T02:25:00Z"/>
  <w16cex:commentExtensible w16cex:durableId="20F80656" w16cex:dateUtc="2021-06-28T0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F38E57" w16cid:durableId="247F21BA"/>
  <w16cid:commentId w16cid:paraId="49A88A01" w16cid:durableId="7E4DE152"/>
  <w16cid:commentId w16cid:paraId="1FAA6AD2" w16cid:durableId="248B2F27"/>
  <w16cid:commentId w16cid:paraId="309C42F1" w16cid:durableId="24B2300A"/>
  <w16cid:commentId w16cid:paraId="0FBAB837" w16cid:durableId="2484369F"/>
  <w16cid:commentId w16cid:paraId="185EA692" w16cid:durableId="175199D9"/>
  <w16cid:commentId w16cid:paraId="2FE8C693" w16cid:durableId="2484358A"/>
  <w16cid:commentId w16cid:paraId="566C11B0" w16cid:durableId="248B2DB5"/>
  <w16cid:commentId w16cid:paraId="6F4EB48F" w16cid:durableId="248B2EB1"/>
  <w16cid:commentId w16cid:paraId="3C590517" w16cid:durableId="24843EC6"/>
  <w16cid:commentId w16cid:paraId="04A1F943" w16cid:durableId="2F1F70EA"/>
  <w16cid:commentId w16cid:paraId="3749D5FC" w16cid:durableId="247E2977"/>
  <w16cid:commentId w16cid:paraId="3861F229" w16cid:durableId="36FBA25D"/>
  <w16cid:commentId w16cid:paraId="6D16D6BE" w16cid:durableId="2B21BD88"/>
  <w16cid:commentId w16cid:paraId="314C2B0B" w16cid:durableId="247E2D22"/>
  <w16cid:commentId w16cid:paraId="375F22CF" w16cid:durableId="3983839A"/>
  <w16cid:commentId w16cid:paraId="45F0B111" w16cid:durableId="2484C2E9"/>
  <w16cid:commentId w16cid:paraId="29F55AB0" w16cid:durableId="24845490"/>
  <w16cid:commentId w16cid:paraId="1706BE6D" w16cid:durableId="3C1CB264"/>
  <w16cid:commentId w16cid:paraId="4B52BF55" w16cid:durableId="24845A40"/>
  <w16cid:commentId w16cid:paraId="55236CBB" w16cid:durableId="20F806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F7A529" w14:textId="77777777" w:rsidR="0028761B" w:rsidRDefault="0028761B" w:rsidP="00800959">
      <w:pPr>
        <w:spacing w:after="0" w:line="240" w:lineRule="auto"/>
      </w:pPr>
      <w:r>
        <w:separator/>
      </w:r>
    </w:p>
  </w:endnote>
  <w:endnote w:type="continuationSeparator" w:id="0">
    <w:p w14:paraId="239ACCC7" w14:textId="77777777" w:rsidR="0028761B" w:rsidRDefault="0028761B" w:rsidP="00800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7E5266" w14:textId="77777777" w:rsidR="00EB7954" w:rsidRDefault="00EB79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5250579"/>
      <w:docPartObj>
        <w:docPartGallery w:val="Page Numbers (Bottom of Page)"/>
        <w:docPartUnique/>
      </w:docPartObj>
    </w:sdtPr>
    <w:sdtEndPr>
      <w:rPr>
        <w:noProof/>
      </w:rPr>
    </w:sdtEndPr>
    <w:sdtContent>
      <w:p w14:paraId="446F2097" w14:textId="6279BFA7" w:rsidR="00EB7954" w:rsidRDefault="00EB7954">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048F37" w14:textId="77777777" w:rsidR="00EB7954" w:rsidRDefault="00EB79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038FF1" w14:textId="77777777" w:rsidR="0028761B" w:rsidRDefault="0028761B" w:rsidP="00800959">
      <w:pPr>
        <w:spacing w:after="0" w:line="240" w:lineRule="auto"/>
      </w:pPr>
      <w:r>
        <w:separator/>
      </w:r>
    </w:p>
  </w:footnote>
  <w:footnote w:type="continuationSeparator" w:id="0">
    <w:p w14:paraId="7AE4ADDB" w14:textId="77777777" w:rsidR="0028761B" w:rsidRDefault="0028761B" w:rsidP="008009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801B1B" w14:textId="77777777" w:rsidR="00EB7954" w:rsidRDefault="00EB79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FF2AAB" w14:textId="77777777" w:rsidR="00EB7954" w:rsidRDefault="00EB795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0349BA" w14:textId="77777777" w:rsidR="00EB7954" w:rsidRDefault="00EB79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81826"/>
    <w:multiLevelType w:val="hybridMultilevel"/>
    <w:tmpl w:val="3872E74A"/>
    <w:lvl w:ilvl="0" w:tplc="14090001">
      <w:start w:val="1"/>
      <w:numFmt w:val="bullet"/>
      <w:lvlText w:val=""/>
      <w:lvlJc w:val="left"/>
      <w:pPr>
        <w:ind w:left="720" w:hanging="360"/>
      </w:pPr>
      <w:rPr>
        <w:rFonts w:ascii="Symbol" w:hAnsi="Symbol"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CFB70A4"/>
    <w:multiLevelType w:val="hybridMultilevel"/>
    <w:tmpl w:val="4D10EA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2320372E"/>
    <w:multiLevelType w:val="multilevel"/>
    <w:tmpl w:val="62B403A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7D8408E"/>
    <w:multiLevelType w:val="hybridMultilevel"/>
    <w:tmpl w:val="1A16244A"/>
    <w:lvl w:ilvl="0" w:tplc="66E25EF4">
      <w:start w:val="4"/>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3E2B2BC3"/>
    <w:multiLevelType w:val="hybridMultilevel"/>
    <w:tmpl w:val="3AD680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527C32A2"/>
    <w:multiLevelType w:val="hybridMultilevel"/>
    <w:tmpl w:val="472E1CCE"/>
    <w:lvl w:ilvl="0" w:tplc="66E25EF4">
      <w:start w:val="4"/>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58242276"/>
    <w:multiLevelType w:val="hybridMultilevel"/>
    <w:tmpl w:val="71A8D4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715A48FD"/>
    <w:multiLevelType w:val="hybridMultilevel"/>
    <w:tmpl w:val="C4742500"/>
    <w:lvl w:ilvl="0" w:tplc="D21C2292">
      <w:start w:val="4"/>
      <w:numFmt w:val="bullet"/>
      <w:lvlText w:val="-"/>
      <w:lvlJc w:val="left"/>
      <w:pPr>
        <w:ind w:left="720" w:hanging="360"/>
      </w:pPr>
      <w:rPr>
        <w:rFonts w:ascii="Calibri" w:eastAsiaTheme="minorEastAsia" w:hAnsi="Calibri" w:cs="Calibri"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7DBB5352"/>
    <w:multiLevelType w:val="hybridMultilevel"/>
    <w:tmpl w:val="3FE6C6B4"/>
    <w:lvl w:ilvl="0" w:tplc="44863262">
      <w:start w:val="1"/>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8"/>
  </w:num>
  <w:num w:numId="4">
    <w:abstractNumId w:val="7"/>
  </w:num>
  <w:num w:numId="5">
    <w:abstractNumId w:val="0"/>
  </w:num>
  <w:num w:numId="6">
    <w:abstractNumId w:val="3"/>
  </w:num>
  <w:num w:numId="7">
    <w:abstractNumId w:val="5"/>
  </w:num>
  <w:num w:numId="8">
    <w:abstractNumId w:val="1"/>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Quinn Asena">
    <w15:presenceInfo w15:providerId="AD" w15:userId="S::qase352@UoA.auckland.ac.nz::5fd8a2b2-924f-4e44-8cf1-abf1e71289cf"/>
  </w15:person>
  <w15:person w15:author="Kate Waterhouse">
    <w15:presenceInfo w15:providerId="None" w15:userId="Kate Waterhous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0tDQ0tDAyMLYwMjFV0lEKTi0uzszPAykwNKoFAHuMW/YtAAAA"/>
  </w:docVars>
  <w:rsids>
    <w:rsidRoot w:val="00526E43"/>
    <w:rsid w:val="00000B13"/>
    <w:rsid w:val="00002987"/>
    <w:rsid w:val="00002C0D"/>
    <w:rsid w:val="00006B15"/>
    <w:rsid w:val="000071BF"/>
    <w:rsid w:val="00007D6F"/>
    <w:rsid w:val="00012A9B"/>
    <w:rsid w:val="000144A9"/>
    <w:rsid w:val="00016267"/>
    <w:rsid w:val="00020457"/>
    <w:rsid w:val="0002225C"/>
    <w:rsid w:val="0002485A"/>
    <w:rsid w:val="00025284"/>
    <w:rsid w:val="00026634"/>
    <w:rsid w:val="0003010D"/>
    <w:rsid w:val="000314F7"/>
    <w:rsid w:val="00035508"/>
    <w:rsid w:val="00040DEF"/>
    <w:rsid w:val="000415DC"/>
    <w:rsid w:val="0004261B"/>
    <w:rsid w:val="00043785"/>
    <w:rsid w:val="000449C0"/>
    <w:rsid w:val="00046108"/>
    <w:rsid w:val="000476AC"/>
    <w:rsid w:val="000479F9"/>
    <w:rsid w:val="000508EB"/>
    <w:rsid w:val="000574D0"/>
    <w:rsid w:val="00060847"/>
    <w:rsid w:val="00061692"/>
    <w:rsid w:val="0006188F"/>
    <w:rsid w:val="00065277"/>
    <w:rsid w:val="00065E62"/>
    <w:rsid w:val="00070DBA"/>
    <w:rsid w:val="00071246"/>
    <w:rsid w:val="000724AA"/>
    <w:rsid w:val="0007251F"/>
    <w:rsid w:val="0007368E"/>
    <w:rsid w:val="00074B65"/>
    <w:rsid w:val="000754B7"/>
    <w:rsid w:val="00080C3F"/>
    <w:rsid w:val="00084ABC"/>
    <w:rsid w:val="00085A2C"/>
    <w:rsid w:val="00085C40"/>
    <w:rsid w:val="000870EE"/>
    <w:rsid w:val="00091915"/>
    <w:rsid w:val="00092848"/>
    <w:rsid w:val="00093118"/>
    <w:rsid w:val="0009312A"/>
    <w:rsid w:val="00094042"/>
    <w:rsid w:val="00096F73"/>
    <w:rsid w:val="000974D2"/>
    <w:rsid w:val="000A1A46"/>
    <w:rsid w:val="000A3007"/>
    <w:rsid w:val="000A43D0"/>
    <w:rsid w:val="000A46A5"/>
    <w:rsid w:val="000B5E05"/>
    <w:rsid w:val="000B7E90"/>
    <w:rsid w:val="000C04C4"/>
    <w:rsid w:val="000C2A96"/>
    <w:rsid w:val="000C4C86"/>
    <w:rsid w:val="000C5605"/>
    <w:rsid w:val="000D18B4"/>
    <w:rsid w:val="000D29EB"/>
    <w:rsid w:val="000D3934"/>
    <w:rsid w:val="000D52E2"/>
    <w:rsid w:val="000E006D"/>
    <w:rsid w:val="000E2AD5"/>
    <w:rsid w:val="000E3770"/>
    <w:rsid w:val="000E59A1"/>
    <w:rsid w:val="000E628A"/>
    <w:rsid w:val="000E7F7C"/>
    <w:rsid w:val="000F042A"/>
    <w:rsid w:val="000F0590"/>
    <w:rsid w:val="000F6902"/>
    <w:rsid w:val="000F7BA9"/>
    <w:rsid w:val="0010072A"/>
    <w:rsid w:val="001032C0"/>
    <w:rsid w:val="00107A5A"/>
    <w:rsid w:val="00113948"/>
    <w:rsid w:val="00113F77"/>
    <w:rsid w:val="001201DC"/>
    <w:rsid w:val="00123178"/>
    <w:rsid w:val="00123DA0"/>
    <w:rsid w:val="001244C8"/>
    <w:rsid w:val="00125111"/>
    <w:rsid w:val="001274C8"/>
    <w:rsid w:val="00134159"/>
    <w:rsid w:val="001362D9"/>
    <w:rsid w:val="00137299"/>
    <w:rsid w:val="0014013F"/>
    <w:rsid w:val="00140B2A"/>
    <w:rsid w:val="00140F62"/>
    <w:rsid w:val="0014182F"/>
    <w:rsid w:val="00142394"/>
    <w:rsid w:val="0015280C"/>
    <w:rsid w:val="001567ED"/>
    <w:rsid w:val="001576A8"/>
    <w:rsid w:val="00157F1B"/>
    <w:rsid w:val="00162B56"/>
    <w:rsid w:val="00162E34"/>
    <w:rsid w:val="001638F2"/>
    <w:rsid w:val="0016587C"/>
    <w:rsid w:val="001730D9"/>
    <w:rsid w:val="00177A68"/>
    <w:rsid w:val="00180040"/>
    <w:rsid w:val="0018096E"/>
    <w:rsid w:val="00182EF5"/>
    <w:rsid w:val="00185279"/>
    <w:rsid w:val="00197B19"/>
    <w:rsid w:val="001A08A1"/>
    <w:rsid w:val="001A0FBC"/>
    <w:rsid w:val="001A18EA"/>
    <w:rsid w:val="001A418A"/>
    <w:rsid w:val="001A77C8"/>
    <w:rsid w:val="001B00E6"/>
    <w:rsid w:val="001B0528"/>
    <w:rsid w:val="001B7709"/>
    <w:rsid w:val="001C08E7"/>
    <w:rsid w:val="001C1B0C"/>
    <w:rsid w:val="001C4A48"/>
    <w:rsid w:val="001D1AA5"/>
    <w:rsid w:val="001D33FE"/>
    <w:rsid w:val="001D3BEE"/>
    <w:rsid w:val="001D54BA"/>
    <w:rsid w:val="001E3CC8"/>
    <w:rsid w:val="001F145D"/>
    <w:rsid w:val="001F24F9"/>
    <w:rsid w:val="001F4017"/>
    <w:rsid w:val="001F6504"/>
    <w:rsid w:val="001F6C7C"/>
    <w:rsid w:val="001F6D7C"/>
    <w:rsid w:val="001F7FAC"/>
    <w:rsid w:val="00203E21"/>
    <w:rsid w:val="00205BA9"/>
    <w:rsid w:val="002112DD"/>
    <w:rsid w:val="00211F9A"/>
    <w:rsid w:val="00212A21"/>
    <w:rsid w:val="00214282"/>
    <w:rsid w:val="00220356"/>
    <w:rsid w:val="00220D81"/>
    <w:rsid w:val="00220EB2"/>
    <w:rsid w:val="0022607F"/>
    <w:rsid w:val="00227282"/>
    <w:rsid w:val="002303E9"/>
    <w:rsid w:val="00232D5B"/>
    <w:rsid w:val="00233873"/>
    <w:rsid w:val="00233ED1"/>
    <w:rsid w:val="00240A5F"/>
    <w:rsid w:val="002417C4"/>
    <w:rsid w:val="00243741"/>
    <w:rsid w:val="00257095"/>
    <w:rsid w:val="00257962"/>
    <w:rsid w:val="002608B0"/>
    <w:rsid w:val="00260BD6"/>
    <w:rsid w:val="00272728"/>
    <w:rsid w:val="0027340D"/>
    <w:rsid w:val="00275309"/>
    <w:rsid w:val="002772AA"/>
    <w:rsid w:val="002833E1"/>
    <w:rsid w:val="002840FD"/>
    <w:rsid w:val="0028519E"/>
    <w:rsid w:val="0028761B"/>
    <w:rsid w:val="0029478F"/>
    <w:rsid w:val="002A0CA2"/>
    <w:rsid w:val="002A23A3"/>
    <w:rsid w:val="002A2E10"/>
    <w:rsid w:val="002A416A"/>
    <w:rsid w:val="002A4B30"/>
    <w:rsid w:val="002A53DF"/>
    <w:rsid w:val="002B266C"/>
    <w:rsid w:val="002B2998"/>
    <w:rsid w:val="002B53D5"/>
    <w:rsid w:val="002B5D5D"/>
    <w:rsid w:val="002C05D2"/>
    <w:rsid w:val="002C1ADF"/>
    <w:rsid w:val="002C22E1"/>
    <w:rsid w:val="002C3331"/>
    <w:rsid w:val="002D06FF"/>
    <w:rsid w:val="002D6A98"/>
    <w:rsid w:val="002E0BEC"/>
    <w:rsid w:val="002F160C"/>
    <w:rsid w:val="002F2E01"/>
    <w:rsid w:val="002F4AA1"/>
    <w:rsid w:val="002F62E7"/>
    <w:rsid w:val="002F7D3A"/>
    <w:rsid w:val="00300960"/>
    <w:rsid w:val="003101AF"/>
    <w:rsid w:val="0031025C"/>
    <w:rsid w:val="00311110"/>
    <w:rsid w:val="00311655"/>
    <w:rsid w:val="0031222B"/>
    <w:rsid w:val="003122B8"/>
    <w:rsid w:val="00315965"/>
    <w:rsid w:val="00333F11"/>
    <w:rsid w:val="00335BBC"/>
    <w:rsid w:val="00336044"/>
    <w:rsid w:val="00336B89"/>
    <w:rsid w:val="003401A7"/>
    <w:rsid w:val="00343DBF"/>
    <w:rsid w:val="00345AD6"/>
    <w:rsid w:val="00347F88"/>
    <w:rsid w:val="003504A5"/>
    <w:rsid w:val="0035140D"/>
    <w:rsid w:val="00367AD6"/>
    <w:rsid w:val="00370C2B"/>
    <w:rsid w:val="003764BF"/>
    <w:rsid w:val="0037657D"/>
    <w:rsid w:val="00382DFE"/>
    <w:rsid w:val="00384771"/>
    <w:rsid w:val="00384C06"/>
    <w:rsid w:val="003855D3"/>
    <w:rsid w:val="003934AC"/>
    <w:rsid w:val="00393D6F"/>
    <w:rsid w:val="00393E34"/>
    <w:rsid w:val="00396935"/>
    <w:rsid w:val="003A240A"/>
    <w:rsid w:val="003A56F1"/>
    <w:rsid w:val="003A5FF5"/>
    <w:rsid w:val="003B308C"/>
    <w:rsid w:val="003B4F2F"/>
    <w:rsid w:val="003B5692"/>
    <w:rsid w:val="003B60A3"/>
    <w:rsid w:val="003B648B"/>
    <w:rsid w:val="003B696F"/>
    <w:rsid w:val="003B763F"/>
    <w:rsid w:val="003C43DD"/>
    <w:rsid w:val="003C497A"/>
    <w:rsid w:val="003D525D"/>
    <w:rsid w:val="003D774F"/>
    <w:rsid w:val="003E0CB6"/>
    <w:rsid w:val="003E5D94"/>
    <w:rsid w:val="003F6CA4"/>
    <w:rsid w:val="003F7C6D"/>
    <w:rsid w:val="004007E5"/>
    <w:rsid w:val="00401A64"/>
    <w:rsid w:val="00405410"/>
    <w:rsid w:val="0040719E"/>
    <w:rsid w:val="004129E0"/>
    <w:rsid w:val="00413128"/>
    <w:rsid w:val="00415D63"/>
    <w:rsid w:val="00417834"/>
    <w:rsid w:val="00420414"/>
    <w:rsid w:val="0042256A"/>
    <w:rsid w:val="0042559C"/>
    <w:rsid w:val="00432715"/>
    <w:rsid w:val="0043327B"/>
    <w:rsid w:val="004371AC"/>
    <w:rsid w:val="004428DA"/>
    <w:rsid w:val="00444C90"/>
    <w:rsid w:val="00450027"/>
    <w:rsid w:val="00450FE7"/>
    <w:rsid w:val="004527AB"/>
    <w:rsid w:val="00454BB2"/>
    <w:rsid w:val="00455234"/>
    <w:rsid w:val="004575BE"/>
    <w:rsid w:val="00462807"/>
    <w:rsid w:val="00463053"/>
    <w:rsid w:val="0046492C"/>
    <w:rsid w:val="00466DC6"/>
    <w:rsid w:val="004724BD"/>
    <w:rsid w:val="00472862"/>
    <w:rsid w:val="00473519"/>
    <w:rsid w:val="00476ACE"/>
    <w:rsid w:val="00484FA4"/>
    <w:rsid w:val="00486B68"/>
    <w:rsid w:val="004902AF"/>
    <w:rsid w:val="0049079F"/>
    <w:rsid w:val="00496706"/>
    <w:rsid w:val="004975D7"/>
    <w:rsid w:val="004A521C"/>
    <w:rsid w:val="004A6D9C"/>
    <w:rsid w:val="004B12C6"/>
    <w:rsid w:val="004B1DCF"/>
    <w:rsid w:val="004B66CE"/>
    <w:rsid w:val="004B6A85"/>
    <w:rsid w:val="004D6B5B"/>
    <w:rsid w:val="004D6FF4"/>
    <w:rsid w:val="004D7EBA"/>
    <w:rsid w:val="004E4281"/>
    <w:rsid w:val="004E7DAD"/>
    <w:rsid w:val="005044ED"/>
    <w:rsid w:val="00504BC2"/>
    <w:rsid w:val="00504D30"/>
    <w:rsid w:val="00506CDA"/>
    <w:rsid w:val="00510B7C"/>
    <w:rsid w:val="005175A9"/>
    <w:rsid w:val="00520A2D"/>
    <w:rsid w:val="0052382C"/>
    <w:rsid w:val="005238AA"/>
    <w:rsid w:val="005239FB"/>
    <w:rsid w:val="0052520A"/>
    <w:rsid w:val="00526AD4"/>
    <w:rsid w:val="00526E43"/>
    <w:rsid w:val="005335BA"/>
    <w:rsid w:val="0053382A"/>
    <w:rsid w:val="0053412D"/>
    <w:rsid w:val="00535570"/>
    <w:rsid w:val="005363AB"/>
    <w:rsid w:val="00536883"/>
    <w:rsid w:val="00540EC4"/>
    <w:rsid w:val="005426EB"/>
    <w:rsid w:val="00543505"/>
    <w:rsid w:val="00546C53"/>
    <w:rsid w:val="00550B24"/>
    <w:rsid w:val="005527F5"/>
    <w:rsid w:val="00553508"/>
    <w:rsid w:val="005538CC"/>
    <w:rsid w:val="00555EE9"/>
    <w:rsid w:val="00556F9E"/>
    <w:rsid w:val="00563D5E"/>
    <w:rsid w:val="005664CE"/>
    <w:rsid w:val="00566D04"/>
    <w:rsid w:val="00570655"/>
    <w:rsid w:val="00576C15"/>
    <w:rsid w:val="00580323"/>
    <w:rsid w:val="00581331"/>
    <w:rsid w:val="00584E32"/>
    <w:rsid w:val="00587C3F"/>
    <w:rsid w:val="00591342"/>
    <w:rsid w:val="00591A62"/>
    <w:rsid w:val="00591E80"/>
    <w:rsid w:val="005A2968"/>
    <w:rsid w:val="005A40AF"/>
    <w:rsid w:val="005A6005"/>
    <w:rsid w:val="005A67D8"/>
    <w:rsid w:val="005A6ABC"/>
    <w:rsid w:val="005B1564"/>
    <w:rsid w:val="005B33CF"/>
    <w:rsid w:val="005B3F22"/>
    <w:rsid w:val="005B7252"/>
    <w:rsid w:val="005B7465"/>
    <w:rsid w:val="005B76C0"/>
    <w:rsid w:val="005B77F2"/>
    <w:rsid w:val="005C2543"/>
    <w:rsid w:val="005C455F"/>
    <w:rsid w:val="005D165C"/>
    <w:rsid w:val="005D4CEF"/>
    <w:rsid w:val="005D7094"/>
    <w:rsid w:val="005D78EF"/>
    <w:rsid w:val="005E1F79"/>
    <w:rsid w:val="005E3179"/>
    <w:rsid w:val="005E4A3F"/>
    <w:rsid w:val="005F18FA"/>
    <w:rsid w:val="005F1B90"/>
    <w:rsid w:val="005F72DC"/>
    <w:rsid w:val="00606B30"/>
    <w:rsid w:val="0060783A"/>
    <w:rsid w:val="0061155E"/>
    <w:rsid w:val="00614BE9"/>
    <w:rsid w:val="00620528"/>
    <w:rsid w:val="00623293"/>
    <w:rsid w:val="0062355B"/>
    <w:rsid w:val="006246B8"/>
    <w:rsid w:val="00630281"/>
    <w:rsid w:val="0063276F"/>
    <w:rsid w:val="00633245"/>
    <w:rsid w:val="0063712F"/>
    <w:rsid w:val="00637942"/>
    <w:rsid w:val="00637DB7"/>
    <w:rsid w:val="006432E3"/>
    <w:rsid w:val="0064550D"/>
    <w:rsid w:val="00645825"/>
    <w:rsid w:val="006534EE"/>
    <w:rsid w:val="00655963"/>
    <w:rsid w:val="006616A7"/>
    <w:rsid w:val="00662B9E"/>
    <w:rsid w:val="00662DD3"/>
    <w:rsid w:val="006634B2"/>
    <w:rsid w:val="00667A34"/>
    <w:rsid w:val="006701DA"/>
    <w:rsid w:val="00675472"/>
    <w:rsid w:val="00675499"/>
    <w:rsid w:val="00675CC5"/>
    <w:rsid w:val="0068121B"/>
    <w:rsid w:val="00681869"/>
    <w:rsid w:val="00681B91"/>
    <w:rsid w:val="00684397"/>
    <w:rsid w:val="006844CF"/>
    <w:rsid w:val="006900BC"/>
    <w:rsid w:val="006900FF"/>
    <w:rsid w:val="00691BAB"/>
    <w:rsid w:val="00695A3B"/>
    <w:rsid w:val="00695E3B"/>
    <w:rsid w:val="006A44C0"/>
    <w:rsid w:val="006B327A"/>
    <w:rsid w:val="006B504F"/>
    <w:rsid w:val="006B6763"/>
    <w:rsid w:val="006C0066"/>
    <w:rsid w:val="006C1E6D"/>
    <w:rsid w:val="006D1FEC"/>
    <w:rsid w:val="006D28ED"/>
    <w:rsid w:val="006D6FB8"/>
    <w:rsid w:val="006D7411"/>
    <w:rsid w:val="006E31A8"/>
    <w:rsid w:val="006E3295"/>
    <w:rsid w:val="006E567E"/>
    <w:rsid w:val="006E5DC5"/>
    <w:rsid w:val="006E670A"/>
    <w:rsid w:val="006F2107"/>
    <w:rsid w:val="006F22E6"/>
    <w:rsid w:val="006F5061"/>
    <w:rsid w:val="00703C4F"/>
    <w:rsid w:val="0070548D"/>
    <w:rsid w:val="00705649"/>
    <w:rsid w:val="007067A4"/>
    <w:rsid w:val="00706CC4"/>
    <w:rsid w:val="00707338"/>
    <w:rsid w:val="00707516"/>
    <w:rsid w:val="0070777E"/>
    <w:rsid w:val="007141C2"/>
    <w:rsid w:val="0071469C"/>
    <w:rsid w:val="00714D98"/>
    <w:rsid w:val="00723681"/>
    <w:rsid w:val="00727876"/>
    <w:rsid w:val="007335BA"/>
    <w:rsid w:val="007344FF"/>
    <w:rsid w:val="007350F6"/>
    <w:rsid w:val="0073675F"/>
    <w:rsid w:val="00737EDA"/>
    <w:rsid w:val="00741354"/>
    <w:rsid w:val="00742406"/>
    <w:rsid w:val="00743A5F"/>
    <w:rsid w:val="007503D2"/>
    <w:rsid w:val="0075083D"/>
    <w:rsid w:val="00751B43"/>
    <w:rsid w:val="007530AF"/>
    <w:rsid w:val="00753E09"/>
    <w:rsid w:val="007563D7"/>
    <w:rsid w:val="00763D94"/>
    <w:rsid w:val="00763DC7"/>
    <w:rsid w:val="00764730"/>
    <w:rsid w:val="00764A65"/>
    <w:rsid w:val="007664DD"/>
    <w:rsid w:val="00771BD4"/>
    <w:rsid w:val="0077293E"/>
    <w:rsid w:val="00772BE5"/>
    <w:rsid w:val="00777ED3"/>
    <w:rsid w:val="0078121B"/>
    <w:rsid w:val="00786646"/>
    <w:rsid w:val="00787F4C"/>
    <w:rsid w:val="007902B0"/>
    <w:rsid w:val="007913B3"/>
    <w:rsid w:val="00791B37"/>
    <w:rsid w:val="007928FB"/>
    <w:rsid w:val="00792A5C"/>
    <w:rsid w:val="007967F7"/>
    <w:rsid w:val="007A0D15"/>
    <w:rsid w:val="007A66CD"/>
    <w:rsid w:val="007A7768"/>
    <w:rsid w:val="007B47A7"/>
    <w:rsid w:val="007B6FDB"/>
    <w:rsid w:val="007C066D"/>
    <w:rsid w:val="007C0CDB"/>
    <w:rsid w:val="007C3A79"/>
    <w:rsid w:val="007C4D76"/>
    <w:rsid w:val="007C5813"/>
    <w:rsid w:val="007C5BC9"/>
    <w:rsid w:val="007E17A6"/>
    <w:rsid w:val="007E2797"/>
    <w:rsid w:val="007E4937"/>
    <w:rsid w:val="007F0246"/>
    <w:rsid w:val="007F1290"/>
    <w:rsid w:val="007F4F89"/>
    <w:rsid w:val="00800959"/>
    <w:rsid w:val="0080158A"/>
    <w:rsid w:val="00801C43"/>
    <w:rsid w:val="00802793"/>
    <w:rsid w:val="00810D16"/>
    <w:rsid w:val="00812FA0"/>
    <w:rsid w:val="008270A5"/>
    <w:rsid w:val="0083526C"/>
    <w:rsid w:val="00851749"/>
    <w:rsid w:val="0085518F"/>
    <w:rsid w:val="00855849"/>
    <w:rsid w:val="00857072"/>
    <w:rsid w:val="00863079"/>
    <w:rsid w:val="0086519B"/>
    <w:rsid w:val="008666C2"/>
    <w:rsid w:val="008723A1"/>
    <w:rsid w:val="0087397D"/>
    <w:rsid w:val="0087443D"/>
    <w:rsid w:val="0087450A"/>
    <w:rsid w:val="00874658"/>
    <w:rsid w:val="00876EAC"/>
    <w:rsid w:val="0087705D"/>
    <w:rsid w:val="008830D4"/>
    <w:rsid w:val="00883155"/>
    <w:rsid w:val="00884D4A"/>
    <w:rsid w:val="0089063C"/>
    <w:rsid w:val="0089171A"/>
    <w:rsid w:val="0089453F"/>
    <w:rsid w:val="00897072"/>
    <w:rsid w:val="008977C6"/>
    <w:rsid w:val="008A42E6"/>
    <w:rsid w:val="008A5B83"/>
    <w:rsid w:val="008B42E1"/>
    <w:rsid w:val="008B44BD"/>
    <w:rsid w:val="008B5796"/>
    <w:rsid w:val="008C075E"/>
    <w:rsid w:val="008C16B9"/>
    <w:rsid w:val="008C6EA0"/>
    <w:rsid w:val="008D207A"/>
    <w:rsid w:val="008D68B9"/>
    <w:rsid w:val="008D6DAC"/>
    <w:rsid w:val="008D6E9B"/>
    <w:rsid w:val="008D7B91"/>
    <w:rsid w:val="008E1351"/>
    <w:rsid w:val="008E58B2"/>
    <w:rsid w:val="008E6B91"/>
    <w:rsid w:val="008F1773"/>
    <w:rsid w:val="008F1873"/>
    <w:rsid w:val="008F1D0B"/>
    <w:rsid w:val="008F736C"/>
    <w:rsid w:val="009008BA"/>
    <w:rsid w:val="00911EAB"/>
    <w:rsid w:val="00912FED"/>
    <w:rsid w:val="00956BE5"/>
    <w:rsid w:val="00962CFB"/>
    <w:rsid w:val="00963D15"/>
    <w:rsid w:val="00965195"/>
    <w:rsid w:val="00974199"/>
    <w:rsid w:val="0097723C"/>
    <w:rsid w:val="00977C83"/>
    <w:rsid w:val="009842E8"/>
    <w:rsid w:val="00987420"/>
    <w:rsid w:val="00991BB3"/>
    <w:rsid w:val="009939F2"/>
    <w:rsid w:val="00995B50"/>
    <w:rsid w:val="009A3418"/>
    <w:rsid w:val="009A40B5"/>
    <w:rsid w:val="009A7CC4"/>
    <w:rsid w:val="009B0E38"/>
    <w:rsid w:val="009B26E4"/>
    <w:rsid w:val="009B3E2F"/>
    <w:rsid w:val="009C1132"/>
    <w:rsid w:val="009C1D6B"/>
    <w:rsid w:val="009C27BC"/>
    <w:rsid w:val="009D0A1F"/>
    <w:rsid w:val="009D49F8"/>
    <w:rsid w:val="009D62A5"/>
    <w:rsid w:val="009E7BA4"/>
    <w:rsid w:val="009F130B"/>
    <w:rsid w:val="009F1377"/>
    <w:rsid w:val="009F2A4C"/>
    <w:rsid w:val="009F3DEB"/>
    <w:rsid w:val="009F58AC"/>
    <w:rsid w:val="00A00C1C"/>
    <w:rsid w:val="00A04C59"/>
    <w:rsid w:val="00A05D1B"/>
    <w:rsid w:val="00A05DCB"/>
    <w:rsid w:val="00A118C9"/>
    <w:rsid w:val="00A1223C"/>
    <w:rsid w:val="00A15410"/>
    <w:rsid w:val="00A218BA"/>
    <w:rsid w:val="00A23940"/>
    <w:rsid w:val="00A23A24"/>
    <w:rsid w:val="00A23A67"/>
    <w:rsid w:val="00A24390"/>
    <w:rsid w:val="00A34454"/>
    <w:rsid w:val="00A34DBD"/>
    <w:rsid w:val="00A36649"/>
    <w:rsid w:val="00A36F67"/>
    <w:rsid w:val="00A40BBB"/>
    <w:rsid w:val="00A43A7A"/>
    <w:rsid w:val="00A511EC"/>
    <w:rsid w:val="00A55817"/>
    <w:rsid w:val="00A5708E"/>
    <w:rsid w:val="00A5761F"/>
    <w:rsid w:val="00A62879"/>
    <w:rsid w:val="00A63313"/>
    <w:rsid w:val="00A63386"/>
    <w:rsid w:val="00A6414A"/>
    <w:rsid w:val="00A72456"/>
    <w:rsid w:val="00A7353C"/>
    <w:rsid w:val="00A74822"/>
    <w:rsid w:val="00A76DF2"/>
    <w:rsid w:val="00A777A1"/>
    <w:rsid w:val="00A8105A"/>
    <w:rsid w:val="00A81F71"/>
    <w:rsid w:val="00A9162C"/>
    <w:rsid w:val="00A967A6"/>
    <w:rsid w:val="00AA43CB"/>
    <w:rsid w:val="00AA51B5"/>
    <w:rsid w:val="00AB02D8"/>
    <w:rsid w:val="00AB2640"/>
    <w:rsid w:val="00AB57C0"/>
    <w:rsid w:val="00AB5EC5"/>
    <w:rsid w:val="00AC495F"/>
    <w:rsid w:val="00AC58DB"/>
    <w:rsid w:val="00AD0125"/>
    <w:rsid w:val="00AD78C9"/>
    <w:rsid w:val="00AD7BD3"/>
    <w:rsid w:val="00AE398D"/>
    <w:rsid w:val="00AF2596"/>
    <w:rsid w:val="00AF2CBA"/>
    <w:rsid w:val="00AF34BF"/>
    <w:rsid w:val="00B02D92"/>
    <w:rsid w:val="00B03E2F"/>
    <w:rsid w:val="00B07100"/>
    <w:rsid w:val="00B10ABA"/>
    <w:rsid w:val="00B12F58"/>
    <w:rsid w:val="00B138F1"/>
    <w:rsid w:val="00B14E13"/>
    <w:rsid w:val="00B174AC"/>
    <w:rsid w:val="00B17E1C"/>
    <w:rsid w:val="00B27AC5"/>
    <w:rsid w:val="00B3298B"/>
    <w:rsid w:val="00B404C0"/>
    <w:rsid w:val="00B4275E"/>
    <w:rsid w:val="00B42D11"/>
    <w:rsid w:val="00B51133"/>
    <w:rsid w:val="00B525EF"/>
    <w:rsid w:val="00B54744"/>
    <w:rsid w:val="00B611A0"/>
    <w:rsid w:val="00B64EF1"/>
    <w:rsid w:val="00B706EE"/>
    <w:rsid w:val="00B71F00"/>
    <w:rsid w:val="00B753E3"/>
    <w:rsid w:val="00B77A05"/>
    <w:rsid w:val="00B916D4"/>
    <w:rsid w:val="00B93C4C"/>
    <w:rsid w:val="00B946E9"/>
    <w:rsid w:val="00B94DD3"/>
    <w:rsid w:val="00B963B8"/>
    <w:rsid w:val="00BA00C5"/>
    <w:rsid w:val="00BA1DCB"/>
    <w:rsid w:val="00BA2496"/>
    <w:rsid w:val="00BA3F6A"/>
    <w:rsid w:val="00BA6AA0"/>
    <w:rsid w:val="00BA6E17"/>
    <w:rsid w:val="00BA741D"/>
    <w:rsid w:val="00BB11C8"/>
    <w:rsid w:val="00BB2DE8"/>
    <w:rsid w:val="00BB3B85"/>
    <w:rsid w:val="00BB48E2"/>
    <w:rsid w:val="00BB7ACF"/>
    <w:rsid w:val="00BC311B"/>
    <w:rsid w:val="00BC413F"/>
    <w:rsid w:val="00BC5B52"/>
    <w:rsid w:val="00BC61E6"/>
    <w:rsid w:val="00BC7341"/>
    <w:rsid w:val="00BD1D2A"/>
    <w:rsid w:val="00BD566D"/>
    <w:rsid w:val="00BD6C23"/>
    <w:rsid w:val="00BE56C7"/>
    <w:rsid w:val="00BE7094"/>
    <w:rsid w:val="00BE7BD6"/>
    <w:rsid w:val="00BF0A92"/>
    <w:rsid w:val="00BF163F"/>
    <w:rsid w:val="00BF1725"/>
    <w:rsid w:val="00BF35E1"/>
    <w:rsid w:val="00BF746A"/>
    <w:rsid w:val="00C0020E"/>
    <w:rsid w:val="00C02D7F"/>
    <w:rsid w:val="00C02FB2"/>
    <w:rsid w:val="00C0618C"/>
    <w:rsid w:val="00C062A5"/>
    <w:rsid w:val="00C079C4"/>
    <w:rsid w:val="00C10225"/>
    <w:rsid w:val="00C1597E"/>
    <w:rsid w:val="00C163FA"/>
    <w:rsid w:val="00C17112"/>
    <w:rsid w:val="00C17604"/>
    <w:rsid w:val="00C2032F"/>
    <w:rsid w:val="00C217F9"/>
    <w:rsid w:val="00C22506"/>
    <w:rsid w:val="00C225C9"/>
    <w:rsid w:val="00C228FC"/>
    <w:rsid w:val="00C27554"/>
    <w:rsid w:val="00C31B2B"/>
    <w:rsid w:val="00C32C3B"/>
    <w:rsid w:val="00C33CD8"/>
    <w:rsid w:val="00C35472"/>
    <w:rsid w:val="00C36178"/>
    <w:rsid w:val="00C420C1"/>
    <w:rsid w:val="00C42E6F"/>
    <w:rsid w:val="00C449D6"/>
    <w:rsid w:val="00C4500B"/>
    <w:rsid w:val="00C50891"/>
    <w:rsid w:val="00C51A6C"/>
    <w:rsid w:val="00C51D3F"/>
    <w:rsid w:val="00C551D1"/>
    <w:rsid w:val="00C55349"/>
    <w:rsid w:val="00C57ECA"/>
    <w:rsid w:val="00C626B1"/>
    <w:rsid w:val="00C64638"/>
    <w:rsid w:val="00C64E19"/>
    <w:rsid w:val="00C64E21"/>
    <w:rsid w:val="00C66998"/>
    <w:rsid w:val="00C70FDD"/>
    <w:rsid w:val="00C73B69"/>
    <w:rsid w:val="00C765A1"/>
    <w:rsid w:val="00C917F3"/>
    <w:rsid w:val="00C94119"/>
    <w:rsid w:val="00CA00FA"/>
    <w:rsid w:val="00CA0FF7"/>
    <w:rsid w:val="00CA1754"/>
    <w:rsid w:val="00CA64BE"/>
    <w:rsid w:val="00CB02C9"/>
    <w:rsid w:val="00CB2694"/>
    <w:rsid w:val="00CB384A"/>
    <w:rsid w:val="00CB4698"/>
    <w:rsid w:val="00CB797E"/>
    <w:rsid w:val="00CC3BB9"/>
    <w:rsid w:val="00CC3BD5"/>
    <w:rsid w:val="00CC5ABB"/>
    <w:rsid w:val="00CD45AD"/>
    <w:rsid w:val="00CD654A"/>
    <w:rsid w:val="00CD7225"/>
    <w:rsid w:val="00CD761E"/>
    <w:rsid w:val="00CE4D60"/>
    <w:rsid w:val="00CE5BA9"/>
    <w:rsid w:val="00CF12DB"/>
    <w:rsid w:val="00CF5D74"/>
    <w:rsid w:val="00D002EC"/>
    <w:rsid w:val="00D06DFE"/>
    <w:rsid w:val="00D11B2E"/>
    <w:rsid w:val="00D11FA4"/>
    <w:rsid w:val="00D161ED"/>
    <w:rsid w:val="00D1629A"/>
    <w:rsid w:val="00D20ADD"/>
    <w:rsid w:val="00D2172A"/>
    <w:rsid w:val="00D26EFB"/>
    <w:rsid w:val="00D33795"/>
    <w:rsid w:val="00D36470"/>
    <w:rsid w:val="00D37203"/>
    <w:rsid w:val="00D37CD3"/>
    <w:rsid w:val="00D4003E"/>
    <w:rsid w:val="00D41376"/>
    <w:rsid w:val="00D4159B"/>
    <w:rsid w:val="00D50EBD"/>
    <w:rsid w:val="00D51100"/>
    <w:rsid w:val="00D53B8B"/>
    <w:rsid w:val="00D54FE6"/>
    <w:rsid w:val="00D63455"/>
    <w:rsid w:val="00D64386"/>
    <w:rsid w:val="00D67521"/>
    <w:rsid w:val="00D70EA8"/>
    <w:rsid w:val="00D74E3B"/>
    <w:rsid w:val="00D752BA"/>
    <w:rsid w:val="00D75C2A"/>
    <w:rsid w:val="00D75F29"/>
    <w:rsid w:val="00D84738"/>
    <w:rsid w:val="00D9280E"/>
    <w:rsid w:val="00D92A51"/>
    <w:rsid w:val="00D94923"/>
    <w:rsid w:val="00D967EE"/>
    <w:rsid w:val="00DA1EA9"/>
    <w:rsid w:val="00DA3FAC"/>
    <w:rsid w:val="00DA4345"/>
    <w:rsid w:val="00DA44CE"/>
    <w:rsid w:val="00DB0A84"/>
    <w:rsid w:val="00DB1976"/>
    <w:rsid w:val="00DB5A12"/>
    <w:rsid w:val="00DC14B6"/>
    <w:rsid w:val="00DC1DCF"/>
    <w:rsid w:val="00DC46E8"/>
    <w:rsid w:val="00DC5226"/>
    <w:rsid w:val="00DC574C"/>
    <w:rsid w:val="00DC64CE"/>
    <w:rsid w:val="00DC6E56"/>
    <w:rsid w:val="00DD0451"/>
    <w:rsid w:val="00DD3295"/>
    <w:rsid w:val="00DD5ACA"/>
    <w:rsid w:val="00DD6533"/>
    <w:rsid w:val="00DD6F58"/>
    <w:rsid w:val="00DD7DD6"/>
    <w:rsid w:val="00DE4B7C"/>
    <w:rsid w:val="00DF1FB2"/>
    <w:rsid w:val="00DF4EEA"/>
    <w:rsid w:val="00DF781A"/>
    <w:rsid w:val="00DF7E9C"/>
    <w:rsid w:val="00E02779"/>
    <w:rsid w:val="00E03465"/>
    <w:rsid w:val="00E03471"/>
    <w:rsid w:val="00E12968"/>
    <w:rsid w:val="00E16058"/>
    <w:rsid w:val="00E1682A"/>
    <w:rsid w:val="00E21C07"/>
    <w:rsid w:val="00E23B09"/>
    <w:rsid w:val="00E24A22"/>
    <w:rsid w:val="00E27811"/>
    <w:rsid w:val="00E30471"/>
    <w:rsid w:val="00E31D28"/>
    <w:rsid w:val="00E345AC"/>
    <w:rsid w:val="00E40084"/>
    <w:rsid w:val="00E41AD4"/>
    <w:rsid w:val="00E4649E"/>
    <w:rsid w:val="00E46F94"/>
    <w:rsid w:val="00E568D4"/>
    <w:rsid w:val="00E56ACD"/>
    <w:rsid w:val="00E60185"/>
    <w:rsid w:val="00E651F6"/>
    <w:rsid w:val="00E659D3"/>
    <w:rsid w:val="00E708A9"/>
    <w:rsid w:val="00E70AB4"/>
    <w:rsid w:val="00E729F1"/>
    <w:rsid w:val="00E738F3"/>
    <w:rsid w:val="00E742D0"/>
    <w:rsid w:val="00E74665"/>
    <w:rsid w:val="00E75114"/>
    <w:rsid w:val="00E75CDC"/>
    <w:rsid w:val="00E75DED"/>
    <w:rsid w:val="00E7735E"/>
    <w:rsid w:val="00E777C4"/>
    <w:rsid w:val="00E77D03"/>
    <w:rsid w:val="00E90AA6"/>
    <w:rsid w:val="00E947EF"/>
    <w:rsid w:val="00E94B40"/>
    <w:rsid w:val="00E9662C"/>
    <w:rsid w:val="00E96C27"/>
    <w:rsid w:val="00EA1AEE"/>
    <w:rsid w:val="00EA1C39"/>
    <w:rsid w:val="00EB29F0"/>
    <w:rsid w:val="00EB3D3D"/>
    <w:rsid w:val="00EB448E"/>
    <w:rsid w:val="00EB7954"/>
    <w:rsid w:val="00EC7759"/>
    <w:rsid w:val="00ED1985"/>
    <w:rsid w:val="00ED25AA"/>
    <w:rsid w:val="00EE1F75"/>
    <w:rsid w:val="00EE49CC"/>
    <w:rsid w:val="00EE5763"/>
    <w:rsid w:val="00EE58F0"/>
    <w:rsid w:val="00EF3784"/>
    <w:rsid w:val="00EF774B"/>
    <w:rsid w:val="00F012EE"/>
    <w:rsid w:val="00F01F21"/>
    <w:rsid w:val="00F03ABD"/>
    <w:rsid w:val="00F044E2"/>
    <w:rsid w:val="00F04C4F"/>
    <w:rsid w:val="00F05D64"/>
    <w:rsid w:val="00F05E8C"/>
    <w:rsid w:val="00F07B65"/>
    <w:rsid w:val="00F1341D"/>
    <w:rsid w:val="00F140FE"/>
    <w:rsid w:val="00F145EA"/>
    <w:rsid w:val="00F15876"/>
    <w:rsid w:val="00F15AED"/>
    <w:rsid w:val="00F21318"/>
    <w:rsid w:val="00F33AA1"/>
    <w:rsid w:val="00F36A86"/>
    <w:rsid w:val="00F3722E"/>
    <w:rsid w:val="00F41254"/>
    <w:rsid w:val="00F4219D"/>
    <w:rsid w:val="00F447B6"/>
    <w:rsid w:val="00F47C0A"/>
    <w:rsid w:val="00F506F8"/>
    <w:rsid w:val="00F541A7"/>
    <w:rsid w:val="00F579D0"/>
    <w:rsid w:val="00F60173"/>
    <w:rsid w:val="00F60E65"/>
    <w:rsid w:val="00F60F56"/>
    <w:rsid w:val="00F6311F"/>
    <w:rsid w:val="00F705E6"/>
    <w:rsid w:val="00F71C55"/>
    <w:rsid w:val="00F71EDD"/>
    <w:rsid w:val="00F72AB5"/>
    <w:rsid w:val="00F7624A"/>
    <w:rsid w:val="00F76436"/>
    <w:rsid w:val="00F7707D"/>
    <w:rsid w:val="00F808F8"/>
    <w:rsid w:val="00F81363"/>
    <w:rsid w:val="00F8614E"/>
    <w:rsid w:val="00F9238A"/>
    <w:rsid w:val="00F945D6"/>
    <w:rsid w:val="00FA15E5"/>
    <w:rsid w:val="00FA2F1F"/>
    <w:rsid w:val="00FA7983"/>
    <w:rsid w:val="00FB0E5A"/>
    <w:rsid w:val="00FB22C5"/>
    <w:rsid w:val="00FB61F3"/>
    <w:rsid w:val="00FC2D77"/>
    <w:rsid w:val="00FC3231"/>
    <w:rsid w:val="00FC32AF"/>
    <w:rsid w:val="00FC3A1E"/>
    <w:rsid w:val="00FC610B"/>
    <w:rsid w:val="00FC79DF"/>
    <w:rsid w:val="00FD2E76"/>
    <w:rsid w:val="00FD3C9A"/>
    <w:rsid w:val="00FD3DDC"/>
    <w:rsid w:val="00FD5C91"/>
    <w:rsid w:val="00FE0F68"/>
    <w:rsid w:val="00FE23D5"/>
    <w:rsid w:val="00FE2521"/>
    <w:rsid w:val="00FE2725"/>
    <w:rsid w:val="00FE39CF"/>
    <w:rsid w:val="00FE74D9"/>
    <w:rsid w:val="00FF3778"/>
    <w:rsid w:val="00FF4583"/>
    <w:rsid w:val="00FF54F9"/>
    <w:rsid w:val="00FF5AED"/>
    <w:rsid w:val="00FF7637"/>
    <w:rsid w:val="64322DCE"/>
  </w:rsids>
  <m:mathPr>
    <m:mathFont m:val="Cambria Math"/>
    <m:brkBin m:val="before"/>
    <m:brkBinSub m:val="--"/>
    <m:smallFrac m:val="0"/>
    <m:dispDef/>
    <m:lMargin m:val="0"/>
    <m:rMargin m:val="0"/>
    <m:defJc m:val="centerGroup"/>
    <m:wrapIndent m:val="1440"/>
    <m:intLim m:val="subSup"/>
    <m:naryLim m:val="undOvr"/>
  </m:mathPr>
  <w:themeFontLang w:val="en-NZ"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27E05"/>
  <w15:chartTrackingRefBased/>
  <w15:docId w15:val="{3F7ADA79-53AD-4251-830E-D4D33E79A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E43"/>
  </w:style>
  <w:style w:type="paragraph" w:styleId="Heading1">
    <w:name w:val="heading 1"/>
    <w:basedOn w:val="Normal"/>
    <w:next w:val="Normal"/>
    <w:link w:val="Heading1Char"/>
    <w:uiPriority w:val="9"/>
    <w:qFormat/>
    <w:rsid w:val="00526E43"/>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526E43"/>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526E43"/>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526E43"/>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526E43"/>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526E43"/>
    <w:pPr>
      <w:keepNext/>
      <w:keepLines/>
      <w:spacing w:before="40" w:after="0"/>
      <w:outlineLvl w:val="5"/>
    </w:pPr>
  </w:style>
  <w:style w:type="paragraph" w:styleId="Heading7">
    <w:name w:val="heading 7"/>
    <w:basedOn w:val="Normal"/>
    <w:next w:val="Normal"/>
    <w:link w:val="Heading7Char"/>
    <w:uiPriority w:val="9"/>
    <w:semiHidden/>
    <w:unhideWhenUsed/>
    <w:qFormat/>
    <w:rsid w:val="00526E43"/>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26E43"/>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526E43"/>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26E4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526E43"/>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526E43"/>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526E43"/>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526E43"/>
    <w:rPr>
      <w:i/>
      <w:iCs/>
    </w:rPr>
  </w:style>
  <w:style w:type="character" w:customStyle="1" w:styleId="Heading5Char">
    <w:name w:val="Heading 5 Char"/>
    <w:basedOn w:val="DefaultParagraphFont"/>
    <w:link w:val="Heading5"/>
    <w:uiPriority w:val="9"/>
    <w:semiHidden/>
    <w:rsid w:val="00526E43"/>
    <w:rPr>
      <w:color w:val="404040" w:themeColor="text1" w:themeTint="BF"/>
    </w:rPr>
  </w:style>
  <w:style w:type="character" w:customStyle="1" w:styleId="Heading6Char">
    <w:name w:val="Heading 6 Char"/>
    <w:basedOn w:val="DefaultParagraphFont"/>
    <w:link w:val="Heading6"/>
    <w:uiPriority w:val="9"/>
    <w:semiHidden/>
    <w:rsid w:val="00526E43"/>
  </w:style>
  <w:style w:type="character" w:customStyle="1" w:styleId="Heading7Char">
    <w:name w:val="Heading 7 Char"/>
    <w:basedOn w:val="DefaultParagraphFont"/>
    <w:link w:val="Heading7"/>
    <w:uiPriority w:val="9"/>
    <w:semiHidden/>
    <w:rsid w:val="00526E4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26E43"/>
    <w:rPr>
      <w:color w:val="262626" w:themeColor="text1" w:themeTint="D9"/>
      <w:sz w:val="21"/>
      <w:szCs w:val="21"/>
    </w:rPr>
  </w:style>
  <w:style w:type="character" w:customStyle="1" w:styleId="Heading9Char">
    <w:name w:val="Heading 9 Char"/>
    <w:basedOn w:val="DefaultParagraphFont"/>
    <w:link w:val="Heading9"/>
    <w:uiPriority w:val="9"/>
    <w:semiHidden/>
    <w:rsid w:val="00526E43"/>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526E43"/>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526E43"/>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526E4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26E43"/>
    <w:rPr>
      <w:color w:val="5A5A5A" w:themeColor="text1" w:themeTint="A5"/>
      <w:spacing w:val="15"/>
    </w:rPr>
  </w:style>
  <w:style w:type="character" w:styleId="Strong">
    <w:name w:val="Strong"/>
    <w:basedOn w:val="DefaultParagraphFont"/>
    <w:uiPriority w:val="22"/>
    <w:qFormat/>
    <w:rsid w:val="00526E43"/>
    <w:rPr>
      <w:b/>
      <w:bCs/>
      <w:color w:val="auto"/>
    </w:rPr>
  </w:style>
  <w:style w:type="character" w:styleId="Emphasis">
    <w:name w:val="Emphasis"/>
    <w:basedOn w:val="DefaultParagraphFont"/>
    <w:uiPriority w:val="20"/>
    <w:qFormat/>
    <w:rsid w:val="00526E43"/>
    <w:rPr>
      <w:i/>
      <w:iCs/>
      <w:color w:val="auto"/>
    </w:rPr>
  </w:style>
  <w:style w:type="paragraph" w:styleId="NoSpacing">
    <w:name w:val="No Spacing"/>
    <w:uiPriority w:val="1"/>
    <w:qFormat/>
    <w:rsid w:val="00526E43"/>
    <w:pPr>
      <w:spacing w:after="0" w:line="240" w:lineRule="auto"/>
    </w:pPr>
  </w:style>
  <w:style w:type="paragraph" w:styleId="Quote">
    <w:name w:val="Quote"/>
    <w:basedOn w:val="Normal"/>
    <w:next w:val="Normal"/>
    <w:link w:val="QuoteChar"/>
    <w:uiPriority w:val="29"/>
    <w:qFormat/>
    <w:rsid w:val="00526E43"/>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526E43"/>
    <w:rPr>
      <w:i/>
      <w:iCs/>
      <w:color w:val="404040" w:themeColor="text1" w:themeTint="BF"/>
    </w:rPr>
  </w:style>
  <w:style w:type="paragraph" w:styleId="IntenseQuote">
    <w:name w:val="Intense Quote"/>
    <w:basedOn w:val="Normal"/>
    <w:next w:val="Normal"/>
    <w:link w:val="IntenseQuoteChar"/>
    <w:uiPriority w:val="30"/>
    <w:qFormat/>
    <w:rsid w:val="00526E4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526E43"/>
    <w:rPr>
      <w:i/>
      <w:iCs/>
      <w:color w:val="404040" w:themeColor="text1" w:themeTint="BF"/>
    </w:rPr>
  </w:style>
  <w:style w:type="character" w:styleId="SubtleEmphasis">
    <w:name w:val="Subtle Emphasis"/>
    <w:basedOn w:val="DefaultParagraphFont"/>
    <w:uiPriority w:val="19"/>
    <w:qFormat/>
    <w:rsid w:val="00526E43"/>
    <w:rPr>
      <w:i/>
      <w:iCs/>
      <w:color w:val="404040" w:themeColor="text1" w:themeTint="BF"/>
    </w:rPr>
  </w:style>
  <w:style w:type="character" w:styleId="IntenseEmphasis">
    <w:name w:val="Intense Emphasis"/>
    <w:basedOn w:val="DefaultParagraphFont"/>
    <w:uiPriority w:val="21"/>
    <w:qFormat/>
    <w:rsid w:val="00526E43"/>
    <w:rPr>
      <w:b/>
      <w:bCs/>
      <w:i/>
      <w:iCs/>
      <w:color w:val="auto"/>
    </w:rPr>
  </w:style>
  <w:style w:type="character" w:styleId="SubtleReference">
    <w:name w:val="Subtle Reference"/>
    <w:basedOn w:val="DefaultParagraphFont"/>
    <w:uiPriority w:val="31"/>
    <w:qFormat/>
    <w:rsid w:val="00526E43"/>
    <w:rPr>
      <w:smallCaps/>
      <w:color w:val="404040" w:themeColor="text1" w:themeTint="BF"/>
    </w:rPr>
  </w:style>
  <w:style w:type="character" w:styleId="IntenseReference">
    <w:name w:val="Intense Reference"/>
    <w:basedOn w:val="DefaultParagraphFont"/>
    <w:uiPriority w:val="32"/>
    <w:qFormat/>
    <w:rsid w:val="00526E43"/>
    <w:rPr>
      <w:b/>
      <w:bCs/>
      <w:smallCaps/>
      <w:color w:val="404040" w:themeColor="text1" w:themeTint="BF"/>
      <w:spacing w:val="5"/>
    </w:rPr>
  </w:style>
  <w:style w:type="character" w:styleId="BookTitle">
    <w:name w:val="Book Title"/>
    <w:basedOn w:val="DefaultParagraphFont"/>
    <w:uiPriority w:val="33"/>
    <w:qFormat/>
    <w:rsid w:val="00526E43"/>
    <w:rPr>
      <w:b/>
      <w:bCs/>
      <w:i/>
      <w:iCs/>
      <w:spacing w:val="5"/>
    </w:rPr>
  </w:style>
  <w:style w:type="paragraph" w:styleId="TOCHeading">
    <w:name w:val="TOC Heading"/>
    <w:basedOn w:val="Heading1"/>
    <w:next w:val="Normal"/>
    <w:uiPriority w:val="39"/>
    <w:unhideWhenUsed/>
    <w:qFormat/>
    <w:rsid w:val="00526E43"/>
    <w:pPr>
      <w:outlineLvl w:val="9"/>
    </w:pPr>
  </w:style>
  <w:style w:type="table" w:styleId="TableGridLight">
    <w:name w:val="Grid Table Light"/>
    <w:basedOn w:val="TableNormal"/>
    <w:uiPriority w:val="40"/>
    <w:rsid w:val="00526E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94B4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BC5B52"/>
    <w:pPr>
      <w:ind w:left="720"/>
      <w:contextualSpacing/>
    </w:pPr>
  </w:style>
  <w:style w:type="paragraph" w:styleId="Header">
    <w:name w:val="header"/>
    <w:basedOn w:val="Normal"/>
    <w:link w:val="HeaderChar"/>
    <w:uiPriority w:val="99"/>
    <w:unhideWhenUsed/>
    <w:rsid w:val="008009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959"/>
  </w:style>
  <w:style w:type="paragraph" w:styleId="Footer">
    <w:name w:val="footer"/>
    <w:basedOn w:val="Normal"/>
    <w:link w:val="FooterChar"/>
    <w:uiPriority w:val="99"/>
    <w:unhideWhenUsed/>
    <w:rsid w:val="008009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959"/>
  </w:style>
  <w:style w:type="paragraph" w:styleId="BalloonText">
    <w:name w:val="Balloon Text"/>
    <w:basedOn w:val="Normal"/>
    <w:link w:val="BalloonTextChar"/>
    <w:uiPriority w:val="99"/>
    <w:semiHidden/>
    <w:unhideWhenUsed/>
    <w:rsid w:val="006455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50D"/>
    <w:rPr>
      <w:rFonts w:ascii="Segoe UI" w:hAnsi="Segoe UI" w:cs="Segoe UI"/>
      <w:sz w:val="18"/>
      <w:szCs w:val="18"/>
    </w:rPr>
  </w:style>
  <w:style w:type="character" w:styleId="CommentReference">
    <w:name w:val="annotation reference"/>
    <w:basedOn w:val="DefaultParagraphFont"/>
    <w:uiPriority w:val="99"/>
    <w:semiHidden/>
    <w:unhideWhenUsed/>
    <w:rsid w:val="00EE5763"/>
    <w:rPr>
      <w:sz w:val="16"/>
      <w:szCs w:val="16"/>
    </w:rPr>
  </w:style>
  <w:style w:type="paragraph" w:styleId="CommentText">
    <w:name w:val="annotation text"/>
    <w:basedOn w:val="Normal"/>
    <w:link w:val="CommentTextChar"/>
    <w:uiPriority w:val="99"/>
    <w:semiHidden/>
    <w:unhideWhenUsed/>
    <w:rsid w:val="00EE5763"/>
    <w:pPr>
      <w:spacing w:line="240" w:lineRule="auto"/>
    </w:pPr>
    <w:rPr>
      <w:sz w:val="20"/>
      <w:szCs w:val="20"/>
    </w:rPr>
  </w:style>
  <w:style w:type="character" w:customStyle="1" w:styleId="CommentTextChar">
    <w:name w:val="Comment Text Char"/>
    <w:basedOn w:val="DefaultParagraphFont"/>
    <w:link w:val="CommentText"/>
    <w:uiPriority w:val="99"/>
    <w:semiHidden/>
    <w:rsid w:val="00EE5763"/>
    <w:rPr>
      <w:sz w:val="20"/>
      <w:szCs w:val="20"/>
    </w:rPr>
  </w:style>
  <w:style w:type="paragraph" w:styleId="CommentSubject">
    <w:name w:val="annotation subject"/>
    <w:basedOn w:val="CommentText"/>
    <w:next w:val="CommentText"/>
    <w:link w:val="CommentSubjectChar"/>
    <w:uiPriority w:val="99"/>
    <w:semiHidden/>
    <w:unhideWhenUsed/>
    <w:rsid w:val="00EE5763"/>
    <w:rPr>
      <w:b/>
      <w:bCs/>
    </w:rPr>
  </w:style>
  <w:style w:type="character" w:customStyle="1" w:styleId="CommentSubjectChar">
    <w:name w:val="Comment Subject Char"/>
    <w:basedOn w:val="CommentTextChar"/>
    <w:link w:val="CommentSubject"/>
    <w:uiPriority w:val="99"/>
    <w:semiHidden/>
    <w:rsid w:val="00EE5763"/>
    <w:rPr>
      <w:b/>
      <w:bCs/>
      <w:sz w:val="20"/>
      <w:szCs w:val="20"/>
    </w:rPr>
  </w:style>
  <w:style w:type="paragraph" w:styleId="Bibliography">
    <w:name w:val="Bibliography"/>
    <w:basedOn w:val="Normal"/>
    <w:next w:val="Normal"/>
    <w:uiPriority w:val="37"/>
    <w:unhideWhenUsed/>
    <w:rsid w:val="00D51100"/>
    <w:pPr>
      <w:spacing w:after="240" w:line="240" w:lineRule="auto"/>
    </w:pPr>
  </w:style>
  <w:style w:type="paragraph" w:styleId="TOC1">
    <w:name w:val="toc 1"/>
    <w:basedOn w:val="Normal"/>
    <w:next w:val="Normal"/>
    <w:autoRedefine/>
    <w:uiPriority w:val="39"/>
    <w:unhideWhenUsed/>
    <w:rsid w:val="00025284"/>
    <w:pPr>
      <w:spacing w:after="100"/>
    </w:pPr>
  </w:style>
  <w:style w:type="paragraph" w:styleId="TOC2">
    <w:name w:val="toc 2"/>
    <w:basedOn w:val="Normal"/>
    <w:next w:val="Normal"/>
    <w:autoRedefine/>
    <w:uiPriority w:val="39"/>
    <w:unhideWhenUsed/>
    <w:rsid w:val="00025284"/>
    <w:pPr>
      <w:spacing w:after="100"/>
      <w:ind w:left="220"/>
    </w:pPr>
  </w:style>
  <w:style w:type="paragraph" w:styleId="TOC3">
    <w:name w:val="toc 3"/>
    <w:basedOn w:val="Normal"/>
    <w:next w:val="Normal"/>
    <w:autoRedefine/>
    <w:uiPriority w:val="39"/>
    <w:unhideWhenUsed/>
    <w:rsid w:val="00025284"/>
    <w:pPr>
      <w:spacing w:after="100"/>
      <w:ind w:left="440"/>
    </w:pPr>
  </w:style>
  <w:style w:type="character" w:styleId="Hyperlink">
    <w:name w:val="Hyperlink"/>
    <w:basedOn w:val="DefaultParagraphFont"/>
    <w:uiPriority w:val="99"/>
    <w:unhideWhenUsed/>
    <w:rsid w:val="0002528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0355014">
      <w:bodyDiv w:val="1"/>
      <w:marLeft w:val="0"/>
      <w:marRight w:val="0"/>
      <w:marTop w:val="0"/>
      <w:marBottom w:val="0"/>
      <w:divBdr>
        <w:top w:val="none" w:sz="0" w:space="0" w:color="auto"/>
        <w:left w:val="none" w:sz="0" w:space="0" w:color="auto"/>
        <w:bottom w:val="none" w:sz="0" w:space="0" w:color="auto"/>
        <w:right w:val="none" w:sz="0" w:space="0" w:color="auto"/>
      </w:divBdr>
    </w:div>
    <w:div w:id="325285802">
      <w:bodyDiv w:val="1"/>
      <w:marLeft w:val="0"/>
      <w:marRight w:val="0"/>
      <w:marTop w:val="0"/>
      <w:marBottom w:val="0"/>
      <w:divBdr>
        <w:top w:val="none" w:sz="0" w:space="0" w:color="auto"/>
        <w:left w:val="none" w:sz="0" w:space="0" w:color="auto"/>
        <w:bottom w:val="none" w:sz="0" w:space="0" w:color="auto"/>
        <w:right w:val="none" w:sz="0" w:space="0" w:color="auto"/>
      </w:divBdr>
    </w:div>
    <w:div w:id="406147281">
      <w:bodyDiv w:val="1"/>
      <w:marLeft w:val="0"/>
      <w:marRight w:val="0"/>
      <w:marTop w:val="0"/>
      <w:marBottom w:val="0"/>
      <w:divBdr>
        <w:top w:val="none" w:sz="0" w:space="0" w:color="auto"/>
        <w:left w:val="none" w:sz="0" w:space="0" w:color="auto"/>
        <w:bottom w:val="none" w:sz="0" w:space="0" w:color="auto"/>
        <w:right w:val="none" w:sz="0" w:space="0" w:color="auto"/>
      </w:divBdr>
    </w:div>
    <w:div w:id="479814215">
      <w:bodyDiv w:val="1"/>
      <w:marLeft w:val="0"/>
      <w:marRight w:val="0"/>
      <w:marTop w:val="0"/>
      <w:marBottom w:val="0"/>
      <w:divBdr>
        <w:top w:val="none" w:sz="0" w:space="0" w:color="auto"/>
        <w:left w:val="none" w:sz="0" w:space="0" w:color="auto"/>
        <w:bottom w:val="none" w:sz="0" w:space="0" w:color="auto"/>
        <w:right w:val="none" w:sz="0" w:space="0" w:color="auto"/>
      </w:divBdr>
    </w:div>
    <w:div w:id="579218415">
      <w:bodyDiv w:val="1"/>
      <w:marLeft w:val="0"/>
      <w:marRight w:val="0"/>
      <w:marTop w:val="0"/>
      <w:marBottom w:val="0"/>
      <w:divBdr>
        <w:top w:val="none" w:sz="0" w:space="0" w:color="auto"/>
        <w:left w:val="none" w:sz="0" w:space="0" w:color="auto"/>
        <w:bottom w:val="none" w:sz="0" w:space="0" w:color="auto"/>
        <w:right w:val="none" w:sz="0" w:space="0" w:color="auto"/>
      </w:divBdr>
    </w:div>
    <w:div w:id="728651984">
      <w:bodyDiv w:val="1"/>
      <w:marLeft w:val="0"/>
      <w:marRight w:val="0"/>
      <w:marTop w:val="0"/>
      <w:marBottom w:val="0"/>
      <w:divBdr>
        <w:top w:val="none" w:sz="0" w:space="0" w:color="auto"/>
        <w:left w:val="none" w:sz="0" w:space="0" w:color="auto"/>
        <w:bottom w:val="none" w:sz="0" w:space="0" w:color="auto"/>
        <w:right w:val="none" w:sz="0" w:space="0" w:color="auto"/>
      </w:divBdr>
    </w:div>
    <w:div w:id="854659412">
      <w:bodyDiv w:val="1"/>
      <w:marLeft w:val="0"/>
      <w:marRight w:val="0"/>
      <w:marTop w:val="0"/>
      <w:marBottom w:val="0"/>
      <w:divBdr>
        <w:top w:val="none" w:sz="0" w:space="0" w:color="auto"/>
        <w:left w:val="none" w:sz="0" w:space="0" w:color="auto"/>
        <w:bottom w:val="none" w:sz="0" w:space="0" w:color="auto"/>
        <w:right w:val="none" w:sz="0" w:space="0" w:color="auto"/>
      </w:divBdr>
    </w:div>
    <w:div w:id="964849182">
      <w:bodyDiv w:val="1"/>
      <w:marLeft w:val="0"/>
      <w:marRight w:val="0"/>
      <w:marTop w:val="0"/>
      <w:marBottom w:val="0"/>
      <w:divBdr>
        <w:top w:val="none" w:sz="0" w:space="0" w:color="auto"/>
        <w:left w:val="none" w:sz="0" w:space="0" w:color="auto"/>
        <w:bottom w:val="none" w:sz="0" w:space="0" w:color="auto"/>
        <w:right w:val="none" w:sz="0" w:space="0" w:color="auto"/>
      </w:divBdr>
    </w:div>
    <w:div w:id="981468731">
      <w:bodyDiv w:val="1"/>
      <w:marLeft w:val="0"/>
      <w:marRight w:val="0"/>
      <w:marTop w:val="0"/>
      <w:marBottom w:val="0"/>
      <w:divBdr>
        <w:top w:val="none" w:sz="0" w:space="0" w:color="auto"/>
        <w:left w:val="none" w:sz="0" w:space="0" w:color="auto"/>
        <w:bottom w:val="none" w:sz="0" w:space="0" w:color="auto"/>
        <w:right w:val="none" w:sz="0" w:space="0" w:color="auto"/>
      </w:divBdr>
    </w:div>
    <w:div w:id="1009715182">
      <w:bodyDiv w:val="1"/>
      <w:marLeft w:val="0"/>
      <w:marRight w:val="0"/>
      <w:marTop w:val="0"/>
      <w:marBottom w:val="0"/>
      <w:divBdr>
        <w:top w:val="none" w:sz="0" w:space="0" w:color="auto"/>
        <w:left w:val="none" w:sz="0" w:space="0" w:color="auto"/>
        <w:bottom w:val="none" w:sz="0" w:space="0" w:color="auto"/>
        <w:right w:val="none" w:sz="0" w:space="0" w:color="auto"/>
      </w:divBdr>
    </w:div>
    <w:div w:id="1105880555">
      <w:bodyDiv w:val="1"/>
      <w:marLeft w:val="0"/>
      <w:marRight w:val="0"/>
      <w:marTop w:val="0"/>
      <w:marBottom w:val="0"/>
      <w:divBdr>
        <w:top w:val="none" w:sz="0" w:space="0" w:color="auto"/>
        <w:left w:val="none" w:sz="0" w:space="0" w:color="auto"/>
        <w:bottom w:val="none" w:sz="0" w:space="0" w:color="auto"/>
        <w:right w:val="none" w:sz="0" w:space="0" w:color="auto"/>
      </w:divBdr>
    </w:div>
    <w:div w:id="1881548304">
      <w:bodyDiv w:val="1"/>
      <w:marLeft w:val="0"/>
      <w:marRight w:val="0"/>
      <w:marTop w:val="0"/>
      <w:marBottom w:val="0"/>
      <w:divBdr>
        <w:top w:val="none" w:sz="0" w:space="0" w:color="auto"/>
        <w:left w:val="none" w:sz="0" w:space="0" w:color="auto"/>
        <w:bottom w:val="none" w:sz="0" w:space="0" w:color="auto"/>
        <w:right w:val="none" w:sz="0" w:space="0" w:color="auto"/>
      </w:divBdr>
    </w:div>
    <w:div w:id="2042124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gbiet.org/en39-the-kkriki-of-okiwi"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1/relationships/commentsExtended" Target="commentsExtended.xml"/><Relationship Id="rId26"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1.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comments" Target="comments.xml"/><Relationship Id="rId25"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footer" Target="footer3.xml"/><Relationship Id="rId20" Type="http://schemas.microsoft.com/office/2018/08/relationships/commentsExtensible" Target="commentsExtensible.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4.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endnotes" Target="endnotes.xml"/><Relationship Id="rId19" Type="http://schemas.microsoft.com/office/2016/09/relationships/commentsIds" Target="commentsIds.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2.png"/><Relationship Id="rId27" Type="http://schemas.openxmlformats.org/officeDocument/2006/relationships/image" Target="media/image7.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32193B7BAA3624DBB5F395413318B18" ma:contentTypeVersion="0" ma:contentTypeDescription="Create a new document." ma:contentTypeScope="" ma:versionID="3fa322ce476e425440fbfc2406c470c9">
  <xsd:schema xmlns:xsd="http://www.w3.org/2001/XMLSchema" xmlns:xs="http://www.w3.org/2001/XMLSchema" xmlns:p="http://schemas.microsoft.com/office/2006/metadata/properties" targetNamespace="http://schemas.microsoft.com/office/2006/metadata/properties" ma:root="true" ma:fieldsID="c9356ff9527fe5ac3b5c739b9d4a8af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D990F60-8719-4B19-AE0A-EB4079ADC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12717B95-6409-4F02-BABB-B64E99B8949C}">
  <ds:schemaRefs>
    <ds:schemaRef ds:uri="http://schemas.openxmlformats.org/officeDocument/2006/bibliography"/>
  </ds:schemaRefs>
</ds:datastoreItem>
</file>

<file path=customXml/itemProps3.xml><?xml version="1.0" encoding="utf-8"?>
<ds:datastoreItem xmlns:ds="http://schemas.openxmlformats.org/officeDocument/2006/customXml" ds:itemID="{B17E5A38-809B-47D8-8C0F-B98733FE893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249B802-FB07-4956-85FF-F860D9C07B1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30</TotalTime>
  <Pages>22</Pages>
  <Words>15176</Words>
  <Characters>86505</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Asena</dc:creator>
  <cp:keywords/>
  <dc:description/>
  <cp:lastModifiedBy>Quinn Asena</cp:lastModifiedBy>
  <cp:revision>33</cp:revision>
  <cp:lastPrinted>2021-06-17T02:30:00Z</cp:lastPrinted>
  <dcterms:created xsi:type="dcterms:W3CDTF">2021-07-03T06:38:00Z</dcterms:created>
  <dcterms:modified xsi:type="dcterms:W3CDTF">2021-08-01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2193B7BAA3624DBB5F395413318B18</vt:lpwstr>
  </property>
  <property fmtid="{D5CDD505-2E9C-101B-9397-08002B2CF9AE}" pid="3" name="ZOTERO_PREF_1">
    <vt:lpwstr>&lt;data data-version="3" zotero-version="5.0.96.2"&gt;&lt;session id="xFgph1Pr"/&gt;&lt;style id="http://www.zotero.org/styles/harvard-cite-them-right"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